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3EE3A511" w:rsidR="00E645F6" w:rsidRDefault="002937D5" w:rsidP="002937D5">
      <w:pPr>
        <w:framePr w:hSpace="180" w:wrap="around" w:vAnchor="text" w:hAnchor="margin" w:y="194"/>
        <w:autoSpaceDE w:val="0"/>
        <w:autoSpaceDN w:val="0"/>
        <w:adjustRightInd w:val="0"/>
        <w:spacing w:line="276" w:lineRule="auto"/>
        <w:rPr>
          <w:rFonts w:ascii="Times New Roman" w:hAnsi="Times New Roman" w:cs="Times New Roman"/>
          <w:b/>
          <w:bCs/>
          <w:sz w:val="24"/>
          <w:szCs w:val="24"/>
        </w:rPr>
      </w:pPr>
      <w:bookmarkStart w:id="0" w:name="_Hlk531802661"/>
      <w:r>
        <w:rPr>
          <w:rFonts w:ascii="Times New Roman" w:hAnsi="Times New Roman" w:cs="Times New Roman"/>
          <w:sz w:val="24"/>
          <w:szCs w:val="24"/>
        </w:rPr>
        <w:t xml:space="preserve">                                                   </w:t>
      </w:r>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406564">
      <w:pPr>
        <w:spacing w:line="360" w:lineRule="auto"/>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6B1EF713" w:rsidR="00C81314" w:rsidRDefault="00C81314" w:rsidP="00C81314">
      <w:pPr>
        <w:rPr>
          <w:rFonts w:ascii="Times New Roman" w:hAnsi="Times New Roman" w:cs="Times New Roman"/>
          <w:sz w:val="36"/>
          <w:szCs w:val="36"/>
        </w:rPr>
      </w:pPr>
    </w:p>
    <w:p w14:paraId="1DF97C34" w14:textId="77777777" w:rsidR="0054616E" w:rsidRDefault="0054616E"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54616E">
      <w:pPr>
        <w:spacing w:line="240" w:lineRule="auto"/>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54616E">
      <w:pPr>
        <w:spacing w:line="240" w:lineRule="auto"/>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625BDE9C" w14:textId="77777777" w:rsidR="00C81314" w:rsidRPr="00A44BA0" w:rsidRDefault="00C81314" w:rsidP="00C81314">
      <w:bookmarkStart w:id="1" w:name="_GoBack"/>
      <w:bookmarkEnd w:id="1"/>
    </w:p>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3F9582D5" w:rsidR="00C81314" w:rsidRDefault="00C81314" w:rsidP="00C81314">
      <w:pPr>
        <w:jc w:val="center"/>
        <w:rPr>
          <w:rFonts w:ascii="Times New Roman" w:hAnsi="Times New Roman" w:cs="Times New Roman"/>
          <w:b/>
          <w:sz w:val="24"/>
          <w:szCs w:val="24"/>
        </w:rPr>
      </w:pPr>
    </w:p>
    <w:p w14:paraId="65C90057" w14:textId="77777777" w:rsidR="0054616E" w:rsidRDefault="0054616E" w:rsidP="00C81314">
      <w:pPr>
        <w:jc w:val="center"/>
        <w:rPr>
          <w:rFonts w:ascii="Times New Roman" w:hAnsi="Times New Roman" w:cs="Times New Roman"/>
          <w:b/>
          <w:sz w:val="24"/>
          <w:szCs w:val="24"/>
        </w:rPr>
      </w:pPr>
    </w:p>
    <w:p w14:paraId="41DA1E4C" w14:textId="77777777" w:rsidR="00406564" w:rsidRDefault="0040656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4CD2C0B1" w14:textId="4C372216" w:rsidR="00406564" w:rsidRDefault="00C81314" w:rsidP="00406564">
      <w:pPr>
        <w:jc w:val="center"/>
        <w:rPr>
          <w:rFonts w:ascii="Times New Roman" w:hAnsi="Times New Roman" w:cs="Times New Roman"/>
          <w:b/>
          <w:sz w:val="24"/>
          <w:szCs w:val="24"/>
        </w:rPr>
      </w:pPr>
      <w:r w:rsidRPr="00C81314">
        <w:rPr>
          <w:rFonts w:ascii="Times New Roman" w:hAnsi="Times New Roman" w:cs="Times New Roman"/>
          <w:b/>
          <w:sz w:val="24"/>
          <w:szCs w:val="24"/>
        </w:rPr>
        <w:t>2018</w:t>
      </w:r>
    </w:p>
    <w:p w14:paraId="36622C81" w14:textId="7EF00D50" w:rsidR="0054616E" w:rsidRDefault="0054616E" w:rsidP="00406564">
      <w:pPr>
        <w:rPr>
          <w:rFonts w:ascii="Times New Roman" w:hAnsi="Times New Roman" w:cs="Times New Roman"/>
          <w:b/>
          <w:sz w:val="24"/>
          <w:szCs w:val="24"/>
        </w:rPr>
        <w:sectPr w:rsidR="0054616E" w:rsidSect="003A5CC3">
          <w:type w:val="continuous"/>
          <w:pgSz w:w="11906" w:h="16838" w:code="9"/>
          <w:pgMar w:top="1134" w:right="1418" w:bottom="1134" w:left="1701" w:header="720" w:footer="720" w:gutter="0"/>
          <w:pgNumType w:fmt="lowerRoman" w:start="1" w:chapStyle="1"/>
          <w:cols w:space="720"/>
          <w:titlePg/>
          <w:docGrid w:linePitch="360"/>
        </w:sect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00677C79" w14:textId="46BD98B5" w:rsidR="00C81314" w:rsidRPr="007D7847" w:rsidRDefault="00C81314" w:rsidP="002F2C69">
      <w:pPr>
        <w:pStyle w:val="Default"/>
        <w:jc w:val="center"/>
      </w:pPr>
      <w:r w:rsidRPr="007D7847">
        <w:t xml:space="preserve">Partial Fulfillment of the Requirements </w:t>
      </w: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05AE7EBE" w14:textId="77777777" w:rsidR="002F2C69" w:rsidRDefault="00C81314" w:rsidP="00C81314">
      <w:pPr>
        <w:pStyle w:val="Default"/>
        <w:jc w:val="center"/>
        <w:rPr>
          <w:b/>
          <w:bCs/>
        </w:rPr>
      </w:pPr>
      <w:r w:rsidRPr="007D7847">
        <w:rPr>
          <w:b/>
          <w:bCs/>
        </w:rPr>
        <w:t>Bachelor of Science in Agricultural Resource</w:t>
      </w:r>
    </w:p>
    <w:p w14:paraId="45C964D7" w14:textId="22AD7EC0" w:rsidR="00C81314" w:rsidRDefault="00C81314" w:rsidP="00C81314">
      <w:pPr>
        <w:pStyle w:val="Default"/>
        <w:jc w:val="center"/>
        <w:rPr>
          <w:b/>
          <w:bCs/>
        </w:rPr>
      </w:pPr>
      <w:r w:rsidRPr="007D7847">
        <w:rPr>
          <w:b/>
          <w:bCs/>
        </w:rPr>
        <w:t xml:space="preserve"> Management and Technology</w:t>
      </w:r>
    </w:p>
    <w:p w14:paraId="5BCB1BD1" w14:textId="77777777" w:rsidR="002F2C69" w:rsidRDefault="002F2C69" w:rsidP="00C81314">
      <w:pPr>
        <w:pStyle w:val="Default"/>
        <w:jc w:val="center"/>
        <w:rPr>
          <w:b/>
          <w:bCs/>
        </w:rPr>
      </w:pPr>
    </w:p>
    <w:p w14:paraId="74E458A0" w14:textId="0CF63139" w:rsidR="002F2C69" w:rsidRPr="007D7847" w:rsidRDefault="002F2C69" w:rsidP="002F2C69">
      <w:pPr>
        <w:pStyle w:val="Default"/>
        <w:jc w:val="center"/>
        <w:rPr>
          <w:b/>
          <w:bCs/>
        </w:rPr>
      </w:pPr>
      <w:r>
        <w:rPr>
          <w:b/>
          <w:bCs/>
        </w:rPr>
        <w:t xml:space="preserve">Specialized in </w:t>
      </w:r>
    </w:p>
    <w:p w14:paraId="5A2E7022" w14:textId="1240E3E4" w:rsidR="00C81314" w:rsidRDefault="00C81314" w:rsidP="002F2C69">
      <w:pPr>
        <w:pStyle w:val="Default"/>
        <w:jc w:val="center"/>
        <w:rPr>
          <w:b/>
          <w:bCs/>
        </w:rPr>
      </w:pPr>
    </w:p>
    <w:p w14:paraId="2C67BC3F" w14:textId="77777777" w:rsidR="002F2C69" w:rsidRPr="007D7847" w:rsidRDefault="002F2C69" w:rsidP="002F2C69">
      <w:pPr>
        <w:pStyle w:val="Default"/>
        <w:jc w:val="center"/>
        <w:rPr>
          <w:b/>
        </w:rPr>
      </w:pPr>
      <w:r w:rsidRPr="007D7847">
        <w:rPr>
          <w:b/>
        </w:rPr>
        <w:t>Crop Science</w:t>
      </w:r>
    </w:p>
    <w:p w14:paraId="5E736364" w14:textId="4B44E08F" w:rsidR="002F2C69" w:rsidRPr="007D7847" w:rsidRDefault="002F2C69" w:rsidP="002F2C69">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15AB6DFA" w14:textId="51084AFC" w:rsidR="003A5CC3" w:rsidRDefault="003A5CC3" w:rsidP="002F2C69">
      <w:pPr>
        <w:pStyle w:val="Default"/>
        <w:jc w:val="center"/>
      </w:pPr>
      <w:r w:rsidRPr="007D7847">
        <w:t>2018</w:t>
      </w:r>
    </w:p>
    <w:p w14:paraId="0FABF9B5" w14:textId="2A66B0C0" w:rsidR="003A5CC3" w:rsidRPr="008914E7" w:rsidRDefault="003A5CC3" w:rsidP="002F2C69">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40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D56C09" w14:paraId="005F973F" w14:textId="77777777" w:rsidTr="00D56C09">
        <w:trPr>
          <w:trHeight w:val="3829"/>
        </w:trPr>
        <w:tc>
          <w:tcPr>
            <w:tcW w:w="4678" w:type="dxa"/>
          </w:tcPr>
          <w:p w14:paraId="200FCC63" w14:textId="3EFCB213"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w:t>
            </w:r>
          </w:p>
          <w:p w14:paraId="1920BE2B" w14:textId="228819FC"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Head of the Department</w:t>
            </w:r>
            <w:r>
              <w:rPr>
                <w:rFonts w:ascii="Times New Roman" w:hAnsi="Times New Roman" w:cs="Times New Roman"/>
                <w:sz w:val="24"/>
                <w:szCs w:val="24"/>
              </w:rPr>
              <w:tab/>
            </w:r>
            <w:r>
              <w:rPr>
                <w:rFonts w:ascii="Times New Roman" w:hAnsi="Times New Roman" w:cs="Times New Roman"/>
                <w:sz w:val="24"/>
                <w:szCs w:val="24"/>
              </w:rPr>
              <w:tab/>
            </w:r>
          </w:p>
          <w:p w14:paraId="182C470C"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Prof. K.K.I.U. Arunakumara</w:t>
            </w:r>
          </w:p>
          <w:p w14:paraId="75AE5F83"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Department of Crop Science</w:t>
            </w:r>
          </w:p>
          <w:p w14:paraId="3D9321B8" w14:textId="31F4BD1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Faculty of Agriculture</w:t>
            </w:r>
          </w:p>
          <w:p w14:paraId="508176DF" w14:textId="7C7CBD6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University of Ruhuna</w:t>
            </w:r>
          </w:p>
          <w:p w14:paraId="11BA197D"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Mapalana</w:t>
            </w:r>
          </w:p>
          <w:p w14:paraId="2B708709"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Kamburupitiya</w:t>
            </w:r>
          </w:p>
          <w:p w14:paraId="16F927B5"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Sri Lanka</w:t>
            </w:r>
          </w:p>
          <w:p w14:paraId="6F751082" w14:textId="77777777" w:rsidR="00D56C09" w:rsidRDefault="00D56C09" w:rsidP="00D56C09">
            <w:pPr>
              <w:spacing w:line="276" w:lineRule="auto"/>
              <w:rPr>
                <w:rFonts w:ascii="Times New Roman" w:hAnsi="Times New Roman" w:cs="Times New Roman"/>
                <w:sz w:val="24"/>
                <w:szCs w:val="24"/>
              </w:rPr>
            </w:pPr>
          </w:p>
          <w:p w14:paraId="79074F8C" w14:textId="77777777" w:rsidR="00D56C09" w:rsidRDefault="00D56C09" w:rsidP="00D56C09">
            <w:pPr>
              <w:spacing w:line="276" w:lineRule="auto"/>
              <w:rPr>
                <w:rFonts w:ascii="Times New Roman" w:hAnsi="Times New Roman" w:cs="Times New Roman"/>
                <w:b/>
                <w:bCs/>
                <w:sz w:val="24"/>
                <w:szCs w:val="24"/>
              </w:rPr>
            </w:pPr>
            <w:r>
              <w:rPr>
                <w:rFonts w:ascii="Times New Roman" w:hAnsi="Times New Roman" w:cs="Times New Roman"/>
                <w:sz w:val="24"/>
                <w:szCs w:val="24"/>
              </w:rPr>
              <w:t>Date: ………………………….</w:t>
            </w:r>
          </w:p>
          <w:p w14:paraId="2883A5AC" w14:textId="02A75A3B" w:rsidR="00D56C09" w:rsidRDefault="00D56C09" w:rsidP="00D56C09">
            <w:pPr>
              <w:autoSpaceDE w:val="0"/>
              <w:autoSpaceDN w:val="0"/>
              <w:adjustRightInd w:val="0"/>
              <w:rPr>
                <w:rFonts w:ascii="Times New Roman" w:hAnsi="Times New Roman" w:cs="Times New Roman"/>
                <w:sz w:val="24"/>
                <w:szCs w:val="24"/>
              </w:rPr>
            </w:pPr>
          </w:p>
        </w:tc>
        <w:tc>
          <w:tcPr>
            <w:tcW w:w="4632" w:type="dxa"/>
          </w:tcPr>
          <w:p w14:paraId="5D777C0B"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w:t>
            </w:r>
          </w:p>
          <w:p w14:paraId="4BDE938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Internal Supervisor</w:t>
            </w:r>
          </w:p>
          <w:p w14:paraId="34CF7518"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231F20">
              <w:rPr>
                <w:rFonts w:ascii="Times New Roman" w:hAnsi="Times New Roman" w:cs="Times New Roman"/>
                <w:sz w:val="24"/>
                <w:szCs w:val="24"/>
              </w:rPr>
              <w:t>Dr. (Mrs.) W.G.D. Lakmini</w:t>
            </w:r>
          </w:p>
          <w:p w14:paraId="15CBF0A3"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epartment of Crop Science</w:t>
            </w:r>
          </w:p>
          <w:p w14:paraId="4BDB6BA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Faculty of Agriculture</w:t>
            </w:r>
          </w:p>
          <w:p w14:paraId="3BBE396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0BAD7D7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Mapalana</w:t>
            </w:r>
          </w:p>
          <w:p w14:paraId="19B3E00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A7430B" w14:textId="77777777"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Sri Lanka</w:t>
            </w:r>
          </w:p>
          <w:p w14:paraId="3FC3BB30" w14:textId="77777777" w:rsidR="00D56C09" w:rsidRDefault="00D56C09" w:rsidP="00D56C09">
            <w:pPr>
              <w:autoSpaceDE w:val="0"/>
              <w:autoSpaceDN w:val="0"/>
              <w:adjustRightInd w:val="0"/>
              <w:spacing w:line="276" w:lineRule="auto"/>
              <w:rPr>
                <w:rFonts w:ascii="Times New Roman" w:hAnsi="Times New Roman" w:cs="Times New Roman"/>
                <w:sz w:val="24"/>
                <w:szCs w:val="24"/>
              </w:rPr>
            </w:pPr>
          </w:p>
          <w:p w14:paraId="52F0F122"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ate: ………………………….</w:t>
            </w:r>
          </w:p>
        </w:tc>
      </w:tr>
      <w:tr w:rsidR="00D56C09" w14:paraId="59575875" w14:textId="77777777" w:rsidTr="00D56C09">
        <w:trPr>
          <w:trHeight w:val="66"/>
        </w:trPr>
        <w:tc>
          <w:tcPr>
            <w:tcW w:w="9310" w:type="dxa"/>
            <w:gridSpan w:val="2"/>
            <w:vAlign w:val="center"/>
          </w:tcPr>
          <w:p w14:paraId="6E3A02F5" w14:textId="0B041F22"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2905E40" w14:textId="68C796F5"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External Supervisor   </w:t>
            </w:r>
          </w:p>
          <w:p w14:paraId="377C9F08" w14:textId="656AC7CE"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Mrs. T.K. Illangakoon   </w:t>
            </w:r>
          </w:p>
          <w:p w14:paraId="42EDD152" w14:textId="6750478D"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ssistant Director of Agriculture (Research)</w:t>
            </w:r>
          </w:p>
          <w:p w14:paraId="38840158" w14:textId="5F554BE0"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p>
          <w:p w14:paraId="3B345C8B" w14:textId="2A4CA210"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 Institute</w:t>
            </w:r>
          </w:p>
          <w:p w14:paraId="62CF1696" w14:textId="57AFD14B"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3DA26D61" w14:textId="1AB81B7F"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1B4B09D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8C64525" w14:textId="11EF19F7" w:rsidR="00D56C09" w:rsidRDefault="007C43C5" w:rsidP="007C43C5">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D56C09">
              <w:rPr>
                <w:rFonts w:ascii="Times New Roman" w:hAnsi="Times New Roman" w:cs="Times New Roman"/>
                <w:sz w:val="24"/>
                <w:szCs w:val="24"/>
              </w:rPr>
              <w:t>Date: ………………………….</w:t>
            </w:r>
          </w:p>
        </w:tc>
      </w:tr>
    </w:tbl>
    <w:p w14:paraId="4FBAA7E3" w14:textId="5DDBC223"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1649024" behindDoc="0" locked="0" layoutInCell="1" allowOverlap="1" wp14:anchorId="119E17D9" wp14:editId="331DB0F1">
                <wp:simplePos x="0" y="0"/>
                <wp:positionH relativeFrom="margin">
                  <wp:posOffset>568556</wp:posOffset>
                </wp:positionH>
                <wp:positionV relativeFrom="paragraph">
                  <wp:posOffset>143741</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211280"/>
                            <a:ext cx="3680460" cy="4801591"/>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35EED801" w:rsidR="00E70C88" w:rsidRPr="00406564" w:rsidRDefault="00E70C88" w:rsidP="00406564">
                              <w:pPr>
                                <w:spacing w:line="480" w:lineRule="auto"/>
                                <w:jc w:val="center"/>
                                <w:rPr>
                                  <w:rFonts w:ascii="Times New Roman" w:hAnsi="Times New Roman" w:cs="Times New Roman"/>
                                  <w:b/>
                                  <w:sz w:val="48"/>
                                  <w:szCs w:val="48"/>
                                </w:rPr>
                              </w:pPr>
                              <w:bookmarkStart w:id="2" w:name="_Hlk535784851"/>
                              <w:bookmarkEnd w:id="2"/>
                              <w:r w:rsidRPr="00406564">
                                <w:rPr>
                                  <w:rFonts w:ascii="Times New Roman" w:hAnsi="Times New Roman" w:cs="Times New Roman"/>
                                  <w:b/>
                                  <w:sz w:val="48"/>
                                  <w:szCs w:val="48"/>
                                </w:rPr>
                                <w:t xml:space="preserve">Affectionately Dedicated </w:t>
                              </w:r>
                              <w:r w:rsidR="00406564">
                                <w:rPr>
                                  <w:rFonts w:ascii="Times New Roman" w:hAnsi="Times New Roman" w:cs="Times New Roman"/>
                                  <w:b/>
                                  <w:sz w:val="48"/>
                                  <w:szCs w:val="48"/>
                                </w:rPr>
                                <w:t>T</w:t>
                              </w:r>
                              <w:r w:rsidRPr="00406564">
                                <w:rPr>
                                  <w:rFonts w:ascii="Times New Roman" w:hAnsi="Times New Roman" w:cs="Times New Roman"/>
                                  <w:b/>
                                  <w:sz w:val="48"/>
                                  <w:szCs w:val="48"/>
                                </w:rPr>
                                <w:t xml:space="preserve">o </w:t>
                              </w:r>
                            </w:p>
                            <w:p w14:paraId="3FE9E245" w14:textId="61340E1E" w:rsidR="00E70C88" w:rsidRPr="00406564" w:rsidRDefault="00E70C88"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My Loving Parents</w:t>
                              </w:r>
                              <w:r w:rsidR="00406564">
                                <w:rPr>
                                  <w:rFonts w:ascii="Times New Roman" w:hAnsi="Times New Roman" w:cs="Times New Roman"/>
                                  <w:b/>
                                  <w:sz w:val="48"/>
                                  <w:szCs w:val="48"/>
                                </w:rPr>
                                <w:t>,</w:t>
                              </w:r>
                            </w:p>
                            <w:p w14:paraId="7926EE93" w14:textId="1FBF0015" w:rsidR="00E70C88" w:rsidRPr="00406564" w:rsidRDefault="00E70C88"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Teachers</w:t>
                              </w:r>
                            </w:p>
                            <w:p w14:paraId="7D72E311" w14:textId="2C287A34" w:rsidR="00406564" w:rsidRPr="00406564" w:rsidRDefault="00406564"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And</w:t>
                              </w:r>
                            </w:p>
                            <w:p w14:paraId="27E4EB7E" w14:textId="1D2CCD48" w:rsidR="00406564" w:rsidRDefault="00406564" w:rsidP="00406564">
                              <w:pPr>
                                <w:spacing w:line="480" w:lineRule="auto"/>
                                <w:jc w:val="center"/>
                                <w:rPr>
                                  <w:rFonts w:ascii="Times New Roman" w:hAnsi="Times New Roman" w:cs="Times New Roman"/>
                                  <w:b/>
                                  <w:sz w:val="56"/>
                                  <w:szCs w:val="56"/>
                                </w:rPr>
                              </w:pPr>
                              <w:r w:rsidRPr="00406564">
                                <w:rPr>
                                  <w:rFonts w:ascii="Times New Roman" w:hAnsi="Times New Roman" w:cs="Times New Roman"/>
                                  <w:b/>
                                  <w:sz w:val="48"/>
                                  <w:szCs w:val="48"/>
                                </w:rPr>
                                <w:t>Friends</w:t>
                              </w:r>
                            </w:p>
                            <w:p w14:paraId="2491EAEE" w14:textId="77777777" w:rsidR="00406564" w:rsidRPr="002F356D" w:rsidRDefault="00406564" w:rsidP="002F356D">
                              <w:pPr>
                                <w:spacing w:line="600" w:lineRule="auto"/>
                                <w:jc w:val="center"/>
                                <w:rPr>
                                  <w:rFonts w:ascii="Times New Roman" w:hAnsi="Times New Roman" w:cs="Times New Roman"/>
                                  <w:b/>
                                  <w:sz w:val="56"/>
                                  <w:szCs w:val="5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75pt;margin-top:11.3pt;width:369.6pt;height:565.2pt;z-index:251649024;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2112;width:36805;height:48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35EED801" w:rsidR="00E70C88" w:rsidRPr="00406564" w:rsidRDefault="00E70C88" w:rsidP="00406564">
                        <w:pPr>
                          <w:spacing w:line="480" w:lineRule="auto"/>
                          <w:jc w:val="center"/>
                          <w:rPr>
                            <w:rFonts w:ascii="Times New Roman" w:hAnsi="Times New Roman" w:cs="Times New Roman"/>
                            <w:b/>
                            <w:sz w:val="48"/>
                            <w:szCs w:val="48"/>
                          </w:rPr>
                        </w:pPr>
                        <w:bookmarkStart w:id="3" w:name="_Hlk535784851"/>
                        <w:bookmarkEnd w:id="3"/>
                        <w:r w:rsidRPr="00406564">
                          <w:rPr>
                            <w:rFonts w:ascii="Times New Roman" w:hAnsi="Times New Roman" w:cs="Times New Roman"/>
                            <w:b/>
                            <w:sz w:val="48"/>
                            <w:szCs w:val="48"/>
                          </w:rPr>
                          <w:t xml:space="preserve">Affectionately Dedicated </w:t>
                        </w:r>
                        <w:r w:rsidR="00406564">
                          <w:rPr>
                            <w:rFonts w:ascii="Times New Roman" w:hAnsi="Times New Roman" w:cs="Times New Roman"/>
                            <w:b/>
                            <w:sz w:val="48"/>
                            <w:szCs w:val="48"/>
                          </w:rPr>
                          <w:t>T</w:t>
                        </w:r>
                        <w:r w:rsidRPr="00406564">
                          <w:rPr>
                            <w:rFonts w:ascii="Times New Roman" w:hAnsi="Times New Roman" w:cs="Times New Roman"/>
                            <w:b/>
                            <w:sz w:val="48"/>
                            <w:szCs w:val="48"/>
                          </w:rPr>
                          <w:t xml:space="preserve">o </w:t>
                        </w:r>
                      </w:p>
                      <w:p w14:paraId="3FE9E245" w14:textId="61340E1E" w:rsidR="00E70C88" w:rsidRPr="00406564" w:rsidRDefault="00E70C88"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My Loving Parents</w:t>
                        </w:r>
                        <w:r w:rsidR="00406564">
                          <w:rPr>
                            <w:rFonts w:ascii="Times New Roman" w:hAnsi="Times New Roman" w:cs="Times New Roman"/>
                            <w:b/>
                            <w:sz w:val="48"/>
                            <w:szCs w:val="48"/>
                          </w:rPr>
                          <w:t>,</w:t>
                        </w:r>
                      </w:p>
                      <w:p w14:paraId="7926EE93" w14:textId="1FBF0015" w:rsidR="00E70C88" w:rsidRPr="00406564" w:rsidRDefault="00E70C88"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Teachers</w:t>
                        </w:r>
                      </w:p>
                      <w:p w14:paraId="7D72E311" w14:textId="2C287A34" w:rsidR="00406564" w:rsidRPr="00406564" w:rsidRDefault="00406564" w:rsidP="00406564">
                        <w:pPr>
                          <w:spacing w:line="480" w:lineRule="auto"/>
                          <w:jc w:val="center"/>
                          <w:rPr>
                            <w:rFonts w:ascii="Times New Roman" w:hAnsi="Times New Roman" w:cs="Times New Roman"/>
                            <w:b/>
                            <w:sz w:val="48"/>
                            <w:szCs w:val="48"/>
                          </w:rPr>
                        </w:pPr>
                        <w:r w:rsidRPr="00406564">
                          <w:rPr>
                            <w:rFonts w:ascii="Times New Roman" w:hAnsi="Times New Roman" w:cs="Times New Roman"/>
                            <w:b/>
                            <w:sz w:val="48"/>
                            <w:szCs w:val="48"/>
                          </w:rPr>
                          <w:t>And</w:t>
                        </w:r>
                      </w:p>
                      <w:p w14:paraId="27E4EB7E" w14:textId="1D2CCD48" w:rsidR="00406564" w:rsidRDefault="00406564" w:rsidP="00406564">
                        <w:pPr>
                          <w:spacing w:line="480" w:lineRule="auto"/>
                          <w:jc w:val="center"/>
                          <w:rPr>
                            <w:rFonts w:ascii="Times New Roman" w:hAnsi="Times New Roman" w:cs="Times New Roman"/>
                            <w:b/>
                            <w:sz w:val="56"/>
                            <w:szCs w:val="56"/>
                          </w:rPr>
                        </w:pPr>
                        <w:r w:rsidRPr="00406564">
                          <w:rPr>
                            <w:rFonts w:ascii="Times New Roman" w:hAnsi="Times New Roman" w:cs="Times New Roman"/>
                            <w:b/>
                            <w:sz w:val="48"/>
                            <w:szCs w:val="48"/>
                          </w:rPr>
                          <w:t>Friends</w:t>
                        </w:r>
                      </w:p>
                      <w:p w14:paraId="2491EAEE" w14:textId="77777777" w:rsidR="00406564" w:rsidRPr="002F356D" w:rsidRDefault="00406564" w:rsidP="002F356D">
                        <w:pPr>
                          <w:spacing w:line="600" w:lineRule="auto"/>
                          <w:jc w:val="center"/>
                          <w:rPr>
                            <w:rFonts w:ascii="Times New Roman" w:hAnsi="Times New Roman" w:cs="Times New Roman"/>
                            <w:b/>
                            <w:sz w:val="56"/>
                            <w:szCs w:val="56"/>
                          </w:rPr>
                        </w:pP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4" w:name="_Toc536292033"/>
      <w:r w:rsidRPr="00127195">
        <w:rPr>
          <w:rFonts w:ascii="Times New Roman" w:hAnsi="Times New Roman" w:cs="Times New Roman"/>
          <w:b/>
          <w:color w:val="auto"/>
          <w:sz w:val="24"/>
          <w:szCs w:val="24"/>
        </w:rPr>
        <w:lastRenderedPageBreak/>
        <w:t>ABSTRACT</w:t>
      </w:r>
      <w:bookmarkEnd w:id="4"/>
    </w:p>
    <w:p w14:paraId="2CCBF0A6" w14:textId="3CC84874"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bor scarcity is becoming a serious problem in rice cultivation </w:t>
      </w:r>
      <w:r w:rsidR="000F59AF">
        <w:rPr>
          <w:rFonts w:ascii="Times New Roman" w:hAnsi="Times New Roman" w:cs="Times New Roman"/>
          <w:sz w:val="24"/>
          <w:szCs w:val="24"/>
        </w:rPr>
        <w:t>of</w:t>
      </w:r>
      <w:r>
        <w:rPr>
          <w:rFonts w:ascii="Times New Roman" w:hAnsi="Times New Roman" w:cs="Times New Roman"/>
          <w:sz w:val="24"/>
          <w:szCs w:val="24"/>
        </w:rPr>
        <w:t xml:space="preserve">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69C40349"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i)</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i)</w:t>
      </w:r>
      <w:r>
        <w:rPr>
          <w:rFonts w:ascii="Times New Roman" w:hAnsi="Times New Roman" w:cs="Times New Roman"/>
          <w:sz w:val="24"/>
          <w:szCs w:val="24"/>
        </w:rPr>
        <w:t>, four seeding rates (75</w:t>
      </w:r>
      <w:r w:rsidR="004D0D89">
        <w:rPr>
          <w:rFonts w:ascii="Times New Roman" w:hAnsi="Times New Roman" w:cs="Times New Roman"/>
          <w:sz w:val="24"/>
          <w:szCs w:val="24"/>
        </w:rPr>
        <w:t xml:space="preserve"> </w:t>
      </w:r>
      <w:r>
        <w:rPr>
          <w:rFonts w:ascii="Times New Roman" w:hAnsi="Times New Roman" w:cs="Times New Roman"/>
          <w:sz w:val="24"/>
          <w:szCs w:val="24"/>
        </w:rPr>
        <w:t>g/tray, 100</w:t>
      </w:r>
      <w:r w:rsidR="004D0D89">
        <w:rPr>
          <w:rFonts w:ascii="Times New Roman" w:hAnsi="Times New Roman" w:cs="Times New Roman"/>
          <w:sz w:val="24"/>
          <w:szCs w:val="24"/>
        </w:rPr>
        <w:t xml:space="preserve"> </w:t>
      </w:r>
      <w:r>
        <w:rPr>
          <w:rFonts w:ascii="Times New Roman" w:hAnsi="Times New Roman" w:cs="Times New Roman"/>
          <w:sz w:val="24"/>
          <w:szCs w:val="24"/>
        </w:rPr>
        <w:t>g/tray, 150</w:t>
      </w:r>
      <w:r w:rsidR="004D0D89">
        <w:rPr>
          <w:rFonts w:ascii="Times New Roman" w:hAnsi="Times New Roman" w:cs="Times New Roman"/>
          <w:sz w:val="24"/>
          <w:szCs w:val="24"/>
        </w:rPr>
        <w:t xml:space="preserve"> </w:t>
      </w:r>
      <w:r>
        <w:rPr>
          <w:rFonts w:ascii="Times New Roman" w:hAnsi="Times New Roman" w:cs="Times New Roman"/>
          <w:sz w:val="24"/>
          <w:szCs w:val="24"/>
        </w:rPr>
        <w:t>g/tray, 200</w:t>
      </w:r>
      <w:r w:rsidR="00406564">
        <w:rPr>
          <w:rFonts w:ascii="Times New Roman" w:hAnsi="Times New Roman" w:cs="Times New Roman"/>
          <w:sz w:val="24"/>
          <w:szCs w:val="24"/>
        </w:rPr>
        <w:t xml:space="preserve"> </w:t>
      </w:r>
      <w:r>
        <w:rPr>
          <w:rFonts w:ascii="Times New Roman" w:hAnsi="Times New Roman" w:cs="Times New Roman"/>
          <w:sz w:val="24"/>
          <w:szCs w:val="24"/>
        </w:rPr>
        <w:t xml:space="preserve">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w:t>
      </w:r>
      <w:r w:rsidR="00406564">
        <w:rPr>
          <w:rFonts w:ascii="Times New Roman" w:hAnsi="Times New Roman" w:cs="Times New Roman"/>
          <w:sz w:val="24"/>
          <w:szCs w:val="24"/>
        </w:rPr>
        <w:t xml:space="preserve">positive </w:t>
      </w:r>
      <w:r>
        <w:rPr>
          <w:rFonts w:ascii="Times New Roman" w:hAnsi="Times New Roman" w:cs="Times New Roman"/>
          <w:sz w:val="24"/>
          <w:szCs w:val="24"/>
        </w:rPr>
        <w:t xml:space="preserve">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334455AB"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 xml:space="preserve">Mechanical Transplanting, Optimum Seed </w:t>
      </w:r>
      <w:r w:rsidR="002B106D">
        <w:rPr>
          <w:rFonts w:ascii="Times New Roman" w:hAnsi="Times New Roman" w:cs="Times New Roman"/>
          <w:b/>
          <w:sz w:val="24"/>
          <w:szCs w:val="24"/>
        </w:rPr>
        <w:t>R</w:t>
      </w:r>
      <w:r w:rsidRPr="006F2C59">
        <w:rPr>
          <w:rFonts w:ascii="Times New Roman" w:hAnsi="Times New Roman" w:cs="Times New Roman"/>
          <w:b/>
          <w:sz w:val="24"/>
          <w:szCs w:val="24"/>
        </w:rPr>
        <w:t xml:space="preserve">ate, Establishment </w:t>
      </w:r>
      <w:r w:rsidR="002B106D">
        <w:rPr>
          <w:rFonts w:ascii="Times New Roman" w:hAnsi="Times New Roman" w:cs="Times New Roman"/>
          <w:b/>
          <w:sz w:val="24"/>
          <w:szCs w:val="24"/>
        </w:rPr>
        <w:t>M</w:t>
      </w:r>
      <w:r w:rsidRPr="006F2C59">
        <w:rPr>
          <w:rFonts w:ascii="Times New Roman" w:hAnsi="Times New Roman" w:cs="Times New Roman"/>
          <w:b/>
          <w:sz w:val="24"/>
          <w:szCs w:val="24"/>
        </w:rPr>
        <w:t>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5" w:name="_Toc536292034"/>
      <w:r w:rsidRPr="00170F50">
        <w:rPr>
          <w:rFonts w:ascii="Times New Roman" w:hAnsi="Times New Roman" w:cs="Times New Roman"/>
          <w:b/>
          <w:color w:val="auto"/>
          <w:sz w:val="24"/>
          <w:szCs w:val="24"/>
        </w:rPr>
        <w:lastRenderedPageBreak/>
        <w:t>ACKNOWLEDGMENT</w:t>
      </w:r>
      <w:bookmarkEnd w:id="5"/>
    </w:p>
    <w:p w14:paraId="224A4B20" w14:textId="55B389E6"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Dr. (Mrs.) W.G.D. Lakmini</w:t>
      </w:r>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1B912350"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w:t>
      </w:r>
      <w:r w:rsidR="00336C50">
        <w:rPr>
          <w:rFonts w:ascii="Times New Roman" w:hAnsi="Times New Roman" w:cs="Times New Roman"/>
          <w:sz w:val="24"/>
          <w:szCs w:val="24"/>
        </w:rPr>
        <w:t>er</w:t>
      </w:r>
      <w:r w:rsidRPr="000B02CB">
        <w:rPr>
          <w:rFonts w:ascii="Times New Roman" w:hAnsi="Times New Roman" w:cs="Times New Roman"/>
          <w:sz w:val="24"/>
          <w:szCs w:val="24"/>
        </w:rPr>
        <w:t xml:space="preserve"> invaluable help and guidance for the completion of this study successfully.</w:t>
      </w:r>
    </w:p>
    <w:p w14:paraId="5810F09E" w14:textId="28E7D690"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r w:rsidRPr="00D041EE">
        <w:rPr>
          <w:rFonts w:ascii="Times New Roman" w:hAnsi="Times New Roman" w:cs="Times New Roman"/>
          <w:bCs/>
          <w:color w:val="000000" w:themeColor="text1"/>
          <w:sz w:val="24"/>
          <w:szCs w:val="24"/>
        </w:rPr>
        <w:t>Wasantha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w:t>
      </w:r>
      <w:r w:rsidR="00161998">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Sri Lanka for supporting me to complete my Research.</w:t>
      </w:r>
    </w:p>
    <w:p w14:paraId="0E58F01E" w14:textId="2A0476C0"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sidR="008B4036">
        <w:rPr>
          <w:rFonts w:ascii="Times New Roman" w:hAnsi="Times New Roman" w:cs="Times New Roman"/>
          <w:sz w:val="24"/>
          <w:szCs w:val="24"/>
        </w:rPr>
        <w:t>Mrs. J.M.</w:t>
      </w:r>
      <w:r w:rsidR="00336C50">
        <w:rPr>
          <w:rFonts w:ascii="Times New Roman" w:hAnsi="Times New Roman" w:cs="Times New Roman"/>
          <w:sz w:val="24"/>
          <w:szCs w:val="24"/>
        </w:rPr>
        <w:t xml:space="preserve">N.P. Somaratne, Mrs. W.K.A.C.P. Kodithuwakku, Research Assistant, </w:t>
      </w:r>
      <w:r w:rsidR="00336C50" w:rsidRPr="00440DE3">
        <w:rPr>
          <w:rFonts w:ascii="Times New Roman" w:hAnsi="Times New Roman" w:cs="Times New Roman"/>
          <w:sz w:val="24"/>
          <w:szCs w:val="24"/>
        </w:rPr>
        <w:t>Agronomy Division</w:t>
      </w:r>
      <w:r w:rsidR="00336C50">
        <w:rPr>
          <w:rFonts w:ascii="Times New Roman" w:hAnsi="Times New Roman" w:cs="Times New Roman"/>
          <w:sz w:val="24"/>
          <w:szCs w:val="24"/>
        </w:rPr>
        <w:t xml:space="preserve"> and all </w:t>
      </w:r>
      <w:r>
        <w:rPr>
          <w:rFonts w:ascii="Times New Roman" w:hAnsi="Times New Roman" w:cs="Times New Roman"/>
          <w:sz w:val="24"/>
          <w:szCs w:val="24"/>
        </w:rPr>
        <w:t xml:space="preserve">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6" w:name="_Toc536292035" w:displacedByCustomXml="next"/>
    <w:sdt>
      <w:sdtPr>
        <w:rPr>
          <w:rFonts w:ascii="Times New Roman" w:eastAsiaTheme="minorHAnsi" w:hAnsi="Times New Roman" w:cs="Times New Roman"/>
          <w:color w:val="auto"/>
          <w:sz w:val="24"/>
          <w:szCs w:val="24"/>
        </w:rPr>
        <w:id w:val="1947277404"/>
        <w:docPartObj>
          <w:docPartGallery w:val="Table of Contents"/>
          <w:docPartUnique/>
        </w:docPartObj>
      </w:sdtPr>
      <w:sdtEndPr>
        <w:rPr>
          <w:noProof/>
        </w:rPr>
      </w:sdtEndPr>
      <w:sdtContent>
        <w:p w14:paraId="51F5451E" w14:textId="4BCEAD3E" w:rsidR="00272FDA" w:rsidRDefault="00272FDA" w:rsidP="00A71A28">
          <w:pPr>
            <w:pStyle w:val="TOCHeading"/>
            <w:spacing w:line="360" w:lineRule="auto"/>
            <w:jc w:val="center"/>
            <w:outlineLvl w:val="0"/>
            <w:rPr>
              <w:rFonts w:ascii="Times New Roman" w:hAnsi="Times New Roman" w:cs="Times New Roman"/>
              <w:color w:val="000000" w:themeColor="text1"/>
              <w:sz w:val="24"/>
              <w:szCs w:val="24"/>
            </w:rPr>
          </w:pPr>
          <w:r w:rsidRPr="00825239">
            <w:rPr>
              <w:rFonts w:ascii="Times New Roman" w:hAnsi="Times New Roman" w:cs="Times New Roman"/>
              <w:color w:val="000000" w:themeColor="text1"/>
              <w:sz w:val="24"/>
              <w:szCs w:val="24"/>
            </w:rPr>
            <w:t>TABLE OF CONTENTS</w:t>
          </w:r>
          <w:bookmarkEnd w:id="6"/>
        </w:p>
        <w:p w14:paraId="52D91291" w14:textId="77777777" w:rsidR="00E4490B" w:rsidRPr="00E4490B" w:rsidRDefault="00E4490B" w:rsidP="00A71A28">
          <w:pPr>
            <w:spacing w:line="360" w:lineRule="auto"/>
          </w:pPr>
        </w:p>
        <w:p w14:paraId="3194B6AD" w14:textId="7D8D86F4" w:rsidR="001304DF" w:rsidRPr="00825239" w:rsidRDefault="00603DC7" w:rsidP="00A71A28">
          <w:pPr>
            <w:pStyle w:val="TOC1"/>
            <w:spacing w:line="360" w:lineRule="auto"/>
            <w:rPr>
              <w:rFonts w:eastAsiaTheme="minorEastAsia"/>
              <w:b w:val="0"/>
              <w:noProof/>
            </w:rPr>
          </w:pPr>
          <w:r w:rsidRPr="00825239">
            <w:rPr>
              <w:b w:val="0"/>
              <w:bCs/>
              <w:noProof/>
            </w:rPr>
            <w:fldChar w:fldCharType="begin"/>
          </w:r>
          <w:r w:rsidRPr="00825239">
            <w:rPr>
              <w:b w:val="0"/>
              <w:bCs/>
              <w:noProof/>
            </w:rPr>
            <w:instrText xml:space="preserve"> TOC \o "1-6" \h \z \u </w:instrText>
          </w:r>
          <w:r w:rsidRPr="00825239">
            <w:rPr>
              <w:b w:val="0"/>
              <w:bCs/>
              <w:noProof/>
            </w:rPr>
            <w:fldChar w:fldCharType="separate"/>
          </w:r>
          <w:hyperlink w:anchor="_Toc536292033" w:history="1">
            <w:r w:rsidR="001304DF" w:rsidRPr="00825239">
              <w:rPr>
                <w:rStyle w:val="Hyperlink"/>
                <w:b w:val="0"/>
                <w:noProof/>
              </w:rPr>
              <w:t>ABSTRACT</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3 \h </w:instrText>
            </w:r>
            <w:r w:rsidR="001304DF" w:rsidRPr="00825239">
              <w:rPr>
                <w:b w:val="0"/>
                <w:noProof/>
                <w:webHidden/>
              </w:rPr>
            </w:r>
            <w:r w:rsidR="001304DF" w:rsidRPr="00825239">
              <w:rPr>
                <w:b w:val="0"/>
                <w:noProof/>
                <w:webHidden/>
              </w:rPr>
              <w:fldChar w:fldCharType="separate"/>
            </w:r>
            <w:r w:rsidR="00D03CF0">
              <w:rPr>
                <w:b w:val="0"/>
                <w:noProof/>
                <w:webHidden/>
              </w:rPr>
              <w:t>i</w:t>
            </w:r>
            <w:r w:rsidR="001304DF" w:rsidRPr="00825239">
              <w:rPr>
                <w:b w:val="0"/>
                <w:noProof/>
                <w:webHidden/>
              </w:rPr>
              <w:fldChar w:fldCharType="end"/>
            </w:r>
          </w:hyperlink>
        </w:p>
        <w:p w14:paraId="3130CA8A" w14:textId="6D67BDD1" w:rsidR="001304DF" w:rsidRPr="00825239" w:rsidRDefault="00761B34" w:rsidP="00A71A28">
          <w:pPr>
            <w:pStyle w:val="TOC1"/>
            <w:spacing w:line="360" w:lineRule="auto"/>
            <w:rPr>
              <w:rFonts w:eastAsiaTheme="minorEastAsia"/>
              <w:b w:val="0"/>
              <w:noProof/>
            </w:rPr>
          </w:pPr>
          <w:hyperlink w:anchor="_Toc536292034" w:history="1">
            <w:r w:rsidR="001304DF" w:rsidRPr="00825239">
              <w:rPr>
                <w:rStyle w:val="Hyperlink"/>
                <w:b w:val="0"/>
                <w:noProof/>
              </w:rPr>
              <w:t>ACKNOWLEDGMENT</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4 \h </w:instrText>
            </w:r>
            <w:r w:rsidR="001304DF" w:rsidRPr="00825239">
              <w:rPr>
                <w:b w:val="0"/>
                <w:noProof/>
                <w:webHidden/>
              </w:rPr>
            </w:r>
            <w:r w:rsidR="001304DF" w:rsidRPr="00825239">
              <w:rPr>
                <w:b w:val="0"/>
                <w:noProof/>
                <w:webHidden/>
              </w:rPr>
              <w:fldChar w:fldCharType="separate"/>
            </w:r>
            <w:r w:rsidR="00D03CF0">
              <w:rPr>
                <w:b w:val="0"/>
                <w:noProof/>
                <w:webHidden/>
              </w:rPr>
              <w:t>ii</w:t>
            </w:r>
            <w:r w:rsidR="001304DF" w:rsidRPr="00825239">
              <w:rPr>
                <w:b w:val="0"/>
                <w:noProof/>
                <w:webHidden/>
              </w:rPr>
              <w:fldChar w:fldCharType="end"/>
            </w:r>
          </w:hyperlink>
        </w:p>
        <w:p w14:paraId="37D6D2BF" w14:textId="0EF4EB7F" w:rsidR="001304DF" w:rsidRPr="00825239" w:rsidRDefault="00761B34" w:rsidP="00A71A28">
          <w:pPr>
            <w:pStyle w:val="TOC1"/>
            <w:spacing w:line="360" w:lineRule="auto"/>
            <w:rPr>
              <w:rFonts w:eastAsiaTheme="minorEastAsia"/>
              <w:b w:val="0"/>
              <w:noProof/>
            </w:rPr>
          </w:pPr>
          <w:hyperlink w:anchor="_Toc536292035" w:history="1">
            <w:r w:rsidR="001304DF" w:rsidRPr="00825239">
              <w:rPr>
                <w:rStyle w:val="Hyperlink"/>
                <w:b w:val="0"/>
                <w:noProof/>
              </w:rPr>
              <w:t>TABLE OF CONTENT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5 \h </w:instrText>
            </w:r>
            <w:r w:rsidR="001304DF" w:rsidRPr="00825239">
              <w:rPr>
                <w:b w:val="0"/>
                <w:noProof/>
                <w:webHidden/>
              </w:rPr>
            </w:r>
            <w:r w:rsidR="001304DF" w:rsidRPr="00825239">
              <w:rPr>
                <w:b w:val="0"/>
                <w:noProof/>
                <w:webHidden/>
              </w:rPr>
              <w:fldChar w:fldCharType="separate"/>
            </w:r>
            <w:r w:rsidR="00D03CF0">
              <w:rPr>
                <w:b w:val="0"/>
                <w:noProof/>
                <w:webHidden/>
              </w:rPr>
              <w:t>iii</w:t>
            </w:r>
            <w:r w:rsidR="001304DF" w:rsidRPr="00825239">
              <w:rPr>
                <w:b w:val="0"/>
                <w:noProof/>
                <w:webHidden/>
              </w:rPr>
              <w:fldChar w:fldCharType="end"/>
            </w:r>
          </w:hyperlink>
        </w:p>
        <w:p w14:paraId="475FAF38" w14:textId="111BE07E" w:rsidR="001304DF" w:rsidRPr="00825239" w:rsidRDefault="00761B34" w:rsidP="00A71A28">
          <w:pPr>
            <w:pStyle w:val="TOC1"/>
            <w:spacing w:line="360" w:lineRule="auto"/>
            <w:rPr>
              <w:rFonts w:eastAsiaTheme="minorEastAsia"/>
              <w:b w:val="0"/>
              <w:noProof/>
            </w:rPr>
          </w:pPr>
          <w:hyperlink w:anchor="_Toc536292036" w:history="1">
            <w:r w:rsidR="001304DF" w:rsidRPr="00825239">
              <w:rPr>
                <w:rStyle w:val="Hyperlink"/>
                <w:b w:val="0"/>
                <w:noProof/>
              </w:rPr>
              <w:t>LIST OF FIGURE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6 \h </w:instrText>
            </w:r>
            <w:r w:rsidR="001304DF" w:rsidRPr="00825239">
              <w:rPr>
                <w:b w:val="0"/>
                <w:noProof/>
                <w:webHidden/>
              </w:rPr>
            </w:r>
            <w:r w:rsidR="001304DF" w:rsidRPr="00825239">
              <w:rPr>
                <w:b w:val="0"/>
                <w:noProof/>
                <w:webHidden/>
              </w:rPr>
              <w:fldChar w:fldCharType="separate"/>
            </w:r>
            <w:r w:rsidR="00D03CF0">
              <w:rPr>
                <w:b w:val="0"/>
                <w:noProof/>
                <w:webHidden/>
              </w:rPr>
              <w:t>vi</w:t>
            </w:r>
            <w:r w:rsidR="001304DF" w:rsidRPr="00825239">
              <w:rPr>
                <w:b w:val="0"/>
                <w:noProof/>
                <w:webHidden/>
              </w:rPr>
              <w:fldChar w:fldCharType="end"/>
            </w:r>
          </w:hyperlink>
        </w:p>
        <w:p w14:paraId="3CD1DC46" w14:textId="4BD328AF" w:rsidR="001304DF" w:rsidRPr="00825239" w:rsidRDefault="00761B34" w:rsidP="00A71A28">
          <w:pPr>
            <w:pStyle w:val="TOC1"/>
            <w:spacing w:line="360" w:lineRule="auto"/>
            <w:rPr>
              <w:rFonts w:eastAsiaTheme="minorEastAsia"/>
              <w:b w:val="0"/>
              <w:noProof/>
            </w:rPr>
          </w:pPr>
          <w:hyperlink w:anchor="_Toc536292037" w:history="1">
            <w:r w:rsidR="001304DF" w:rsidRPr="00825239">
              <w:rPr>
                <w:rStyle w:val="Hyperlink"/>
                <w:b w:val="0"/>
                <w:noProof/>
              </w:rPr>
              <w:t>LIST OF PLATE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7 \h </w:instrText>
            </w:r>
            <w:r w:rsidR="001304DF" w:rsidRPr="00825239">
              <w:rPr>
                <w:b w:val="0"/>
                <w:noProof/>
                <w:webHidden/>
              </w:rPr>
            </w:r>
            <w:r w:rsidR="001304DF" w:rsidRPr="00825239">
              <w:rPr>
                <w:b w:val="0"/>
                <w:noProof/>
                <w:webHidden/>
              </w:rPr>
              <w:fldChar w:fldCharType="separate"/>
            </w:r>
            <w:r w:rsidR="00D03CF0">
              <w:rPr>
                <w:b w:val="0"/>
                <w:noProof/>
                <w:webHidden/>
              </w:rPr>
              <w:t>vii</w:t>
            </w:r>
            <w:r w:rsidR="001304DF" w:rsidRPr="00825239">
              <w:rPr>
                <w:b w:val="0"/>
                <w:noProof/>
                <w:webHidden/>
              </w:rPr>
              <w:fldChar w:fldCharType="end"/>
            </w:r>
          </w:hyperlink>
        </w:p>
        <w:p w14:paraId="59FC369B" w14:textId="0CA669D6" w:rsidR="001304DF" w:rsidRPr="00825239" w:rsidRDefault="00761B34" w:rsidP="00A71A28">
          <w:pPr>
            <w:pStyle w:val="TOC1"/>
            <w:spacing w:line="360" w:lineRule="auto"/>
            <w:rPr>
              <w:rFonts w:eastAsiaTheme="minorEastAsia"/>
              <w:b w:val="0"/>
              <w:noProof/>
            </w:rPr>
          </w:pPr>
          <w:hyperlink w:anchor="_Toc536292038" w:history="1">
            <w:r w:rsidR="001304DF" w:rsidRPr="00825239">
              <w:rPr>
                <w:rStyle w:val="Hyperlink"/>
                <w:b w:val="0"/>
                <w:noProof/>
              </w:rPr>
              <w:t>LIST OF TABLE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8 \h </w:instrText>
            </w:r>
            <w:r w:rsidR="001304DF" w:rsidRPr="00825239">
              <w:rPr>
                <w:b w:val="0"/>
                <w:noProof/>
                <w:webHidden/>
              </w:rPr>
            </w:r>
            <w:r w:rsidR="001304DF" w:rsidRPr="00825239">
              <w:rPr>
                <w:b w:val="0"/>
                <w:noProof/>
                <w:webHidden/>
              </w:rPr>
              <w:fldChar w:fldCharType="separate"/>
            </w:r>
            <w:r w:rsidR="00D03CF0">
              <w:rPr>
                <w:b w:val="0"/>
                <w:noProof/>
                <w:webHidden/>
              </w:rPr>
              <w:t>viii</w:t>
            </w:r>
            <w:r w:rsidR="001304DF" w:rsidRPr="00825239">
              <w:rPr>
                <w:b w:val="0"/>
                <w:noProof/>
                <w:webHidden/>
              </w:rPr>
              <w:fldChar w:fldCharType="end"/>
            </w:r>
          </w:hyperlink>
        </w:p>
        <w:p w14:paraId="3BC7B598" w14:textId="40683C28" w:rsidR="001304DF" w:rsidRPr="00825239" w:rsidRDefault="00761B34" w:rsidP="00A71A28">
          <w:pPr>
            <w:pStyle w:val="TOC1"/>
            <w:spacing w:line="360" w:lineRule="auto"/>
            <w:rPr>
              <w:rFonts w:eastAsiaTheme="minorEastAsia"/>
              <w:b w:val="0"/>
              <w:noProof/>
            </w:rPr>
          </w:pPr>
          <w:hyperlink w:anchor="_Toc536292039" w:history="1">
            <w:r w:rsidR="001304DF" w:rsidRPr="00825239">
              <w:rPr>
                <w:rStyle w:val="Hyperlink"/>
                <w:b w:val="0"/>
                <w:noProof/>
              </w:rPr>
              <w:t>ABBREVIATION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39 \h </w:instrText>
            </w:r>
            <w:r w:rsidR="001304DF" w:rsidRPr="00825239">
              <w:rPr>
                <w:b w:val="0"/>
                <w:noProof/>
                <w:webHidden/>
              </w:rPr>
            </w:r>
            <w:r w:rsidR="001304DF" w:rsidRPr="00825239">
              <w:rPr>
                <w:b w:val="0"/>
                <w:noProof/>
                <w:webHidden/>
              </w:rPr>
              <w:fldChar w:fldCharType="separate"/>
            </w:r>
            <w:r w:rsidR="00D03CF0">
              <w:rPr>
                <w:b w:val="0"/>
                <w:noProof/>
                <w:webHidden/>
              </w:rPr>
              <w:t>ix</w:t>
            </w:r>
            <w:r w:rsidR="001304DF" w:rsidRPr="00825239">
              <w:rPr>
                <w:b w:val="0"/>
                <w:noProof/>
                <w:webHidden/>
              </w:rPr>
              <w:fldChar w:fldCharType="end"/>
            </w:r>
          </w:hyperlink>
        </w:p>
        <w:p w14:paraId="778E6786" w14:textId="03D98836" w:rsidR="001304DF" w:rsidRPr="00825239" w:rsidRDefault="00761B34" w:rsidP="00A71A28">
          <w:pPr>
            <w:pStyle w:val="TOC1"/>
            <w:spacing w:line="360" w:lineRule="auto"/>
            <w:rPr>
              <w:rFonts w:eastAsiaTheme="minorEastAsia"/>
              <w:b w:val="0"/>
              <w:noProof/>
            </w:rPr>
          </w:pPr>
          <w:hyperlink w:anchor="_Toc536292040" w:history="1">
            <w:r w:rsidR="001304DF" w:rsidRPr="00825239">
              <w:rPr>
                <w:rStyle w:val="Hyperlink"/>
                <w:b w:val="0"/>
                <w:noProof/>
              </w:rPr>
              <w:t>CHAPTER 01</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40 \h </w:instrText>
            </w:r>
            <w:r w:rsidR="001304DF" w:rsidRPr="00825239">
              <w:rPr>
                <w:b w:val="0"/>
                <w:noProof/>
                <w:webHidden/>
              </w:rPr>
            </w:r>
            <w:r w:rsidR="001304DF" w:rsidRPr="00825239">
              <w:rPr>
                <w:b w:val="0"/>
                <w:noProof/>
                <w:webHidden/>
              </w:rPr>
              <w:fldChar w:fldCharType="separate"/>
            </w:r>
            <w:r w:rsidR="00D03CF0">
              <w:rPr>
                <w:b w:val="0"/>
                <w:noProof/>
                <w:webHidden/>
              </w:rPr>
              <w:t>1</w:t>
            </w:r>
            <w:r w:rsidR="001304DF" w:rsidRPr="00825239">
              <w:rPr>
                <w:b w:val="0"/>
                <w:noProof/>
                <w:webHidden/>
              </w:rPr>
              <w:fldChar w:fldCharType="end"/>
            </w:r>
          </w:hyperlink>
        </w:p>
        <w:p w14:paraId="2D2681AF" w14:textId="1C7B8DD8" w:rsidR="001304DF" w:rsidRPr="00825239" w:rsidRDefault="00761B34" w:rsidP="00A71A28">
          <w:pPr>
            <w:pStyle w:val="TOC1"/>
            <w:spacing w:line="360" w:lineRule="auto"/>
            <w:rPr>
              <w:rFonts w:eastAsiaTheme="minorEastAsia"/>
              <w:b w:val="0"/>
              <w:noProof/>
            </w:rPr>
          </w:pPr>
          <w:hyperlink w:anchor="_Toc536292041" w:history="1">
            <w:r w:rsidR="001304DF" w:rsidRPr="00825239">
              <w:rPr>
                <w:rStyle w:val="Hyperlink"/>
                <w:b w:val="0"/>
                <w:noProof/>
              </w:rPr>
              <w:t>INTRODUCTION</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41 \h </w:instrText>
            </w:r>
            <w:r w:rsidR="001304DF" w:rsidRPr="00825239">
              <w:rPr>
                <w:b w:val="0"/>
                <w:noProof/>
                <w:webHidden/>
              </w:rPr>
            </w:r>
            <w:r w:rsidR="001304DF" w:rsidRPr="00825239">
              <w:rPr>
                <w:b w:val="0"/>
                <w:noProof/>
                <w:webHidden/>
              </w:rPr>
              <w:fldChar w:fldCharType="separate"/>
            </w:r>
            <w:r w:rsidR="00D03CF0">
              <w:rPr>
                <w:b w:val="0"/>
                <w:noProof/>
                <w:webHidden/>
              </w:rPr>
              <w:t>1</w:t>
            </w:r>
            <w:r w:rsidR="001304DF" w:rsidRPr="00825239">
              <w:rPr>
                <w:b w:val="0"/>
                <w:noProof/>
                <w:webHidden/>
              </w:rPr>
              <w:fldChar w:fldCharType="end"/>
            </w:r>
          </w:hyperlink>
        </w:p>
        <w:p w14:paraId="3949CFBF" w14:textId="75C30E75" w:rsidR="001304DF" w:rsidRPr="00825239" w:rsidRDefault="00761B34" w:rsidP="00A71A28">
          <w:pPr>
            <w:pStyle w:val="TOC2"/>
            <w:tabs>
              <w:tab w:val="left" w:pos="880"/>
              <w:tab w:val="right" w:leader="dot" w:pos="8777"/>
            </w:tabs>
            <w:spacing w:line="360" w:lineRule="auto"/>
            <w:rPr>
              <w:rFonts w:ascii="Times New Roman" w:eastAsiaTheme="minorEastAsia" w:hAnsi="Times New Roman" w:cs="Times New Roman"/>
              <w:noProof/>
              <w:sz w:val="24"/>
              <w:szCs w:val="24"/>
            </w:rPr>
          </w:pPr>
          <w:hyperlink w:anchor="_Toc536292042" w:history="1">
            <w:r w:rsidR="001304DF" w:rsidRPr="00825239">
              <w:rPr>
                <w:rStyle w:val="Hyperlink"/>
                <w:rFonts w:ascii="Times New Roman" w:hAnsi="Times New Roman" w:cs="Times New Roman"/>
                <w:noProof/>
                <w:sz w:val="24"/>
                <w:szCs w:val="24"/>
              </w:rPr>
              <w:t>1.1</w:t>
            </w:r>
            <w:r w:rsidR="00EB34EA" w:rsidRPr="00825239">
              <w:rPr>
                <w:rFonts w:ascii="Times New Roman" w:eastAsiaTheme="minorEastAsia" w:hAnsi="Times New Roman" w:cs="Times New Roman"/>
                <w:noProof/>
                <w:sz w:val="24"/>
                <w:szCs w:val="24"/>
              </w:rPr>
              <w:t xml:space="preserve"> </w:t>
            </w:r>
            <w:r w:rsidR="001304DF" w:rsidRPr="00825239">
              <w:rPr>
                <w:rStyle w:val="Hyperlink"/>
                <w:rFonts w:ascii="Times New Roman" w:hAnsi="Times New Roman" w:cs="Times New Roman"/>
                <w:noProof/>
                <w:sz w:val="24"/>
                <w:szCs w:val="24"/>
              </w:rPr>
              <w:t>Objective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2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w:t>
            </w:r>
            <w:r w:rsidR="001304DF" w:rsidRPr="00825239">
              <w:rPr>
                <w:rFonts w:ascii="Times New Roman" w:hAnsi="Times New Roman" w:cs="Times New Roman"/>
                <w:noProof/>
                <w:webHidden/>
                <w:sz w:val="24"/>
                <w:szCs w:val="24"/>
              </w:rPr>
              <w:fldChar w:fldCharType="end"/>
            </w:r>
          </w:hyperlink>
        </w:p>
        <w:p w14:paraId="5FB39C90" w14:textId="65EE62E1"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43" w:history="1">
            <w:r w:rsidR="001304DF" w:rsidRPr="00825239">
              <w:rPr>
                <w:rStyle w:val="Hyperlink"/>
                <w:rFonts w:ascii="Times New Roman" w:hAnsi="Times New Roman" w:cs="Times New Roman"/>
                <w:noProof/>
                <w:sz w:val="24"/>
                <w:szCs w:val="24"/>
              </w:rPr>
              <w:t>1.1.1 General Objectiv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w:t>
            </w:r>
            <w:r w:rsidR="001304DF" w:rsidRPr="00825239">
              <w:rPr>
                <w:rFonts w:ascii="Times New Roman" w:hAnsi="Times New Roman" w:cs="Times New Roman"/>
                <w:noProof/>
                <w:webHidden/>
                <w:sz w:val="24"/>
                <w:szCs w:val="24"/>
              </w:rPr>
              <w:fldChar w:fldCharType="end"/>
            </w:r>
          </w:hyperlink>
        </w:p>
        <w:p w14:paraId="088A39C6" w14:textId="0CAD9530"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44" w:history="1">
            <w:r w:rsidR="001304DF" w:rsidRPr="00825239">
              <w:rPr>
                <w:rStyle w:val="Hyperlink"/>
                <w:rFonts w:ascii="Times New Roman" w:hAnsi="Times New Roman" w:cs="Times New Roman"/>
                <w:noProof/>
                <w:sz w:val="24"/>
                <w:szCs w:val="24"/>
              </w:rPr>
              <w:t>1.1.2 Specific Objectiv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4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w:t>
            </w:r>
            <w:r w:rsidR="001304DF" w:rsidRPr="00825239">
              <w:rPr>
                <w:rFonts w:ascii="Times New Roman" w:hAnsi="Times New Roman" w:cs="Times New Roman"/>
                <w:noProof/>
                <w:webHidden/>
                <w:sz w:val="24"/>
                <w:szCs w:val="24"/>
              </w:rPr>
              <w:fldChar w:fldCharType="end"/>
            </w:r>
          </w:hyperlink>
        </w:p>
        <w:p w14:paraId="39D72544" w14:textId="29F1A62D" w:rsidR="001304DF" w:rsidRPr="00825239" w:rsidRDefault="00761B34" w:rsidP="00A71A28">
          <w:pPr>
            <w:pStyle w:val="TOC1"/>
            <w:spacing w:line="360" w:lineRule="auto"/>
            <w:rPr>
              <w:rFonts w:eastAsiaTheme="minorEastAsia"/>
              <w:b w:val="0"/>
              <w:noProof/>
            </w:rPr>
          </w:pPr>
          <w:hyperlink w:anchor="_Toc536292045" w:history="1">
            <w:r w:rsidR="001304DF" w:rsidRPr="00825239">
              <w:rPr>
                <w:rStyle w:val="Hyperlink"/>
                <w:b w:val="0"/>
                <w:noProof/>
              </w:rPr>
              <w:t>CHAPTER 02</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45 \h </w:instrText>
            </w:r>
            <w:r w:rsidR="001304DF" w:rsidRPr="00825239">
              <w:rPr>
                <w:b w:val="0"/>
                <w:noProof/>
                <w:webHidden/>
              </w:rPr>
            </w:r>
            <w:r w:rsidR="001304DF" w:rsidRPr="00825239">
              <w:rPr>
                <w:b w:val="0"/>
                <w:noProof/>
                <w:webHidden/>
              </w:rPr>
              <w:fldChar w:fldCharType="separate"/>
            </w:r>
            <w:r w:rsidR="00D03CF0">
              <w:rPr>
                <w:b w:val="0"/>
                <w:noProof/>
                <w:webHidden/>
              </w:rPr>
              <w:t>5</w:t>
            </w:r>
            <w:r w:rsidR="001304DF" w:rsidRPr="00825239">
              <w:rPr>
                <w:b w:val="0"/>
                <w:noProof/>
                <w:webHidden/>
              </w:rPr>
              <w:fldChar w:fldCharType="end"/>
            </w:r>
          </w:hyperlink>
        </w:p>
        <w:p w14:paraId="0DBD6E5C" w14:textId="06513C0D" w:rsidR="001304DF" w:rsidRPr="00825239" w:rsidRDefault="00761B34" w:rsidP="00A71A28">
          <w:pPr>
            <w:pStyle w:val="TOC1"/>
            <w:spacing w:line="360" w:lineRule="auto"/>
            <w:rPr>
              <w:rFonts w:eastAsiaTheme="minorEastAsia"/>
              <w:b w:val="0"/>
              <w:noProof/>
            </w:rPr>
          </w:pPr>
          <w:hyperlink w:anchor="_Toc536292046" w:history="1">
            <w:r w:rsidR="001304DF" w:rsidRPr="00825239">
              <w:rPr>
                <w:rStyle w:val="Hyperlink"/>
                <w:b w:val="0"/>
                <w:noProof/>
              </w:rPr>
              <w:t>LITERATURE REVIEW</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46 \h </w:instrText>
            </w:r>
            <w:r w:rsidR="001304DF" w:rsidRPr="00825239">
              <w:rPr>
                <w:b w:val="0"/>
                <w:noProof/>
                <w:webHidden/>
              </w:rPr>
            </w:r>
            <w:r w:rsidR="001304DF" w:rsidRPr="00825239">
              <w:rPr>
                <w:b w:val="0"/>
                <w:noProof/>
                <w:webHidden/>
              </w:rPr>
              <w:fldChar w:fldCharType="separate"/>
            </w:r>
            <w:r w:rsidR="00D03CF0">
              <w:rPr>
                <w:b w:val="0"/>
                <w:noProof/>
                <w:webHidden/>
              </w:rPr>
              <w:t>5</w:t>
            </w:r>
            <w:r w:rsidR="001304DF" w:rsidRPr="00825239">
              <w:rPr>
                <w:b w:val="0"/>
                <w:noProof/>
                <w:webHidden/>
              </w:rPr>
              <w:fldChar w:fldCharType="end"/>
            </w:r>
          </w:hyperlink>
        </w:p>
        <w:p w14:paraId="373F6BEE" w14:textId="4D1F3738"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47" w:history="1">
            <w:r w:rsidR="001304DF" w:rsidRPr="00825239">
              <w:rPr>
                <w:rStyle w:val="Hyperlink"/>
                <w:rFonts w:ascii="Times New Roman" w:hAnsi="Times New Roman" w:cs="Times New Roman"/>
                <w:noProof/>
                <w:sz w:val="24"/>
                <w:szCs w:val="24"/>
              </w:rPr>
              <w:t>2.1 Rice Plan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7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w:t>
            </w:r>
            <w:r w:rsidR="001304DF" w:rsidRPr="00825239">
              <w:rPr>
                <w:rFonts w:ascii="Times New Roman" w:hAnsi="Times New Roman" w:cs="Times New Roman"/>
                <w:noProof/>
                <w:webHidden/>
                <w:sz w:val="24"/>
                <w:szCs w:val="24"/>
              </w:rPr>
              <w:fldChar w:fldCharType="end"/>
            </w:r>
          </w:hyperlink>
        </w:p>
        <w:p w14:paraId="171C5F42" w14:textId="3BBD8A81"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48" w:history="1">
            <w:r w:rsidR="001304DF" w:rsidRPr="00825239">
              <w:rPr>
                <w:rStyle w:val="Hyperlink"/>
                <w:rFonts w:ascii="Times New Roman" w:hAnsi="Times New Roman" w:cs="Times New Roman"/>
                <w:noProof/>
                <w:sz w:val="24"/>
                <w:szCs w:val="24"/>
              </w:rPr>
              <w:t>2.11 Botanical Classificatio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8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w:t>
            </w:r>
            <w:r w:rsidR="001304DF" w:rsidRPr="00825239">
              <w:rPr>
                <w:rFonts w:ascii="Times New Roman" w:hAnsi="Times New Roman" w:cs="Times New Roman"/>
                <w:noProof/>
                <w:webHidden/>
                <w:sz w:val="24"/>
                <w:szCs w:val="24"/>
              </w:rPr>
              <w:fldChar w:fldCharType="end"/>
            </w:r>
          </w:hyperlink>
        </w:p>
        <w:p w14:paraId="367F19A1" w14:textId="09379CE0"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49" w:history="1">
            <w:r w:rsidR="001304DF" w:rsidRPr="00825239">
              <w:rPr>
                <w:rStyle w:val="Hyperlink"/>
                <w:rFonts w:ascii="Times New Roman" w:hAnsi="Times New Roman" w:cs="Times New Roman"/>
                <w:noProof/>
                <w:sz w:val="24"/>
                <w:szCs w:val="24"/>
              </w:rPr>
              <w:t>2.2 Paddy Cultivation in Sri Lanka</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49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w:t>
            </w:r>
            <w:r w:rsidR="001304DF" w:rsidRPr="00825239">
              <w:rPr>
                <w:rFonts w:ascii="Times New Roman" w:hAnsi="Times New Roman" w:cs="Times New Roman"/>
                <w:noProof/>
                <w:webHidden/>
                <w:sz w:val="24"/>
                <w:szCs w:val="24"/>
              </w:rPr>
              <w:fldChar w:fldCharType="end"/>
            </w:r>
          </w:hyperlink>
        </w:p>
        <w:p w14:paraId="4507073C" w14:textId="0ABE0C48"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50" w:history="1">
            <w:r w:rsidR="001304DF" w:rsidRPr="00825239">
              <w:rPr>
                <w:rStyle w:val="Hyperlink"/>
                <w:rFonts w:ascii="Times New Roman" w:hAnsi="Times New Roman" w:cs="Times New Roman"/>
                <w:noProof/>
                <w:sz w:val="24"/>
                <w:szCs w:val="24"/>
              </w:rPr>
              <w:t>2.3 Constrains to the Rice Cultivation in Sri Lanka</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0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7</w:t>
            </w:r>
            <w:r w:rsidR="001304DF" w:rsidRPr="00825239">
              <w:rPr>
                <w:rFonts w:ascii="Times New Roman" w:hAnsi="Times New Roman" w:cs="Times New Roman"/>
                <w:noProof/>
                <w:webHidden/>
                <w:sz w:val="24"/>
                <w:szCs w:val="24"/>
              </w:rPr>
              <w:fldChar w:fldCharType="end"/>
            </w:r>
          </w:hyperlink>
        </w:p>
        <w:p w14:paraId="39AD6928" w14:textId="20D632F5"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51" w:history="1">
            <w:r w:rsidR="001304DF" w:rsidRPr="00825239">
              <w:rPr>
                <w:rStyle w:val="Hyperlink"/>
                <w:rFonts w:ascii="Times New Roman" w:hAnsi="Times New Roman" w:cs="Times New Roman"/>
                <w:noProof/>
                <w:sz w:val="24"/>
                <w:szCs w:val="24"/>
              </w:rPr>
              <w:t>2.4 Direct Seeding of Ric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1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9</w:t>
            </w:r>
            <w:r w:rsidR="001304DF" w:rsidRPr="00825239">
              <w:rPr>
                <w:rFonts w:ascii="Times New Roman" w:hAnsi="Times New Roman" w:cs="Times New Roman"/>
                <w:noProof/>
                <w:webHidden/>
                <w:sz w:val="24"/>
                <w:szCs w:val="24"/>
              </w:rPr>
              <w:fldChar w:fldCharType="end"/>
            </w:r>
          </w:hyperlink>
        </w:p>
        <w:p w14:paraId="4CA7EDA3" w14:textId="0DC5E340"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52" w:history="1">
            <w:r w:rsidR="001304DF" w:rsidRPr="00825239">
              <w:rPr>
                <w:rStyle w:val="Hyperlink"/>
                <w:rFonts w:ascii="Times New Roman" w:hAnsi="Times New Roman" w:cs="Times New Roman"/>
                <w:noProof/>
                <w:sz w:val="24"/>
                <w:szCs w:val="24"/>
              </w:rPr>
              <w:t>2.5 Transplanting of Ric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2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2</w:t>
            </w:r>
            <w:r w:rsidR="001304DF" w:rsidRPr="00825239">
              <w:rPr>
                <w:rFonts w:ascii="Times New Roman" w:hAnsi="Times New Roman" w:cs="Times New Roman"/>
                <w:noProof/>
                <w:webHidden/>
                <w:sz w:val="24"/>
                <w:szCs w:val="24"/>
              </w:rPr>
              <w:fldChar w:fldCharType="end"/>
            </w:r>
          </w:hyperlink>
        </w:p>
        <w:p w14:paraId="61545257" w14:textId="0A026DEA"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53" w:history="1">
            <w:r w:rsidR="001304DF" w:rsidRPr="00825239">
              <w:rPr>
                <w:rStyle w:val="Hyperlink"/>
                <w:rFonts w:ascii="Times New Roman" w:hAnsi="Times New Roman" w:cs="Times New Roman"/>
                <w:noProof/>
                <w:sz w:val="24"/>
                <w:szCs w:val="24"/>
              </w:rPr>
              <w:t>2.5.1 Wet bed for Random Transplanting</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4</w:t>
            </w:r>
            <w:r w:rsidR="001304DF" w:rsidRPr="00825239">
              <w:rPr>
                <w:rFonts w:ascii="Times New Roman" w:hAnsi="Times New Roman" w:cs="Times New Roman"/>
                <w:noProof/>
                <w:webHidden/>
                <w:sz w:val="24"/>
                <w:szCs w:val="24"/>
              </w:rPr>
              <w:fldChar w:fldCharType="end"/>
            </w:r>
          </w:hyperlink>
        </w:p>
        <w:p w14:paraId="7AE7C26C" w14:textId="0CB5A6EE"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54" w:history="1">
            <w:r w:rsidR="001304DF" w:rsidRPr="00825239">
              <w:rPr>
                <w:rStyle w:val="Hyperlink"/>
                <w:rFonts w:ascii="Times New Roman" w:hAnsi="Times New Roman" w:cs="Times New Roman"/>
                <w:noProof/>
                <w:sz w:val="24"/>
                <w:szCs w:val="24"/>
              </w:rPr>
              <w:t>2.5.2 Parachute Method</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4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5</w:t>
            </w:r>
            <w:r w:rsidR="001304DF" w:rsidRPr="00825239">
              <w:rPr>
                <w:rFonts w:ascii="Times New Roman" w:hAnsi="Times New Roman" w:cs="Times New Roman"/>
                <w:noProof/>
                <w:webHidden/>
                <w:sz w:val="24"/>
                <w:szCs w:val="24"/>
              </w:rPr>
              <w:fldChar w:fldCharType="end"/>
            </w:r>
          </w:hyperlink>
        </w:p>
        <w:p w14:paraId="281A9BE0" w14:textId="17EC3CD0"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55" w:history="1">
            <w:r w:rsidR="001304DF" w:rsidRPr="00825239">
              <w:rPr>
                <w:rStyle w:val="Hyperlink"/>
                <w:rFonts w:ascii="Times New Roman" w:hAnsi="Times New Roman" w:cs="Times New Roman"/>
                <w:noProof/>
                <w:sz w:val="24"/>
                <w:szCs w:val="24"/>
              </w:rPr>
              <w:t>2.5.3 Mechanical Transplanting</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5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7</w:t>
            </w:r>
            <w:r w:rsidR="001304DF" w:rsidRPr="00825239">
              <w:rPr>
                <w:rFonts w:ascii="Times New Roman" w:hAnsi="Times New Roman" w:cs="Times New Roman"/>
                <w:noProof/>
                <w:webHidden/>
                <w:sz w:val="24"/>
                <w:szCs w:val="24"/>
              </w:rPr>
              <w:fldChar w:fldCharType="end"/>
            </w:r>
          </w:hyperlink>
        </w:p>
        <w:p w14:paraId="1FDAB6EB" w14:textId="741E5670"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56" w:history="1">
            <w:r w:rsidR="001304DF" w:rsidRPr="00825239">
              <w:rPr>
                <w:rStyle w:val="Hyperlink"/>
                <w:rFonts w:ascii="Times New Roman" w:hAnsi="Times New Roman" w:cs="Times New Roman"/>
                <w:noProof/>
                <w:sz w:val="24"/>
                <w:szCs w:val="24"/>
              </w:rPr>
              <w:t>2.5.3.1 Transplante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6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9</w:t>
            </w:r>
            <w:r w:rsidR="001304DF" w:rsidRPr="00825239">
              <w:rPr>
                <w:rFonts w:ascii="Times New Roman" w:hAnsi="Times New Roman" w:cs="Times New Roman"/>
                <w:noProof/>
                <w:webHidden/>
                <w:sz w:val="24"/>
                <w:szCs w:val="24"/>
              </w:rPr>
              <w:fldChar w:fldCharType="end"/>
            </w:r>
          </w:hyperlink>
        </w:p>
        <w:p w14:paraId="24A82758" w14:textId="19260B6D" w:rsidR="001304DF" w:rsidRPr="00825239" w:rsidRDefault="00761B34" w:rsidP="00A71A28">
          <w:pPr>
            <w:pStyle w:val="TOC5"/>
            <w:tabs>
              <w:tab w:val="right" w:leader="dot" w:pos="8777"/>
            </w:tabs>
            <w:spacing w:line="360" w:lineRule="auto"/>
            <w:rPr>
              <w:rFonts w:ascii="Times New Roman" w:eastAsiaTheme="minorEastAsia" w:hAnsi="Times New Roman" w:cs="Times New Roman"/>
              <w:noProof/>
              <w:sz w:val="24"/>
              <w:szCs w:val="24"/>
            </w:rPr>
          </w:pPr>
          <w:hyperlink w:anchor="_Toc536292057" w:history="1">
            <w:r w:rsidR="001304DF" w:rsidRPr="00825239">
              <w:rPr>
                <w:rStyle w:val="Hyperlink"/>
                <w:rFonts w:ascii="Times New Roman" w:hAnsi="Times New Roman" w:cs="Times New Roman"/>
                <w:noProof/>
                <w:sz w:val="24"/>
                <w:szCs w:val="24"/>
              </w:rPr>
              <w:t>2.5.3.1.1 Transplanters used in</w:t>
            </w:r>
            <w:r w:rsidR="001304DF" w:rsidRPr="00825239">
              <w:rPr>
                <w:rStyle w:val="Hyperlink"/>
                <w:rFonts w:ascii="Times New Roman" w:hAnsi="Times New Roman" w:cs="Times New Roman"/>
                <w:noProof/>
                <w:sz w:val="24"/>
                <w:szCs w:val="24"/>
              </w:rPr>
              <w:t xml:space="preserve"> </w:t>
            </w:r>
            <w:r w:rsidR="001304DF" w:rsidRPr="00825239">
              <w:rPr>
                <w:rStyle w:val="Hyperlink"/>
                <w:rFonts w:ascii="Times New Roman" w:hAnsi="Times New Roman" w:cs="Times New Roman"/>
                <w:noProof/>
                <w:sz w:val="24"/>
                <w:szCs w:val="24"/>
              </w:rPr>
              <w:t>Asian Countrie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7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19</w:t>
            </w:r>
            <w:r w:rsidR="001304DF" w:rsidRPr="00825239">
              <w:rPr>
                <w:rFonts w:ascii="Times New Roman" w:hAnsi="Times New Roman" w:cs="Times New Roman"/>
                <w:noProof/>
                <w:webHidden/>
                <w:sz w:val="24"/>
                <w:szCs w:val="24"/>
              </w:rPr>
              <w:fldChar w:fldCharType="end"/>
            </w:r>
          </w:hyperlink>
        </w:p>
        <w:p w14:paraId="61FA29DE" w14:textId="508D5471"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58" w:history="1">
            <w:r w:rsidR="001304DF" w:rsidRPr="00825239">
              <w:rPr>
                <w:rStyle w:val="Hyperlink"/>
                <w:rFonts w:ascii="Times New Roman" w:hAnsi="Times New Roman" w:cs="Times New Roman"/>
                <w:noProof/>
                <w:sz w:val="24"/>
                <w:szCs w:val="24"/>
              </w:rPr>
              <w:t>2.5.3.2 Problems with Mechanical Transplanting in Sri Lanka</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8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1</w:t>
            </w:r>
            <w:r w:rsidR="001304DF" w:rsidRPr="00825239">
              <w:rPr>
                <w:rFonts w:ascii="Times New Roman" w:hAnsi="Times New Roman" w:cs="Times New Roman"/>
                <w:noProof/>
                <w:webHidden/>
                <w:sz w:val="24"/>
                <w:szCs w:val="24"/>
              </w:rPr>
              <w:fldChar w:fldCharType="end"/>
            </w:r>
          </w:hyperlink>
        </w:p>
        <w:p w14:paraId="55250DC0" w14:textId="226F3B38"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59" w:history="1">
            <w:r w:rsidR="001304DF" w:rsidRPr="00825239">
              <w:rPr>
                <w:rStyle w:val="Hyperlink"/>
                <w:rFonts w:ascii="Times New Roman" w:hAnsi="Times New Roman" w:cs="Times New Roman"/>
                <w:noProof/>
                <w:sz w:val="24"/>
                <w:szCs w:val="24"/>
              </w:rPr>
              <w:t>2.6 Seeding Rat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59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4</w:t>
            </w:r>
            <w:r w:rsidR="001304DF" w:rsidRPr="00825239">
              <w:rPr>
                <w:rFonts w:ascii="Times New Roman" w:hAnsi="Times New Roman" w:cs="Times New Roman"/>
                <w:noProof/>
                <w:webHidden/>
                <w:sz w:val="24"/>
                <w:szCs w:val="24"/>
              </w:rPr>
              <w:fldChar w:fldCharType="end"/>
            </w:r>
          </w:hyperlink>
        </w:p>
        <w:p w14:paraId="098D725E" w14:textId="418B47CC"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60" w:history="1">
            <w:r w:rsidR="001304DF" w:rsidRPr="00825239">
              <w:rPr>
                <w:rStyle w:val="Hyperlink"/>
                <w:rFonts w:ascii="Times New Roman" w:hAnsi="Times New Roman" w:cs="Times New Roman"/>
                <w:noProof/>
                <w:sz w:val="24"/>
                <w:szCs w:val="24"/>
              </w:rPr>
              <w:t>2.7 Seedling Vigo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0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6</w:t>
            </w:r>
            <w:r w:rsidR="001304DF" w:rsidRPr="00825239">
              <w:rPr>
                <w:rFonts w:ascii="Times New Roman" w:hAnsi="Times New Roman" w:cs="Times New Roman"/>
                <w:noProof/>
                <w:webHidden/>
                <w:sz w:val="24"/>
                <w:szCs w:val="24"/>
              </w:rPr>
              <w:fldChar w:fldCharType="end"/>
            </w:r>
          </w:hyperlink>
        </w:p>
        <w:p w14:paraId="12693E0B" w14:textId="2C18170D" w:rsidR="001304DF" w:rsidRPr="00825239" w:rsidRDefault="00761B34" w:rsidP="00A71A28">
          <w:pPr>
            <w:pStyle w:val="TOC1"/>
            <w:spacing w:line="360" w:lineRule="auto"/>
            <w:rPr>
              <w:rFonts w:eastAsiaTheme="minorEastAsia"/>
              <w:b w:val="0"/>
              <w:noProof/>
            </w:rPr>
          </w:pPr>
          <w:hyperlink w:anchor="_Toc536292061" w:history="1">
            <w:r w:rsidR="001304DF" w:rsidRPr="00825239">
              <w:rPr>
                <w:rStyle w:val="Hyperlink"/>
                <w:b w:val="0"/>
                <w:noProof/>
              </w:rPr>
              <w:t>CHAPTER 03</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61 \h </w:instrText>
            </w:r>
            <w:r w:rsidR="001304DF" w:rsidRPr="00825239">
              <w:rPr>
                <w:b w:val="0"/>
                <w:noProof/>
                <w:webHidden/>
              </w:rPr>
            </w:r>
            <w:r w:rsidR="001304DF" w:rsidRPr="00825239">
              <w:rPr>
                <w:b w:val="0"/>
                <w:noProof/>
                <w:webHidden/>
              </w:rPr>
              <w:fldChar w:fldCharType="separate"/>
            </w:r>
            <w:r w:rsidR="00D03CF0">
              <w:rPr>
                <w:b w:val="0"/>
                <w:noProof/>
                <w:webHidden/>
              </w:rPr>
              <w:t>28</w:t>
            </w:r>
            <w:r w:rsidR="001304DF" w:rsidRPr="00825239">
              <w:rPr>
                <w:b w:val="0"/>
                <w:noProof/>
                <w:webHidden/>
              </w:rPr>
              <w:fldChar w:fldCharType="end"/>
            </w:r>
          </w:hyperlink>
        </w:p>
        <w:p w14:paraId="6A7DE0D1" w14:textId="2DD8A8BA" w:rsidR="001304DF" w:rsidRPr="00825239" w:rsidRDefault="00761B34" w:rsidP="00A71A28">
          <w:pPr>
            <w:pStyle w:val="TOC1"/>
            <w:spacing w:line="360" w:lineRule="auto"/>
            <w:rPr>
              <w:rFonts w:eastAsiaTheme="minorEastAsia"/>
              <w:b w:val="0"/>
              <w:noProof/>
            </w:rPr>
          </w:pPr>
          <w:hyperlink w:anchor="_Toc536292062" w:history="1">
            <w:r w:rsidR="001304DF" w:rsidRPr="00825239">
              <w:rPr>
                <w:rStyle w:val="Hyperlink"/>
                <w:b w:val="0"/>
                <w:noProof/>
              </w:rPr>
              <w:t>MATERIALS AND METHOD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62 \h </w:instrText>
            </w:r>
            <w:r w:rsidR="001304DF" w:rsidRPr="00825239">
              <w:rPr>
                <w:b w:val="0"/>
                <w:noProof/>
                <w:webHidden/>
              </w:rPr>
            </w:r>
            <w:r w:rsidR="001304DF" w:rsidRPr="00825239">
              <w:rPr>
                <w:b w:val="0"/>
                <w:noProof/>
                <w:webHidden/>
              </w:rPr>
              <w:fldChar w:fldCharType="separate"/>
            </w:r>
            <w:r w:rsidR="00D03CF0">
              <w:rPr>
                <w:b w:val="0"/>
                <w:noProof/>
                <w:webHidden/>
              </w:rPr>
              <w:t>28</w:t>
            </w:r>
            <w:r w:rsidR="001304DF" w:rsidRPr="00825239">
              <w:rPr>
                <w:b w:val="0"/>
                <w:noProof/>
                <w:webHidden/>
              </w:rPr>
              <w:fldChar w:fldCharType="end"/>
            </w:r>
          </w:hyperlink>
        </w:p>
        <w:p w14:paraId="7A26B44C" w14:textId="4B687A05"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63" w:history="1">
            <w:r w:rsidR="001304DF" w:rsidRPr="00825239">
              <w:rPr>
                <w:rStyle w:val="Hyperlink"/>
                <w:rFonts w:ascii="Times New Roman" w:hAnsi="Times New Roman" w:cs="Times New Roman"/>
                <w:noProof/>
                <w:sz w:val="24"/>
                <w:szCs w:val="24"/>
              </w:rPr>
              <w:t>3.1 Experimental Locatio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8</w:t>
            </w:r>
            <w:r w:rsidR="001304DF" w:rsidRPr="00825239">
              <w:rPr>
                <w:rFonts w:ascii="Times New Roman" w:hAnsi="Times New Roman" w:cs="Times New Roman"/>
                <w:noProof/>
                <w:webHidden/>
                <w:sz w:val="24"/>
                <w:szCs w:val="24"/>
              </w:rPr>
              <w:fldChar w:fldCharType="end"/>
            </w:r>
          </w:hyperlink>
        </w:p>
        <w:p w14:paraId="39DFC9E9" w14:textId="520B9083"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64" w:history="1">
            <w:r w:rsidR="001304DF" w:rsidRPr="00825239">
              <w:rPr>
                <w:rStyle w:val="Hyperlink"/>
                <w:rFonts w:ascii="Times New Roman" w:hAnsi="Times New Roman" w:cs="Times New Roman"/>
                <w:noProof/>
                <w:sz w:val="24"/>
                <w:szCs w:val="24"/>
              </w:rPr>
              <w:t>3.2 Treatments and Experimental Desig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4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8</w:t>
            </w:r>
            <w:r w:rsidR="001304DF" w:rsidRPr="00825239">
              <w:rPr>
                <w:rFonts w:ascii="Times New Roman" w:hAnsi="Times New Roman" w:cs="Times New Roman"/>
                <w:noProof/>
                <w:webHidden/>
                <w:sz w:val="24"/>
                <w:szCs w:val="24"/>
              </w:rPr>
              <w:fldChar w:fldCharType="end"/>
            </w:r>
          </w:hyperlink>
        </w:p>
        <w:p w14:paraId="5951C4B0" w14:textId="2CBE2191"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65" w:history="1">
            <w:r w:rsidR="001304DF" w:rsidRPr="00825239">
              <w:rPr>
                <w:rStyle w:val="Hyperlink"/>
                <w:rFonts w:ascii="Times New Roman" w:hAnsi="Times New Roman" w:cs="Times New Roman"/>
                <w:noProof/>
                <w:sz w:val="24"/>
                <w:szCs w:val="24"/>
              </w:rPr>
              <w:t>3.3 Agronomic Practice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5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9</w:t>
            </w:r>
            <w:r w:rsidR="001304DF" w:rsidRPr="00825239">
              <w:rPr>
                <w:rFonts w:ascii="Times New Roman" w:hAnsi="Times New Roman" w:cs="Times New Roman"/>
                <w:noProof/>
                <w:webHidden/>
                <w:sz w:val="24"/>
                <w:szCs w:val="24"/>
              </w:rPr>
              <w:fldChar w:fldCharType="end"/>
            </w:r>
          </w:hyperlink>
        </w:p>
        <w:p w14:paraId="30F373FF" w14:textId="377E246D"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66" w:history="1">
            <w:r w:rsidR="001304DF" w:rsidRPr="00825239">
              <w:rPr>
                <w:rStyle w:val="Hyperlink"/>
                <w:rFonts w:ascii="Times New Roman" w:hAnsi="Times New Roman" w:cs="Times New Roman"/>
                <w:noProof/>
                <w:sz w:val="24"/>
                <w:szCs w:val="24"/>
              </w:rPr>
              <w:t>3.3.1 Nursery Managemen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6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9</w:t>
            </w:r>
            <w:r w:rsidR="001304DF" w:rsidRPr="00825239">
              <w:rPr>
                <w:rFonts w:ascii="Times New Roman" w:hAnsi="Times New Roman" w:cs="Times New Roman"/>
                <w:noProof/>
                <w:webHidden/>
                <w:sz w:val="24"/>
                <w:szCs w:val="24"/>
              </w:rPr>
              <w:fldChar w:fldCharType="end"/>
            </w:r>
          </w:hyperlink>
        </w:p>
        <w:p w14:paraId="06B5D23C" w14:textId="593E86A0"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67" w:history="1">
            <w:r w:rsidR="001304DF" w:rsidRPr="00825239">
              <w:rPr>
                <w:rStyle w:val="Hyperlink"/>
                <w:rFonts w:ascii="Times New Roman" w:hAnsi="Times New Roman" w:cs="Times New Roman"/>
                <w:noProof/>
                <w:sz w:val="24"/>
                <w:szCs w:val="24"/>
              </w:rPr>
              <w:t>3.3.2 Land Preparatio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7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2</w:t>
            </w:r>
            <w:r w:rsidR="001304DF" w:rsidRPr="00825239">
              <w:rPr>
                <w:rFonts w:ascii="Times New Roman" w:hAnsi="Times New Roman" w:cs="Times New Roman"/>
                <w:noProof/>
                <w:webHidden/>
                <w:sz w:val="24"/>
                <w:szCs w:val="24"/>
              </w:rPr>
              <w:fldChar w:fldCharType="end"/>
            </w:r>
          </w:hyperlink>
        </w:p>
        <w:p w14:paraId="084EFE0C" w14:textId="2456ED7D"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68" w:history="1">
            <w:r w:rsidR="001304DF" w:rsidRPr="00825239">
              <w:rPr>
                <w:rStyle w:val="Hyperlink"/>
                <w:rFonts w:ascii="Times New Roman" w:hAnsi="Times New Roman" w:cs="Times New Roman"/>
                <w:noProof/>
                <w:sz w:val="24"/>
                <w:szCs w:val="24"/>
              </w:rPr>
              <w:t>3.3.3 Crop Establishmen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8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2</w:t>
            </w:r>
            <w:r w:rsidR="001304DF" w:rsidRPr="00825239">
              <w:rPr>
                <w:rFonts w:ascii="Times New Roman" w:hAnsi="Times New Roman" w:cs="Times New Roman"/>
                <w:noProof/>
                <w:webHidden/>
                <w:sz w:val="24"/>
                <w:szCs w:val="24"/>
              </w:rPr>
              <w:fldChar w:fldCharType="end"/>
            </w:r>
          </w:hyperlink>
        </w:p>
        <w:p w14:paraId="5974D951" w14:textId="2D5CA522"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69" w:history="1">
            <w:r w:rsidR="001304DF" w:rsidRPr="00825239">
              <w:rPr>
                <w:rStyle w:val="Hyperlink"/>
                <w:rFonts w:ascii="Times New Roman" w:hAnsi="Times New Roman" w:cs="Times New Roman"/>
                <w:noProof/>
                <w:sz w:val="24"/>
                <w:szCs w:val="24"/>
              </w:rPr>
              <w:t>3.3.4 Management Practice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69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4</w:t>
            </w:r>
            <w:r w:rsidR="001304DF" w:rsidRPr="00825239">
              <w:rPr>
                <w:rFonts w:ascii="Times New Roman" w:hAnsi="Times New Roman" w:cs="Times New Roman"/>
                <w:noProof/>
                <w:webHidden/>
                <w:sz w:val="24"/>
                <w:szCs w:val="24"/>
              </w:rPr>
              <w:fldChar w:fldCharType="end"/>
            </w:r>
          </w:hyperlink>
        </w:p>
        <w:p w14:paraId="72C1D2C9" w14:textId="3428991E"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70" w:history="1">
            <w:r w:rsidR="001304DF" w:rsidRPr="00825239">
              <w:rPr>
                <w:rStyle w:val="Hyperlink"/>
                <w:rFonts w:ascii="Times New Roman" w:hAnsi="Times New Roman" w:cs="Times New Roman"/>
                <w:noProof/>
                <w:sz w:val="24"/>
                <w:szCs w:val="24"/>
              </w:rPr>
              <w:t>3.3.4.1 Fertilizer Applicatio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0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4</w:t>
            </w:r>
            <w:r w:rsidR="001304DF" w:rsidRPr="00825239">
              <w:rPr>
                <w:rFonts w:ascii="Times New Roman" w:hAnsi="Times New Roman" w:cs="Times New Roman"/>
                <w:noProof/>
                <w:webHidden/>
                <w:sz w:val="24"/>
                <w:szCs w:val="24"/>
              </w:rPr>
              <w:fldChar w:fldCharType="end"/>
            </w:r>
          </w:hyperlink>
        </w:p>
        <w:p w14:paraId="10C06B79" w14:textId="1794BAC0"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71" w:history="1">
            <w:r w:rsidR="001304DF" w:rsidRPr="00825239">
              <w:rPr>
                <w:rStyle w:val="Hyperlink"/>
                <w:rFonts w:ascii="Times New Roman" w:hAnsi="Times New Roman" w:cs="Times New Roman"/>
                <w:noProof/>
                <w:sz w:val="24"/>
                <w:szCs w:val="24"/>
              </w:rPr>
              <w:t>3.3.4.2 Weed, Pest and Disease Control</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1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5</w:t>
            </w:r>
            <w:r w:rsidR="001304DF" w:rsidRPr="00825239">
              <w:rPr>
                <w:rFonts w:ascii="Times New Roman" w:hAnsi="Times New Roman" w:cs="Times New Roman"/>
                <w:noProof/>
                <w:webHidden/>
                <w:sz w:val="24"/>
                <w:szCs w:val="24"/>
              </w:rPr>
              <w:fldChar w:fldCharType="end"/>
            </w:r>
          </w:hyperlink>
        </w:p>
        <w:p w14:paraId="40E7BD93" w14:textId="3748CC59"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72" w:history="1">
            <w:r w:rsidR="001304DF" w:rsidRPr="00825239">
              <w:rPr>
                <w:rStyle w:val="Hyperlink"/>
                <w:rFonts w:ascii="Times New Roman" w:hAnsi="Times New Roman" w:cs="Times New Roman"/>
                <w:noProof/>
                <w:sz w:val="24"/>
                <w:szCs w:val="24"/>
              </w:rPr>
              <w:t>3.4 Data Collection</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2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6</w:t>
            </w:r>
            <w:r w:rsidR="001304DF" w:rsidRPr="00825239">
              <w:rPr>
                <w:rFonts w:ascii="Times New Roman" w:hAnsi="Times New Roman" w:cs="Times New Roman"/>
                <w:noProof/>
                <w:webHidden/>
                <w:sz w:val="24"/>
                <w:szCs w:val="24"/>
              </w:rPr>
              <w:fldChar w:fldCharType="end"/>
            </w:r>
          </w:hyperlink>
        </w:p>
        <w:p w14:paraId="15608839" w14:textId="3050131B"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73" w:history="1">
            <w:r w:rsidR="001304DF" w:rsidRPr="00825239">
              <w:rPr>
                <w:rStyle w:val="Hyperlink"/>
                <w:rFonts w:ascii="Times New Roman" w:hAnsi="Times New Roman" w:cs="Times New Roman"/>
                <w:noProof/>
                <w:sz w:val="24"/>
                <w:szCs w:val="24"/>
              </w:rPr>
              <w:t>3.4.1 Rice Seedlings during Nursery Stag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6</w:t>
            </w:r>
            <w:r w:rsidR="001304DF" w:rsidRPr="00825239">
              <w:rPr>
                <w:rFonts w:ascii="Times New Roman" w:hAnsi="Times New Roman" w:cs="Times New Roman"/>
                <w:noProof/>
                <w:webHidden/>
                <w:sz w:val="24"/>
                <w:szCs w:val="24"/>
              </w:rPr>
              <w:fldChar w:fldCharType="end"/>
            </w:r>
          </w:hyperlink>
        </w:p>
        <w:p w14:paraId="1D85B282" w14:textId="2D1E431D"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74" w:history="1">
            <w:r w:rsidR="001304DF" w:rsidRPr="00825239">
              <w:rPr>
                <w:rStyle w:val="Hyperlink"/>
                <w:rFonts w:ascii="Times New Roman" w:hAnsi="Times New Roman" w:cs="Times New Roman"/>
                <w:noProof/>
                <w:sz w:val="24"/>
                <w:szCs w:val="24"/>
              </w:rPr>
              <w:t>3.4.2 Rice Plants during the Early Growth Stag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4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7</w:t>
            </w:r>
            <w:r w:rsidR="001304DF" w:rsidRPr="00825239">
              <w:rPr>
                <w:rFonts w:ascii="Times New Roman" w:hAnsi="Times New Roman" w:cs="Times New Roman"/>
                <w:noProof/>
                <w:webHidden/>
                <w:sz w:val="24"/>
                <w:szCs w:val="24"/>
              </w:rPr>
              <w:fldChar w:fldCharType="end"/>
            </w:r>
          </w:hyperlink>
        </w:p>
        <w:p w14:paraId="2D1DE956" w14:textId="3ECC3BE0"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76" w:history="1">
            <w:r w:rsidR="001304DF" w:rsidRPr="00825239">
              <w:rPr>
                <w:rStyle w:val="Hyperlink"/>
                <w:rFonts w:ascii="Times New Roman" w:hAnsi="Times New Roman" w:cs="Times New Roman"/>
                <w:noProof/>
                <w:sz w:val="24"/>
                <w:szCs w:val="24"/>
              </w:rPr>
              <w:t>3.5 Data Analysi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6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8</w:t>
            </w:r>
            <w:r w:rsidR="001304DF" w:rsidRPr="00825239">
              <w:rPr>
                <w:rFonts w:ascii="Times New Roman" w:hAnsi="Times New Roman" w:cs="Times New Roman"/>
                <w:noProof/>
                <w:webHidden/>
                <w:sz w:val="24"/>
                <w:szCs w:val="24"/>
              </w:rPr>
              <w:fldChar w:fldCharType="end"/>
            </w:r>
          </w:hyperlink>
        </w:p>
        <w:p w14:paraId="6F8D6659" w14:textId="794A46D2" w:rsidR="001304DF" w:rsidRPr="00825239" w:rsidRDefault="00761B34" w:rsidP="00A71A28">
          <w:pPr>
            <w:pStyle w:val="TOC1"/>
            <w:spacing w:line="360" w:lineRule="auto"/>
            <w:rPr>
              <w:rFonts w:eastAsiaTheme="minorEastAsia"/>
              <w:b w:val="0"/>
              <w:noProof/>
            </w:rPr>
          </w:pPr>
          <w:hyperlink w:anchor="_Toc536292077" w:history="1">
            <w:r w:rsidR="001304DF" w:rsidRPr="00825239">
              <w:rPr>
                <w:rStyle w:val="Hyperlink"/>
                <w:b w:val="0"/>
                <w:noProof/>
              </w:rPr>
              <w:t>CHAPTER 04</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77 \h </w:instrText>
            </w:r>
            <w:r w:rsidR="001304DF" w:rsidRPr="00825239">
              <w:rPr>
                <w:b w:val="0"/>
                <w:noProof/>
                <w:webHidden/>
              </w:rPr>
            </w:r>
            <w:r w:rsidR="001304DF" w:rsidRPr="00825239">
              <w:rPr>
                <w:b w:val="0"/>
                <w:noProof/>
                <w:webHidden/>
              </w:rPr>
              <w:fldChar w:fldCharType="separate"/>
            </w:r>
            <w:r w:rsidR="00D03CF0">
              <w:rPr>
                <w:b w:val="0"/>
                <w:noProof/>
                <w:webHidden/>
              </w:rPr>
              <w:t>39</w:t>
            </w:r>
            <w:r w:rsidR="001304DF" w:rsidRPr="00825239">
              <w:rPr>
                <w:b w:val="0"/>
                <w:noProof/>
                <w:webHidden/>
              </w:rPr>
              <w:fldChar w:fldCharType="end"/>
            </w:r>
          </w:hyperlink>
        </w:p>
        <w:p w14:paraId="1E9C69EE" w14:textId="60B9EEA3" w:rsidR="001304DF" w:rsidRPr="00825239" w:rsidRDefault="00761B34" w:rsidP="00A71A28">
          <w:pPr>
            <w:pStyle w:val="TOC1"/>
            <w:spacing w:line="360" w:lineRule="auto"/>
            <w:rPr>
              <w:rFonts w:eastAsiaTheme="minorEastAsia"/>
              <w:b w:val="0"/>
              <w:noProof/>
            </w:rPr>
          </w:pPr>
          <w:hyperlink w:anchor="_Toc536292078" w:history="1">
            <w:r w:rsidR="001304DF" w:rsidRPr="00825239">
              <w:rPr>
                <w:rStyle w:val="Hyperlink"/>
                <w:b w:val="0"/>
                <w:noProof/>
              </w:rPr>
              <w:t>RESULTS AND DISCUSSION</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78 \h </w:instrText>
            </w:r>
            <w:r w:rsidR="001304DF" w:rsidRPr="00825239">
              <w:rPr>
                <w:b w:val="0"/>
                <w:noProof/>
                <w:webHidden/>
              </w:rPr>
            </w:r>
            <w:r w:rsidR="001304DF" w:rsidRPr="00825239">
              <w:rPr>
                <w:b w:val="0"/>
                <w:noProof/>
                <w:webHidden/>
              </w:rPr>
              <w:fldChar w:fldCharType="separate"/>
            </w:r>
            <w:r w:rsidR="00D03CF0">
              <w:rPr>
                <w:b w:val="0"/>
                <w:noProof/>
                <w:webHidden/>
              </w:rPr>
              <w:t>39</w:t>
            </w:r>
            <w:r w:rsidR="001304DF" w:rsidRPr="00825239">
              <w:rPr>
                <w:b w:val="0"/>
                <w:noProof/>
                <w:webHidden/>
              </w:rPr>
              <w:fldChar w:fldCharType="end"/>
            </w:r>
          </w:hyperlink>
        </w:p>
        <w:p w14:paraId="7198A434" w14:textId="4BA1538E"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79" w:history="1">
            <w:r w:rsidR="001304DF" w:rsidRPr="00825239">
              <w:rPr>
                <w:rStyle w:val="Hyperlink"/>
                <w:rFonts w:ascii="Times New Roman" w:hAnsi="Times New Roman" w:cs="Times New Roman"/>
                <w:noProof/>
                <w:sz w:val="24"/>
                <w:szCs w:val="24"/>
              </w:rPr>
              <w:t xml:space="preserve">4.1 </w:t>
            </w:r>
            <w:r w:rsidR="001304DF" w:rsidRPr="00825239">
              <w:rPr>
                <w:rStyle w:val="Hyperlink"/>
                <w:rFonts w:ascii="Times New Roman" w:hAnsi="Times New Roman" w:cs="Times New Roman"/>
                <w:bCs/>
                <w:noProof/>
                <w:sz w:val="24"/>
                <w:szCs w:val="24"/>
              </w:rPr>
              <w:t>Determination of Optimum Seeding Rate for Nursery Tray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79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9</w:t>
            </w:r>
            <w:r w:rsidR="001304DF" w:rsidRPr="00825239">
              <w:rPr>
                <w:rFonts w:ascii="Times New Roman" w:hAnsi="Times New Roman" w:cs="Times New Roman"/>
                <w:noProof/>
                <w:webHidden/>
                <w:sz w:val="24"/>
                <w:szCs w:val="24"/>
              </w:rPr>
              <w:fldChar w:fldCharType="end"/>
            </w:r>
          </w:hyperlink>
        </w:p>
        <w:p w14:paraId="07E04971" w14:textId="71BBDF5C"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80" w:history="1">
            <w:r w:rsidR="001304DF" w:rsidRPr="00825239">
              <w:rPr>
                <w:rStyle w:val="Hyperlink"/>
                <w:rFonts w:ascii="Times New Roman" w:hAnsi="Times New Roman" w:cs="Times New Roman"/>
                <w:noProof/>
                <w:sz w:val="24"/>
                <w:szCs w:val="24"/>
              </w:rPr>
              <w:t>4.1.1 Seedling Growth Parameter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0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9</w:t>
            </w:r>
            <w:r w:rsidR="001304DF" w:rsidRPr="00825239">
              <w:rPr>
                <w:rFonts w:ascii="Times New Roman" w:hAnsi="Times New Roman" w:cs="Times New Roman"/>
                <w:noProof/>
                <w:webHidden/>
                <w:sz w:val="24"/>
                <w:szCs w:val="24"/>
              </w:rPr>
              <w:fldChar w:fldCharType="end"/>
            </w:r>
          </w:hyperlink>
        </w:p>
        <w:p w14:paraId="426E32EA" w14:textId="4D9056AB"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1" w:history="1">
            <w:r w:rsidR="001304DF" w:rsidRPr="00825239">
              <w:rPr>
                <w:rStyle w:val="Hyperlink"/>
                <w:rFonts w:ascii="Times New Roman" w:hAnsi="Times New Roman" w:cs="Times New Roman"/>
                <w:noProof/>
                <w:sz w:val="24"/>
                <w:szCs w:val="24"/>
              </w:rPr>
              <w:t>4.1.1.1 Seedling Heigh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1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9</w:t>
            </w:r>
            <w:r w:rsidR="001304DF" w:rsidRPr="00825239">
              <w:rPr>
                <w:rFonts w:ascii="Times New Roman" w:hAnsi="Times New Roman" w:cs="Times New Roman"/>
                <w:noProof/>
                <w:webHidden/>
                <w:sz w:val="24"/>
                <w:szCs w:val="24"/>
              </w:rPr>
              <w:fldChar w:fldCharType="end"/>
            </w:r>
          </w:hyperlink>
        </w:p>
        <w:p w14:paraId="18A4240F" w14:textId="4FEA3368"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2" w:history="1">
            <w:r w:rsidR="001304DF" w:rsidRPr="00825239">
              <w:rPr>
                <w:rStyle w:val="Hyperlink"/>
                <w:rFonts w:ascii="Times New Roman" w:hAnsi="Times New Roman" w:cs="Times New Roman"/>
                <w:noProof/>
                <w:sz w:val="24"/>
                <w:szCs w:val="24"/>
              </w:rPr>
              <w:t>4.1.1.2 Seedling Dry Weigh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2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1</w:t>
            </w:r>
            <w:r w:rsidR="001304DF" w:rsidRPr="00825239">
              <w:rPr>
                <w:rFonts w:ascii="Times New Roman" w:hAnsi="Times New Roman" w:cs="Times New Roman"/>
                <w:noProof/>
                <w:webHidden/>
                <w:sz w:val="24"/>
                <w:szCs w:val="24"/>
              </w:rPr>
              <w:fldChar w:fldCharType="end"/>
            </w:r>
          </w:hyperlink>
        </w:p>
        <w:p w14:paraId="6C082040" w14:textId="6192D6E3"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3" w:history="1">
            <w:r w:rsidR="001304DF" w:rsidRPr="00825239">
              <w:rPr>
                <w:rStyle w:val="Hyperlink"/>
                <w:rFonts w:ascii="Times New Roman" w:hAnsi="Times New Roman" w:cs="Times New Roman"/>
                <w:noProof/>
                <w:sz w:val="24"/>
                <w:szCs w:val="24"/>
              </w:rPr>
              <w:t>4.1.1.3 Total Root Length</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3</w:t>
            </w:r>
            <w:r w:rsidR="001304DF" w:rsidRPr="00825239">
              <w:rPr>
                <w:rFonts w:ascii="Times New Roman" w:hAnsi="Times New Roman" w:cs="Times New Roman"/>
                <w:noProof/>
                <w:webHidden/>
                <w:sz w:val="24"/>
                <w:szCs w:val="24"/>
              </w:rPr>
              <w:fldChar w:fldCharType="end"/>
            </w:r>
          </w:hyperlink>
        </w:p>
        <w:p w14:paraId="0ECA1810" w14:textId="219FA860"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4" w:history="1">
            <w:r w:rsidR="001304DF" w:rsidRPr="00825239">
              <w:rPr>
                <w:rStyle w:val="Hyperlink"/>
                <w:rFonts w:ascii="Times New Roman" w:hAnsi="Times New Roman" w:cs="Times New Roman"/>
                <w:noProof/>
                <w:sz w:val="24"/>
                <w:szCs w:val="24"/>
              </w:rPr>
              <w:t>4.1.1.4 Number of seedlings Dispensed per Hill</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4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5</w:t>
            </w:r>
            <w:r w:rsidR="001304DF" w:rsidRPr="00825239">
              <w:rPr>
                <w:rFonts w:ascii="Times New Roman" w:hAnsi="Times New Roman" w:cs="Times New Roman"/>
                <w:noProof/>
                <w:webHidden/>
                <w:sz w:val="24"/>
                <w:szCs w:val="24"/>
              </w:rPr>
              <w:fldChar w:fldCharType="end"/>
            </w:r>
          </w:hyperlink>
        </w:p>
        <w:p w14:paraId="7A09C4FF" w14:textId="1AC86422"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5" w:history="1">
            <w:r w:rsidR="001304DF" w:rsidRPr="00825239">
              <w:rPr>
                <w:rStyle w:val="Hyperlink"/>
                <w:rFonts w:ascii="Times New Roman" w:hAnsi="Times New Roman" w:cs="Times New Roman"/>
                <w:noProof/>
                <w:sz w:val="24"/>
                <w:szCs w:val="24"/>
              </w:rPr>
              <w:t>4.1.1.5 Leaf Greenness of Seedlings (SPAD mete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5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7</w:t>
            </w:r>
            <w:r w:rsidR="001304DF" w:rsidRPr="00825239">
              <w:rPr>
                <w:rFonts w:ascii="Times New Roman" w:hAnsi="Times New Roman" w:cs="Times New Roman"/>
                <w:noProof/>
                <w:webHidden/>
                <w:sz w:val="24"/>
                <w:szCs w:val="24"/>
              </w:rPr>
              <w:fldChar w:fldCharType="end"/>
            </w:r>
          </w:hyperlink>
        </w:p>
        <w:p w14:paraId="63D76AC3" w14:textId="2979FEFE"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6" w:history="1">
            <w:r w:rsidR="001304DF" w:rsidRPr="00825239">
              <w:rPr>
                <w:rStyle w:val="Hyperlink"/>
                <w:rFonts w:ascii="Times New Roman" w:hAnsi="Times New Roman" w:cs="Times New Roman"/>
                <w:noProof/>
                <w:sz w:val="24"/>
                <w:szCs w:val="24"/>
              </w:rPr>
              <w:t>4.1.1.6 Selection of the Optimum Seed Rate for Nursery Tray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6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9</w:t>
            </w:r>
            <w:r w:rsidR="001304DF" w:rsidRPr="00825239">
              <w:rPr>
                <w:rFonts w:ascii="Times New Roman" w:hAnsi="Times New Roman" w:cs="Times New Roman"/>
                <w:noProof/>
                <w:webHidden/>
                <w:sz w:val="24"/>
                <w:szCs w:val="24"/>
              </w:rPr>
              <w:fldChar w:fldCharType="end"/>
            </w:r>
          </w:hyperlink>
        </w:p>
        <w:p w14:paraId="5A27AC0E" w14:textId="2B1CA26E" w:rsidR="001304DF" w:rsidRPr="00825239" w:rsidRDefault="00761B34" w:rsidP="00A71A28">
          <w:pPr>
            <w:pStyle w:val="TOC2"/>
            <w:tabs>
              <w:tab w:val="right" w:leader="dot" w:pos="8777"/>
            </w:tabs>
            <w:spacing w:line="360" w:lineRule="auto"/>
            <w:rPr>
              <w:rFonts w:ascii="Times New Roman" w:eastAsiaTheme="minorEastAsia" w:hAnsi="Times New Roman" w:cs="Times New Roman"/>
              <w:noProof/>
              <w:sz w:val="24"/>
              <w:szCs w:val="24"/>
            </w:rPr>
          </w:pPr>
          <w:hyperlink w:anchor="_Toc536292087" w:history="1">
            <w:r w:rsidR="001304DF" w:rsidRPr="00825239">
              <w:rPr>
                <w:rStyle w:val="Hyperlink"/>
                <w:rFonts w:ascii="Times New Roman" w:hAnsi="Times New Roman" w:cs="Times New Roman"/>
                <w:noProof/>
                <w:sz w:val="24"/>
                <w:szCs w:val="24"/>
              </w:rPr>
              <w:t>4.2 Comparison of Mechanical Transplanting with other Establishment Method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7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1</w:t>
            </w:r>
            <w:r w:rsidR="001304DF" w:rsidRPr="00825239">
              <w:rPr>
                <w:rFonts w:ascii="Times New Roman" w:hAnsi="Times New Roman" w:cs="Times New Roman"/>
                <w:noProof/>
                <w:webHidden/>
                <w:sz w:val="24"/>
                <w:szCs w:val="24"/>
              </w:rPr>
              <w:fldChar w:fldCharType="end"/>
            </w:r>
          </w:hyperlink>
        </w:p>
        <w:p w14:paraId="3F008089" w14:textId="270E651C"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88" w:history="1">
            <w:r w:rsidR="001304DF" w:rsidRPr="00825239">
              <w:rPr>
                <w:rStyle w:val="Hyperlink"/>
                <w:rFonts w:ascii="Times New Roman" w:hAnsi="Times New Roman" w:cs="Times New Roman"/>
                <w:noProof/>
                <w:sz w:val="24"/>
                <w:szCs w:val="24"/>
              </w:rPr>
              <w:t>4.2.1 Seedling Growth Parameter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8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1</w:t>
            </w:r>
            <w:r w:rsidR="001304DF" w:rsidRPr="00825239">
              <w:rPr>
                <w:rFonts w:ascii="Times New Roman" w:hAnsi="Times New Roman" w:cs="Times New Roman"/>
                <w:noProof/>
                <w:webHidden/>
                <w:sz w:val="24"/>
                <w:szCs w:val="24"/>
              </w:rPr>
              <w:fldChar w:fldCharType="end"/>
            </w:r>
          </w:hyperlink>
        </w:p>
        <w:p w14:paraId="114FCD62" w14:textId="193083F4"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89" w:history="1">
            <w:r w:rsidR="001304DF" w:rsidRPr="00825239">
              <w:rPr>
                <w:rStyle w:val="Hyperlink"/>
                <w:rFonts w:ascii="Times New Roman" w:hAnsi="Times New Roman" w:cs="Times New Roman"/>
                <w:noProof/>
                <w:sz w:val="24"/>
                <w:szCs w:val="24"/>
              </w:rPr>
              <w:t>4.2.1.1 Seedling Heigh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89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1</w:t>
            </w:r>
            <w:r w:rsidR="001304DF" w:rsidRPr="00825239">
              <w:rPr>
                <w:rFonts w:ascii="Times New Roman" w:hAnsi="Times New Roman" w:cs="Times New Roman"/>
                <w:noProof/>
                <w:webHidden/>
                <w:sz w:val="24"/>
                <w:szCs w:val="24"/>
              </w:rPr>
              <w:fldChar w:fldCharType="end"/>
            </w:r>
          </w:hyperlink>
        </w:p>
        <w:p w14:paraId="3D86D243" w14:textId="20DCDF93"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90" w:history="1">
            <w:r w:rsidR="001304DF" w:rsidRPr="00825239">
              <w:rPr>
                <w:rStyle w:val="Hyperlink"/>
                <w:rFonts w:ascii="Times New Roman" w:hAnsi="Times New Roman" w:cs="Times New Roman"/>
                <w:noProof/>
                <w:sz w:val="24"/>
                <w:szCs w:val="24"/>
              </w:rPr>
              <w:t>4.2.1.2 Seedling Dry Weight</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0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3</w:t>
            </w:r>
            <w:r w:rsidR="001304DF" w:rsidRPr="00825239">
              <w:rPr>
                <w:rFonts w:ascii="Times New Roman" w:hAnsi="Times New Roman" w:cs="Times New Roman"/>
                <w:noProof/>
                <w:webHidden/>
                <w:sz w:val="24"/>
                <w:szCs w:val="24"/>
              </w:rPr>
              <w:fldChar w:fldCharType="end"/>
            </w:r>
          </w:hyperlink>
        </w:p>
        <w:p w14:paraId="783D2DE0" w14:textId="5D6AB2ED" w:rsidR="001304DF" w:rsidRPr="00825239" w:rsidRDefault="00761B34" w:rsidP="00A71A28">
          <w:pPr>
            <w:pStyle w:val="TOC3"/>
            <w:spacing w:line="360" w:lineRule="auto"/>
            <w:rPr>
              <w:rFonts w:ascii="Times New Roman" w:eastAsiaTheme="minorEastAsia" w:hAnsi="Times New Roman" w:cs="Times New Roman"/>
              <w:noProof/>
              <w:sz w:val="24"/>
              <w:szCs w:val="24"/>
            </w:rPr>
          </w:pPr>
          <w:hyperlink w:anchor="_Toc536292091" w:history="1">
            <w:r w:rsidR="001304DF" w:rsidRPr="00825239">
              <w:rPr>
                <w:rStyle w:val="Hyperlink"/>
                <w:rFonts w:ascii="Times New Roman" w:hAnsi="Times New Roman" w:cs="Times New Roman"/>
                <w:noProof/>
                <w:sz w:val="24"/>
                <w:szCs w:val="24"/>
              </w:rPr>
              <w:t>4.2.2 Plant Growth Parameters</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1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8</w:t>
            </w:r>
            <w:r w:rsidR="001304DF" w:rsidRPr="00825239">
              <w:rPr>
                <w:rFonts w:ascii="Times New Roman" w:hAnsi="Times New Roman" w:cs="Times New Roman"/>
                <w:noProof/>
                <w:webHidden/>
                <w:sz w:val="24"/>
                <w:szCs w:val="24"/>
              </w:rPr>
              <w:fldChar w:fldCharType="end"/>
            </w:r>
          </w:hyperlink>
        </w:p>
        <w:p w14:paraId="5E15ECE6" w14:textId="18277830"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92" w:history="1">
            <w:r w:rsidR="001304DF" w:rsidRPr="00825239">
              <w:rPr>
                <w:rStyle w:val="Hyperlink"/>
                <w:rFonts w:ascii="Times New Roman" w:hAnsi="Times New Roman" w:cs="Times New Roman"/>
                <w:noProof/>
                <w:sz w:val="24"/>
                <w:szCs w:val="24"/>
              </w:rPr>
              <w:t>4.2.2.2 Ground Cover Percentage</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2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0</w:t>
            </w:r>
            <w:r w:rsidR="001304DF" w:rsidRPr="00825239">
              <w:rPr>
                <w:rFonts w:ascii="Times New Roman" w:hAnsi="Times New Roman" w:cs="Times New Roman"/>
                <w:noProof/>
                <w:webHidden/>
                <w:sz w:val="24"/>
                <w:szCs w:val="24"/>
              </w:rPr>
              <w:fldChar w:fldCharType="end"/>
            </w:r>
          </w:hyperlink>
        </w:p>
        <w:p w14:paraId="0A2E1D95" w14:textId="07D6EEAF"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93" w:history="1">
            <w:r w:rsidR="001304DF" w:rsidRPr="00825239">
              <w:rPr>
                <w:rStyle w:val="Hyperlink"/>
                <w:rFonts w:ascii="Times New Roman" w:hAnsi="Times New Roman" w:cs="Times New Roman"/>
                <w:noProof/>
                <w:sz w:val="24"/>
                <w:szCs w:val="24"/>
              </w:rPr>
              <w:t>4.2.2.3 Number of Plants per Square Mete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3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2</w:t>
            </w:r>
            <w:r w:rsidR="001304DF" w:rsidRPr="00825239">
              <w:rPr>
                <w:rFonts w:ascii="Times New Roman" w:hAnsi="Times New Roman" w:cs="Times New Roman"/>
                <w:noProof/>
                <w:webHidden/>
                <w:sz w:val="24"/>
                <w:szCs w:val="24"/>
              </w:rPr>
              <w:fldChar w:fldCharType="end"/>
            </w:r>
          </w:hyperlink>
        </w:p>
        <w:p w14:paraId="122D1260" w14:textId="26C67C2C"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96" w:history="1">
            <w:r w:rsidR="001304DF" w:rsidRPr="00825239">
              <w:rPr>
                <w:rStyle w:val="Hyperlink"/>
                <w:rFonts w:ascii="Times New Roman" w:hAnsi="Times New Roman" w:cs="Times New Roman"/>
                <w:noProof/>
                <w:sz w:val="24"/>
                <w:szCs w:val="24"/>
              </w:rPr>
              <w:t>4.2.2.4 Number of Tillers per Square Mete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6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4</w:t>
            </w:r>
            <w:r w:rsidR="001304DF" w:rsidRPr="00825239">
              <w:rPr>
                <w:rFonts w:ascii="Times New Roman" w:hAnsi="Times New Roman" w:cs="Times New Roman"/>
                <w:noProof/>
                <w:webHidden/>
                <w:sz w:val="24"/>
                <w:szCs w:val="24"/>
              </w:rPr>
              <w:fldChar w:fldCharType="end"/>
            </w:r>
          </w:hyperlink>
        </w:p>
        <w:p w14:paraId="662698DB" w14:textId="514971A3" w:rsidR="001304DF" w:rsidRPr="00825239" w:rsidRDefault="00761B34" w:rsidP="00A71A28">
          <w:pPr>
            <w:pStyle w:val="TOC4"/>
            <w:tabs>
              <w:tab w:val="right" w:leader="dot" w:pos="8777"/>
            </w:tabs>
            <w:spacing w:line="360" w:lineRule="auto"/>
            <w:rPr>
              <w:rFonts w:ascii="Times New Roman" w:eastAsiaTheme="minorEastAsia" w:hAnsi="Times New Roman" w:cs="Times New Roman"/>
              <w:noProof/>
              <w:sz w:val="24"/>
              <w:szCs w:val="24"/>
            </w:rPr>
          </w:pPr>
          <w:hyperlink w:anchor="_Toc536292097" w:history="1">
            <w:r w:rsidR="001304DF" w:rsidRPr="00825239">
              <w:rPr>
                <w:rStyle w:val="Hyperlink"/>
                <w:rFonts w:ascii="Times New Roman" w:hAnsi="Times New Roman" w:cs="Times New Roman"/>
                <w:noProof/>
                <w:sz w:val="24"/>
                <w:szCs w:val="24"/>
              </w:rPr>
              <w:t>4.2.2.5 Leaf Greenness of Plants (SPAD meter)</w:t>
            </w:r>
            <w:r w:rsidR="001304DF" w:rsidRPr="00825239">
              <w:rPr>
                <w:rFonts w:ascii="Times New Roman" w:hAnsi="Times New Roman" w:cs="Times New Roman"/>
                <w:noProof/>
                <w:webHidden/>
                <w:sz w:val="24"/>
                <w:szCs w:val="24"/>
              </w:rPr>
              <w:tab/>
            </w:r>
            <w:r w:rsidR="001304DF" w:rsidRPr="00825239">
              <w:rPr>
                <w:rFonts w:ascii="Times New Roman" w:hAnsi="Times New Roman" w:cs="Times New Roman"/>
                <w:noProof/>
                <w:webHidden/>
                <w:sz w:val="24"/>
                <w:szCs w:val="24"/>
              </w:rPr>
              <w:fldChar w:fldCharType="begin"/>
            </w:r>
            <w:r w:rsidR="001304DF" w:rsidRPr="00825239">
              <w:rPr>
                <w:rFonts w:ascii="Times New Roman" w:hAnsi="Times New Roman" w:cs="Times New Roman"/>
                <w:noProof/>
                <w:webHidden/>
                <w:sz w:val="24"/>
                <w:szCs w:val="24"/>
              </w:rPr>
              <w:instrText xml:space="preserve"> PAGEREF _Toc536292097 \h </w:instrText>
            </w:r>
            <w:r w:rsidR="001304DF" w:rsidRPr="00825239">
              <w:rPr>
                <w:rFonts w:ascii="Times New Roman" w:hAnsi="Times New Roman" w:cs="Times New Roman"/>
                <w:noProof/>
                <w:webHidden/>
                <w:sz w:val="24"/>
                <w:szCs w:val="24"/>
              </w:rPr>
            </w:r>
            <w:r w:rsidR="001304DF" w:rsidRPr="0082523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6</w:t>
            </w:r>
            <w:r w:rsidR="001304DF" w:rsidRPr="00825239">
              <w:rPr>
                <w:rFonts w:ascii="Times New Roman" w:hAnsi="Times New Roman" w:cs="Times New Roman"/>
                <w:noProof/>
                <w:webHidden/>
                <w:sz w:val="24"/>
                <w:szCs w:val="24"/>
              </w:rPr>
              <w:fldChar w:fldCharType="end"/>
            </w:r>
          </w:hyperlink>
        </w:p>
        <w:p w14:paraId="71C2FB4C" w14:textId="5B48A29A" w:rsidR="001304DF" w:rsidRPr="00825239" w:rsidRDefault="00761B34" w:rsidP="00A71A28">
          <w:pPr>
            <w:pStyle w:val="TOC1"/>
            <w:spacing w:line="360" w:lineRule="auto"/>
            <w:rPr>
              <w:rFonts w:eastAsiaTheme="minorEastAsia"/>
              <w:b w:val="0"/>
              <w:noProof/>
            </w:rPr>
          </w:pPr>
          <w:hyperlink w:anchor="_Toc536292098" w:history="1">
            <w:r w:rsidR="001304DF" w:rsidRPr="00825239">
              <w:rPr>
                <w:rStyle w:val="Hyperlink"/>
                <w:b w:val="0"/>
                <w:noProof/>
              </w:rPr>
              <w:t>CHAPTER 05</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98 \h </w:instrText>
            </w:r>
            <w:r w:rsidR="001304DF" w:rsidRPr="00825239">
              <w:rPr>
                <w:b w:val="0"/>
                <w:noProof/>
                <w:webHidden/>
              </w:rPr>
            </w:r>
            <w:r w:rsidR="001304DF" w:rsidRPr="00825239">
              <w:rPr>
                <w:b w:val="0"/>
                <w:noProof/>
                <w:webHidden/>
              </w:rPr>
              <w:fldChar w:fldCharType="separate"/>
            </w:r>
            <w:r w:rsidR="00D03CF0">
              <w:rPr>
                <w:b w:val="0"/>
                <w:noProof/>
                <w:webHidden/>
              </w:rPr>
              <w:t>67</w:t>
            </w:r>
            <w:r w:rsidR="001304DF" w:rsidRPr="00825239">
              <w:rPr>
                <w:b w:val="0"/>
                <w:noProof/>
                <w:webHidden/>
              </w:rPr>
              <w:fldChar w:fldCharType="end"/>
            </w:r>
          </w:hyperlink>
        </w:p>
        <w:p w14:paraId="602F8878" w14:textId="756642EE" w:rsidR="001304DF" w:rsidRPr="00825239" w:rsidRDefault="00761B34" w:rsidP="00A71A28">
          <w:pPr>
            <w:pStyle w:val="TOC1"/>
            <w:spacing w:line="360" w:lineRule="auto"/>
            <w:rPr>
              <w:rFonts w:eastAsiaTheme="minorEastAsia"/>
              <w:b w:val="0"/>
              <w:noProof/>
            </w:rPr>
          </w:pPr>
          <w:hyperlink w:anchor="_Toc536292099" w:history="1">
            <w:r w:rsidR="001304DF" w:rsidRPr="00825239">
              <w:rPr>
                <w:rStyle w:val="Hyperlink"/>
                <w:b w:val="0"/>
                <w:noProof/>
              </w:rPr>
              <w:t>CONCLUSION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099 \h </w:instrText>
            </w:r>
            <w:r w:rsidR="001304DF" w:rsidRPr="00825239">
              <w:rPr>
                <w:b w:val="0"/>
                <w:noProof/>
                <w:webHidden/>
              </w:rPr>
            </w:r>
            <w:r w:rsidR="001304DF" w:rsidRPr="00825239">
              <w:rPr>
                <w:b w:val="0"/>
                <w:noProof/>
                <w:webHidden/>
              </w:rPr>
              <w:fldChar w:fldCharType="separate"/>
            </w:r>
            <w:r w:rsidR="00D03CF0">
              <w:rPr>
                <w:b w:val="0"/>
                <w:noProof/>
                <w:webHidden/>
              </w:rPr>
              <w:t>67</w:t>
            </w:r>
            <w:r w:rsidR="001304DF" w:rsidRPr="00825239">
              <w:rPr>
                <w:b w:val="0"/>
                <w:noProof/>
                <w:webHidden/>
              </w:rPr>
              <w:fldChar w:fldCharType="end"/>
            </w:r>
          </w:hyperlink>
        </w:p>
        <w:p w14:paraId="1A935929" w14:textId="1F199F40" w:rsidR="001304DF" w:rsidRPr="00825239" w:rsidRDefault="00761B34" w:rsidP="00A71A28">
          <w:pPr>
            <w:pStyle w:val="TOC1"/>
            <w:spacing w:line="360" w:lineRule="auto"/>
            <w:rPr>
              <w:rFonts w:eastAsiaTheme="minorEastAsia"/>
              <w:b w:val="0"/>
              <w:noProof/>
            </w:rPr>
          </w:pPr>
          <w:hyperlink w:anchor="_Toc536292100" w:history="1">
            <w:r w:rsidR="001304DF" w:rsidRPr="00825239">
              <w:rPr>
                <w:rStyle w:val="Hyperlink"/>
                <w:b w:val="0"/>
                <w:noProof/>
              </w:rPr>
              <w:t>REFFERENCES</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100 \h </w:instrText>
            </w:r>
            <w:r w:rsidR="001304DF" w:rsidRPr="00825239">
              <w:rPr>
                <w:b w:val="0"/>
                <w:noProof/>
                <w:webHidden/>
              </w:rPr>
            </w:r>
            <w:r w:rsidR="001304DF" w:rsidRPr="00825239">
              <w:rPr>
                <w:b w:val="0"/>
                <w:noProof/>
                <w:webHidden/>
              </w:rPr>
              <w:fldChar w:fldCharType="separate"/>
            </w:r>
            <w:r w:rsidR="00D03CF0">
              <w:rPr>
                <w:b w:val="0"/>
                <w:noProof/>
                <w:webHidden/>
              </w:rPr>
              <w:t>68</w:t>
            </w:r>
            <w:r w:rsidR="001304DF" w:rsidRPr="00825239">
              <w:rPr>
                <w:b w:val="0"/>
                <w:noProof/>
                <w:webHidden/>
              </w:rPr>
              <w:fldChar w:fldCharType="end"/>
            </w:r>
          </w:hyperlink>
        </w:p>
        <w:p w14:paraId="4A60C792" w14:textId="377F2D17" w:rsidR="001304DF" w:rsidRPr="00825239" w:rsidRDefault="00761B34" w:rsidP="00A71A28">
          <w:pPr>
            <w:pStyle w:val="TOC1"/>
            <w:spacing w:line="360" w:lineRule="auto"/>
            <w:rPr>
              <w:rFonts w:eastAsiaTheme="minorEastAsia"/>
              <w:b w:val="0"/>
              <w:noProof/>
            </w:rPr>
          </w:pPr>
          <w:hyperlink w:anchor="_Toc536292101" w:history="1">
            <w:r w:rsidR="001304DF" w:rsidRPr="00825239">
              <w:rPr>
                <w:rStyle w:val="Hyperlink"/>
                <w:b w:val="0"/>
                <w:noProof/>
              </w:rPr>
              <w:t>APPENDIX</w:t>
            </w:r>
            <w:r w:rsidR="001304DF" w:rsidRPr="00825239">
              <w:rPr>
                <w:b w:val="0"/>
                <w:noProof/>
                <w:webHidden/>
              </w:rPr>
              <w:tab/>
            </w:r>
            <w:r w:rsidR="001304DF" w:rsidRPr="00825239">
              <w:rPr>
                <w:b w:val="0"/>
                <w:noProof/>
                <w:webHidden/>
              </w:rPr>
              <w:fldChar w:fldCharType="begin"/>
            </w:r>
            <w:r w:rsidR="001304DF" w:rsidRPr="00825239">
              <w:rPr>
                <w:b w:val="0"/>
                <w:noProof/>
                <w:webHidden/>
              </w:rPr>
              <w:instrText xml:space="preserve"> PAGEREF _Toc536292101 \h </w:instrText>
            </w:r>
            <w:r w:rsidR="001304DF" w:rsidRPr="00825239">
              <w:rPr>
                <w:b w:val="0"/>
                <w:noProof/>
                <w:webHidden/>
              </w:rPr>
            </w:r>
            <w:r w:rsidR="001304DF" w:rsidRPr="00825239">
              <w:rPr>
                <w:b w:val="0"/>
                <w:noProof/>
                <w:webHidden/>
              </w:rPr>
              <w:fldChar w:fldCharType="separate"/>
            </w:r>
            <w:r w:rsidR="00D03CF0">
              <w:rPr>
                <w:b w:val="0"/>
                <w:noProof/>
                <w:webHidden/>
              </w:rPr>
              <w:t>82</w:t>
            </w:r>
            <w:r w:rsidR="001304DF" w:rsidRPr="00825239">
              <w:rPr>
                <w:b w:val="0"/>
                <w:noProof/>
                <w:webHidden/>
              </w:rPr>
              <w:fldChar w:fldCharType="end"/>
            </w:r>
          </w:hyperlink>
        </w:p>
        <w:p w14:paraId="70DCC390" w14:textId="4C403086" w:rsidR="00FC2E2A" w:rsidRPr="00825239" w:rsidRDefault="00603DC7" w:rsidP="00A71A28">
          <w:pPr>
            <w:pStyle w:val="TOC1"/>
            <w:spacing w:line="360" w:lineRule="auto"/>
            <w:rPr>
              <w:b w:val="0"/>
              <w:noProof/>
            </w:rPr>
          </w:pPr>
          <w:r w:rsidRPr="00825239">
            <w:rPr>
              <w:b w:val="0"/>
              <w:noProof/>
            </w:rPr>
            <w:fldChar w:fldCharType="end"/>
          </w:r>
        </w:p>
      </w:sdtContent>
    </w:sdt>
    <w:p w14:paraId="37E58164" w14:textId="77777777" w:rsidR="001304DF" w:rsidRPr="00825239" w:rsidRDefault="001304DF" w:rsidP="00A71A28">
      <w:pPr>
        <w:pStyle w:val="TOC1"/>
        <w:spacing w:line="360" w:lineRule="auto"/>
        <w:rPr>
          <w:b w:val="0"/>
        </w:rPr>
      </w:pPr>
    </w:p>
    <w:p w14:paraId="57682B47" w14:textId="77777777" w:rsidR="001304DF" w:rsidRPr="00825239" w:rsidRDefault="001304DF" w:rsidP="00A71A28">
      <w:pPr>
        <w:pStyle w:val="TOC1"/>
        <w:spacing w:line="360" w:lineRule="auto"/>
        <w:jc w:val="left"/>
        <w:rPr>
          <w:b w:val="0"/>
        </w:rPr>
      </w:pPr>
    </w:p>
    <w:p w14:paraId="0BB050F1" w14:textId="4E84E157" w:rsidR="001304DF" w:rsidRDefault="001304DF" w:rsidP="00A71A28">
      <w:pPr>
        <w:pStyle w:val="TOC1"/>
        <w:rPr>
          <w:b w:val="0"/>
        </w:rPr>
      </w:pPr>
    </w:p>
    <w:p w14:paraId="5AC5A2FE" w14:textId="6B0AC2B0" w:rsidR="00A71A28" w:rsidRDefault="00A71A28" w:rsidP="00A71A28"/>
    <w:p w14:paraId="16DBC0AB" w14:textId="077B14CD" w:rsidR="00A71A28" w:rsidRDefault="00A71A28" w:rsidP="00A71A28"/>
    <w:p w14:paraId="17D9A430" w14:textId="137C8342" w:rsidR="00A71A28" w:rsidRDefault="00A71A28" w:rsidP="00A71A28"/>
    <w:p w14:paraId="2AC428D6" w14:textId="425F5383" w:rsidR="00A71A28" w:rsidRDefault="00A71A28" w:rsidP="00A71A28"/>
    <w:p w14:paraId="5E13A427" w14:textId="328D44A9" w:rsidR="00A71A28" w:rsidRDefault="00A71A28" w:rsidP="00A71A28"/>
    <w:p w14:paraId="708FCEB9" w14:textId="57FA8C69" w:rsidR="00A71A28" w:rsidRDefault="00A71A28" w:rsidP="00A71A28"/>
    <w:p w14:paraId="41E98611" w14:textId="36C8FF8F" w:rsidR="00A71A28" w:rsidRDefault="00A71A28" w:rsidP="00A71A28"/>
    <w:p w14:paraId="5800F26E" w14:textId="37614BDD" w:rsidR="00A71A28" w:rsidRDefault="00A71A28" w:rsidP="00A71A28"/>
    <w:p w14:paraId="2AA83853" w14:textId="1285963B" w:rsidR="00A71A28" w:rsidRDefault="00A71A28" w:rsidP="00A71A28"/>
    <w:p w14:paraId="29E11340" w14:textId="3AAC5278" w:rsidR="00A71A28" w:rsidRDefault="00A71A28" w:rsidP="00A71A28"/>
    <w:p w14:paraId="7FE4A5B9" w14:textId="01B6AC23" w:rsidR="00A71A28" w:rsidRDefault="00A71A28" w:rsidP="00A71A28"/>
    <w:p w14:paraId="57F66CFE" w14:textId="77777777" w:rsidR="00A71A28" w:rsidRPr="00A71A28" w:rsidRDefault="00A71A28" w:rsidP="00A71A28"/>
    <w:p w14:paraId="5CC2D223" w14:textId="77777777" w:rsidR="001304DF" w:rsidRDefault="001304DF" w:rsidP="00A71A28">
      <w:pPr>
        <w:pStyle w:val="TOC1"/>
      </w:pPr>
    </w:p>
    <w:p w14:paraId="3CAC137B" w14:textId="1FFC0B36" w:rsidR="00170F50" w:rsidRPr="00E90ED1" w:rsidRDefault="00170F50" w:rsidP="00A71A28">
      <w:pPr>
        <w:pStyle w:val="TOC1"/>
        <w:rPr>
          <w:bCs/>
          <w:noProof/>
        </w:rPr>
      </w:pPr>
      <w:bookmarkStart w:id="7" w:name="_Toc536292036"/>
      <w:r w:rsidRPr="00E90ED1">
        <w:lastRenderedPageBreak/>
        <w:t>LIST OF FIGURES</w:t>
      </w:r>
      <w:bookmarkEnd w:id="7"/>
    </w:p>
    <w:p w14:paraId="15FD0E23" w14:textId="3668E60A" w:rsidR="00E90ED1" w:rsidRPr="00E90ED1" w:rsidRDefault="00D95C28" w:rsidP="00A71A28">
      <w:pPr>
        <w:pStyle w:val="TableofFigures"/>
        <w:tabs>
          <w:tab w:val="right" w:leader="dot" w:pos="8777"/>
        </w:tabs>
        <w:spacing w:line="480" w:lineRule="auto"/>
        <w:rPr>
          <w:rFonts w:ascii="Times New Roman" w:eastAsiaTheme="minorEastAsia" w:hAnsi="Times New Roman" w:cs="Times New Roman"/>
          <w:noProof/>
          <w:sz w:val="24"/>
          <w:szCs w:val="24"/>
        </w:rPr>
      </w:pPr>
      <w:r w:rsidRPr="00E90ED1">
        <w:rPr>
          <w:rFonts w:ascii="Times New Roman" w:hAnsi="Times New Roman" w:cs="Times New Roman"/>
          <w:sz w:val="24"/>
          <w:szCs w:val="24"/>
        </w:rPr>
        <w:fldChar w:fldCharType="begin"/>
      </w:r>
      <w:r w:rsidRPr="00E90ED1">
        <w:rPr>
          <w:rFonts w:ascii="Times New Roman" w:hAnsi="Times New Roman" w:cs="Times New Roman"/>
          <w:sz w:val="24"/>
          <w:szCs w:val="24"/>
        </w:rPr>
        <w:instrText xml:space="preserve"> TOC \h \z \c "Figure 3." </w:instrText>
      </w:r>
      <w:r w:rsidRPr="00E90ED1">
        <w:rPr>
          <w:rFonts w:ascii="Times New Roman" w:hAnsi="Times New Roman" w:cs="Times New Roman"/>
          <w:sz w:val="24"/>
          <w:szCs w:val="24"/>
        </w:rPr>
        <w:fldChar w:fldCharType="separate"/>
      </w:r>
      <w:hyperlink w:anchor="_Toc536314883" w:history="1">
        <w:r w:rsidR="00E90ED1" w:rsidRPr="00E90ED1">
          <w:rPr>
            <w:rStyle w:val="Hyperlink"/>
            <w:rFonts w:ascii="Times New Roman" w:hAnsi="Times New Roman" w:cs="Times New Roman"/>
            <w:b/>
            <w:noProof/>
            <w:sz w:val="24"/>
            <w:szCs w:val="24"/>
          </w:rPr>
          <w:t xml:space="preserve">Figure 3. 1 </w:t>
        </w:r>
        <w:r w:rsidR="00E90ED1" w:rsidRPr="00E90ED1">
          <w:rPr>
            <w:rStyle w:val="Hyperlink"/>
            <w:rFonts w:ascii="Times New Roman" w:hAnsi="Times New Roman" w:cs="Times New Roman"/>
            <w:noProof/>
            <w:sz w:val="24"/>
            <w:szCs w:val="24"/>
          </w:rPr>
          <w:t>Layout of nursery tray experiment</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83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0</w:t>
        </w:r>
        <w:r w:rsidR="00E90ED1" w:rsidRPr="00E90ED1">
          <w:rPr>
            <w:rFonts w:ascii="Times New Roman" w:hAnsi="Times New Roman" w:cs="Times New Roman"/>
            <w:noProof/>
            <w:webHidden/>
            <w:sz w:val="24"/>
            <w:szCs w:val="24"/>
          </w:rPr>
          <w:fldChar w:fldCharType="end"/>
        </w:r>
      </w:hyperlink>
    </w:p>
    <w:p w14:paraId="28140831" w14:textId="51CA8041"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84" w:history="1">
        <w:r w:rsidR="00E90ED1" w:rsidRPr="00E90ED1">
          <w:rPr>
            <w:rStyle w:val="Hyperlink"/>
            <w:rFonts w:ascii="Times New Roman" w:hAnsi="Times New Roman" w:cs="Times New Roman"/>
            <w:b/>
            <w:noProof/>
            <w:sz w:val="24"/>
            <w:szCs w:val="24"/>
          </w:rPr>
          <w:t xml:space="preserve">Figure 3. 2 </w:t>
        </w:r>
        <w:r w:rsidR="00E90ED1" w:rsidRPr="00E90ED1">
          <w:rPr>
            <w:rStyle w:val="Hyperlink"/>
            <w:rFonts w:ascii="Times New Roman" w:hAnsi="Times New Roman" w:cs="Times New Roman"/>
            <w:noProof/>
            <w:sz w:val="24"/>
            <w:szCs w:val="24"/>
          </w:rPr>
          <w:t>Layout of the field experiment</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84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2</w:t>
        </w:r>
        <w:r w:rsidR="00E90ED1" w:rsidRPr="00E90ED1">
          <w:rPr>
            <w:rFonts w:ascii="Times New Roman" w:hAnsi="Times New Roman" w:cs="Times New Roman"/>
            <w:noProof/>
            <w:webHidden/>
            <w:sz w:val="24"/>
            <w:szCs w:val="24"/>
          </w:rPr>
          <w:fldChar w:fldCharType="end"/>
        </w:r>
      </w:hyperlink>
    </w:p>
    <w:p w14:paraId="774A0BF2" w14:textId="04C893FD" w:rsidR="00E90ED1" w:rsidRPr="00E90ED1" w:rsidRDefault="00D95C28" w:rsidP="00A71A28">
      <w:pPr>
        <w:pStyle w:val="TableofFigures"/>
        <w:tabs>
          <w:tab w:val="right" w:leader="dot" w:pos="8777"/>
        </w:tabs>
        <w:spacing w:line="480" w:lineRule="auto"/>
        <w:rPr>
          <w:rFonts w:ascii="Times New Roman" w:hAnsi="Times New Roman" w:cs="Times New Roman"/>
          <w:noProof/>
          <w:sz w:val="24"/>
          <w:szCs w:val="24"/>
        </w:rPr>
      </w:pPr>
      <w:r w:rsidRPr="00E90ED1">
        <w:rPr>
          <w:rFonts w:ascii="Times New Roman" w:hAnsi="Times New Roman" w:cs="Times New Roman"/>
          <w:sz w:val="24"/>
          <w:szCs w:val="24"/>
        </w:rPr>
        <w:fldChar w:fldCharType="end"/>
      </w:r>
      <w:r w:rsidR="00D862D6" w:rsidRPr="00E90ED1">
        <w:rPr>
          <w:rFonts w:ascii="Times New Roman" w:hAnsi="Times New Roman" w:cs="Times New Roman"/>
          <w:sz w:val="24"/>
          <w:szCs w:val="24"/>
        </w:rPr>
        <w:fldChar w:fldCharType="begin"/>
      </w:r>
      <w:r w:rsidR="00D862D6" w:rsidRPr="00E90ED1">
        <w:rPr>
          <w:rFonts w:ascii="Times New Roman" w:hAnsi="Times New Roman" w:cs="Times New Roman"/>
          <w:sz w:val="24"/>
          <w:szCs w:val="24"/>
        </w:rPr>
        <w:instrText xml:space="preserve"> TOC \h \z \c "Figure 4." </w:instrText>
      </w:r>
      <w:r w:rsidR="00D862D6" w:rsidRPr="00E90ED1">
        <w:rPr>
          <w:rFonts w:ascii="Times New Roman" w:hAnsi="Times New Roman" w:cs="Times New Roman"/>
          <w:sz w:val="24"/>
          <w:szCs w:val="24"/>
        </w:rPr>
        <w:fldChar w:fldCharType="separate"/>
      </w:r>
      <w:hyperlink w:anchor="_Toc536314894" w:history="1">
        <w:r w:rsidR="00E90ED1" w:rsidRPr="00E90ED1">
          <w:rPr>
            <w:rStyle w:val="Hyperlink"/>
            <w:rFonts w:ascii="Times New Roman" w:hAnsi="Times New Roman" w:cs="Times New Roman"/>
            <w:b/>
            <w:noProof/>
            <w:sz w:val="24"/>
            <w:szCs w:val="24"/>
          </w:rPr>
          <w:t xml:space="preserve">Figure 4. 1 </w:t>
        </w:r>
        <w:r w:rsidR="00E90ED1" w:rsidRPr="00E90ED1">
          <w:rPr>
            <w:rStyle w:val="Hyperlink"/>
            <w:rFonts w:ascii="Times New Roman" w:hAnsi="Times New Roman" w:cs="Times New Roman"/>
            <w:noProof/>
            <w:sz w:val="24"/>
            <w:szCs w:val="24"/>
          </w:rPr>
          <w:t>Mean seedling height of (a) Bg 360 and (b) Bg 374 at 3, 6, 9 and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4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0</w:t>
        </w:r>
        <w:r w:rsidR="00E90ED1" w:rsidRPr="00E90ED1">
          <w:rPr>
            <w:rFonts w:ascii="Times New Roman" w:hAnsi="Times New Roman" w:cs="Times New Roman"/>
            <w:noProof/>
            <w:webHidden/>
            <w:sz w:val="24"/>
            <w:szCs w:val="24"/>
          </w:rPr>
          <w:fldChar w:fldCharType="end"/>
        </w:r>
      </w:hyperlink>
    </w:p>
    <w:p w14:paraId="6EB92FDB" w14:textId="0472C8C2"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5" w:history="1">
        <w:r w:rsidR="00E90ED1" w:rsidRPr="00E90ED1">
          <w:rPr>
            <w:rStyle w:val="Hyperlink"/>
            <w:rFonts w:ascii="Times New Roman" w:hAnsi="Times New Roman" w:cs="Times New Roman"/>
            <w:b/>
            <w:noProof/>
            <w:sz w:val="24"/>
            <w:szCs w:val="24"/>
          </w:rPr>
          <w:t xml:space="preserve">Figure 4. 2 </w:t>
        </w:r>
        <w:r w:rsidR="00E90ED1" w:rsidRPr="00E90ED1">
          <w:rPr>
            <w:rStyle w:val="Hyperlink"/>
            <w:rFonts w:ascii="Times New Roman" w:hAnsi="Times New Roman" w:cs="Times New Roman"/>
            <w:noProof/>
            <w:sz w:val="24"/>
            <w:szCs w:val="24"/>
          </w:rPr>
          <w:t>Variation of mean seedling dry weight of (a) Bg 360 and (b) Bg 374 at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5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2</w:t>
        </w:r>
        <w:r w:rsidR="00E90ED1" w:rsidRPr="00E90ED1">
          <w:rPr>
            <w:rFonts w:ascii="Times New Roman" w:hAnsi="Times New Roman" w:cs="Times New Roman"/>
            <w:noProof/>
            <w:webHidden/>
            <w:sz w:val="24"/>
            <w:szCs w:val="24"/>
          </w:rPr>
          <w:fldChar w:fldCharType="end"/>
        </w:r>
      </w:hyperlink>
    </w:p>
    <w:p w14:paraId="516DE8F5" w14:textId="22236724"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6" w:history="1">
        <w:r w:rsidR="00E90ED1" w:rsidRPr="00E90ED1">
          <w:rPr>
            <w:rStyle w:val="Hyperlink"/>
            <w:rFonts w:ascii="Times New Roman" w:hAnsi="Times New Roman" w:cs="Times New Roman"/>
            <w:b/>
            <w:noProof/>
            <w:sz w:val="24"/>
            <w:szCs w:val="24"/>
          </w:rPr>
          <w:t xml:space="preserve">Figure 4. 3 </w:t>
        </w:r>
        <w:r w:rsidR="00E90ED1" w:rsidRPr="00E90ED1">
          <w:rPr>
            <w:rStyle w:val="Hyperlink"/>
            <w:rFonts w:ascii="Times New Roman" w:hAnsi="Times New Roman" w:cs="Times New Roman"/>
            <w:noProof/>
            <w:sz w:val="24"/>
            <w:szCs w:val="24"/>
          </w:rPr>
          <w:t>Variation of mean total root length of seedlings (a) Bg 360 and (b) Bg 374 at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6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4</w:t>
        </w:r>
        <w:r w:rsidR="00E90ED1" w:rsidRPr="00E90ED1">
          <w:rPr>
            <w:rFonts w:ascii="Times New Roman" w:hAnsi="Times New Roman" w:cs="Times New Roman"/>
            <w:noProof/>
            <w:webHidden/>
            <w:sz w:val="24"/>
            <w:szCs w:val="24"/>
          </w:rPr>
          <w:fldChar w:fldCharType="end"/>
        </w:r>
      </w:hyperlink>
    </w:p>
    <w:p w14:paraId="008ED759" w14:textId="6B6EE0FF"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7" w:history="1">
        <w:r w:rsidR="00E90ED1" w:rsidRPr="00E90ED1">
          <w:rPr>
            <w:rStyle w:val="Hyperlink"/>
            <w:rFonts w:ascii="Times New Roman" w:hAnsi="Times New Roman" w:cs="Times New Roman"/>
            <w:b/>
            <w:noProof/>
            <w:sz w:val="24"/>
            <w:szCs w:val="24"/>
          </w:rPr>
          <w:t xml:space="preserve">Figure 4. 4 </w:t>
        </w:r>
        <w:r w:rsidR="00E90ED1" w:rsidRPr="00E90ED1">
          <w:rPr>
            <w:rStyle w:val="Hyperlink"/>
            <w:rFonts w:ascii="Times New Roman" w:hAnsi="Times New Roman" w:cs="Times New Roman"/>
            <w:noProof/>
            <w:sz w:val="24"/>
            <w:szCs w:val="24"/>
          </w:rPr>
          <w:t>Mean number of seedlings dispensed per hill from the transplanter in (a) Bg 360 and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7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6</w:t>
        </w:r>
        <w:r w:rsidR="00E90ED1" w:rsidRPr="00E90ED1">
          <w:rPr>
            <w:rFonts w:ascii="Times New Roman" w:hAnsi="Times New Roman" w:cs="Times New Roman"/>
            <w:noProof/>
            <w:webHidden/>
            <w:sz w:val="24"/>
            <w:szCs w:val="24"/>
          </w:rPr>
          <w:fldChar w:fldCharType="end"/>
        </w:r>
      </w:hyperlink>
    </w:p>
    <w:p w14:paraId="02E82ABB" w14:textId="6845B55F"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8" w:history="1">
        <w:r w:rsidR="00E90ED1" w:rsidRPr="00E90ED1">
          <w:rPr>
            <w:rStyle w:val="Hyperlink"/>
            <w:rFonts w:ascii="Times New Roman" w:hAnsi="Times New Roman" w:cs="Times New Roman"/>
            <w:b/>
            <w:noProof/>
            <w:sz w:val="24"/>
            <w:szCs w:val="24"/>
          </w:rPr>
          <w:t xml:space="preserve">Figure 4. 5 </w:t>
        </w:r>
        <w:r w:rsidR="00E90ED1" w:rsidRPr="00E90ED1">
          <w:rPr>
            <w:rStyle w:val="Hyperlink"/>
            <w:rFonts w:ascii="Times New Roman" w:hAnsi="Times New Roman" w:cs="Times New Roman"/>
            <w:noProof/>
            <w:sz w:val="24"/>
            <w:szCs w:val="24"/>
          </w:rPr>
          <w:t>Leaf greenness of seedlings (SPAD meter) (a) Bg 360 and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8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48</w:t>
        </w:r>
        <w:r w:rsidR="00E90ED1" w:rsidRPr="00E90ED1">
          <w:rPr>
            <w:rFonts w:ascii="Times New Roman" w:hAnsi="Times New Roman" w:cs="Times New Roman"/>
            <w:noProof/>
            <w:webHidden/>
            <w:sz w:val="24"/>
            <w:szCs w:val="24"/>
          </w:rPr>
          <w:fldChar w:fldCharType="end"/>
        </w:r>
      </w:hyperlink>
    </w:p>
    <w:p w14:paraId="1FBC00A8" w14:textId="5F374851"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9" w:history="1">
        <w:r w:rsidR="00E90ED1" w:rsidRPr="00E90ED1">
          <w:rPr>
            <w:rStyle w:val="Hyperlink"/>
            <w:rFonts w:ascii="Times New Roman" w:hAnsi="Times New Roman" w:cs="Times New Roman"/>
            <w:b/>
            <w:noProof/>
            <w:sz w:val="24"/>
            <w:szCs w:val="24"/>
          </w:rPr>
          <w:t xml:space="preserve">Figure 4. 6 </w:t>
        </w:r>
        <w:r w:rsidR="00E90ED1" w:rsidRPr="00E90ED1">
          <w:rPr>
            <w:rStyle w:val="Hyperlink"/>
            <w:rFonts w:ascii="Times New Roman" w:hAnsi="Times New Roman" w:cs="Times New Roman"/>
            <w:noProof/>
            <w:sz w:val="24"/>
            <w:szCs w:val="24"/>
          </w:rPr>
          <w:t>Mean seedling height of (a) Bg 360 and (b) Bg 374 at 3, 6, 9,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9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2</w:t>
        </w:r>
        <w:r w:rsidR="00E90ED1" w:rsidRPr="00E90ED1">
          <w:rPr>
            <w:rFonts w:ascii="Times New Roman" w:hAnsi="Times New Roman" w:cs="Times New Roman"/>
            <w:noProof/>
            <w:webHidden/>
            <w:sz w:val="24"/>
            <w:szCs w:val="24"/>
          </w:rPr>
          <w:fldChar w:fldCharType="end"/>
        </w:r>
      </w:hyperlink>
    </w:p>
    <w:p w14:paraId="0A71FF44" w14:textId="73065659"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0" w:history="1">
        <w:r w:rsidR="00E90ED1" w:rsidRPr="00E90ED1">
          <w:rPr>
            <w:rStyle w:val="Hyperlink"/>
            <w:rFonts w:ascii="Times New Roman" w:hAnsi="Times New Roman" w:cs="Times New Roman"/>
            <w:b/>
            <w:noProof/>
            <w:sz w:val="24"/>
            <w:szCs w:val="24"/>
          </w:rPr>
          <w:t xml:space="preserve">Figure 4. 7 </w:t>
        </w:r>
        <w:r w:rsidR="00E90ED1" w:rsidRPr="00E90ED1">
          <w:rPr>
            <w:rStyle w:val="Hyperlink"/>
            <w:rFonts w:ascii="Times New Roman" w:hAnsi="Times New Roman" w:cs="Times New Roman"/>
            <w:noProof/>
            <w:sz w:val="24"/>
            <w:szCs w:val="24"/>
          </w:rPr>
          <w:t>Variation of mean seedling dry weight of (a) Bg 360 and (b) Bg 374  at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0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4</w:t>
        </w:r>
        <w:r w:rsidR="00E90ED1" w:rsidRPr="00E90ED1">
          <w:rPr>
            <w:rFonts w:ascii="Times New Roman" w:hAnsi="Times New Roman" w:cs="Times New Roman"/>
            <w:noProof/>
            <w:webHidden/>
            <w:sz w:val="24"/>
            <w:szCs w:val="24"/>
          </w:rPr>
          <w:fldChar w:fldCharType="end"/>
        </w:r>
      </w:hyperlink>
    </w:p>
    <w:p w14:paraId="525A90CE" w14:textId="00D1E16B"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1" w:history="1">
        <w:r w:rsidR="00E90ED1" w:rsidRPr="00E90ED1">
          <w:rPr>
            <w:rStyle w:val="Hyperlink"/>
            <w:rFonts w:ascii="Times New Roman" w:hAnsi="Times New Roman" w:cs="Times New Roman"/>
            <w:b/>
            <w:noProof/>
            <w:sz w:val="24"/>
            <w:szCs w:val="24"/>
          </w:rPr>
          <w:t xml:space="preserve">Figure 4. 8 </w:t>
        </w:r>
        <w:r w:rsidR="00E90ED1" w:rsidRPr="00E90ED1">
          <w:rPr>
            <w:rStyle w:val="Hyperlink"/>
            <w:rFonts w:ascii="Times New Roman" w:hAnsi="Times New Roman" w:cs="Times New Roman"/>
            <w:noProof/>
            <w:sz w:val="24"/>
            <w:szCs w:val="24"/>
          </w:rPr>
          <w:t>Variation of mean total root length of seedlings (a) Bg 360 and (b) Bg 374  at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1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6</w:t>
        </w:r>
        <w:r w:rsidR="00E90ED1" w:rsidRPr="00E90ED1">
          <w:rPr>
            <w:rFonts w:ascii="Times New Roman" w:hAnsi="Times New Roman" w:cs="Times New Roman"/>
            <w:noProof/>
            <w:webHidden/>
            <w:sz w:val="24"/>
            <w:szCs w:val="24"/>
          </w:rPr>
          <w:fldChar w:fldCharType="end"/>
        </w:r>
      </w:hyperlink>
    </w:p>
    <w:p w14:paraId="777220C3" w14:textId="2FF735E5"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2" w:history="1">
        <w:r w:rsidR="00E90ED1" w:rsidRPr="00E90ED1">
          <w:rPr>
            <w:rStyle w:val="Hyperlink"/>
            <w:rFonts w:ascii="Times New Roman" w:hAnsi="Times New Roman" w:cs="Times New Roman"/>
            <w:b/>
            <w:noProof/>
            <w:sz w:val="24"/>
            <w:szCs w:val="24"/>
          </w:rPr>
          <w:t xml:space="preserve">Figure 4. 9 </w:t>
        </w:r>
        <w:r w:rsidR="00E90ED1" w:rsidRPr="00E90ED1">
          <w:rPr>
            <w:rStyle w:val="Hyperlink"/>
            <w:rFonts w:ascii="Times New Roman" w:hAnsi="Times New Roman" w:cs="Times New Roman"/>
            <w:noProof/>
            <w:sz w:val="24"/>
            <w:szCs w:val="24"/>
          </w:rPr>
          <w:t>Leaf greenness of seedlings (SPAD meter) (a) Bg 360 and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2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7</w:t>
        </w:r>
        <w:r w:rsidR="00E90ED1" w:rsidRPr="00E90ED1">
          <w:rPr>
            <w:rFonts w:ascii="Times New Roman" w:hAnsi="Times New Roman" w:cs="Times New Roman"/>
            <w:noProof/>
            <w:webHidden/>
            <w:sz w:val="24"/>
            <w:szCs w:val="24"/>
          </w:rPr>
          <w:fldChar w:fldCharType="end"/>
        </w:r>
      </w:hyperlink>
    </w:p>
    <w:p w14:paraId="705FCCFA" w14:textId="2E3B99A4"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3" w:history="1">
        <w:r w:rsidR="00E90ED1" w:rsidRPr="00E90ED1">
          <w:rPr>
            <w:rStyle w:val="Hyperlink"/>
            <w:rFonts w:ascii="Times New Roman" w:hAnsi="Times New Roman" w:cs="Times New Roman"/>
            <w:b/>
            <w:noProof/>
            <w:sz w:val="24"/>
            <w:szCs w:val="24"/>
          </w:rPr>
          <w:t xml:space="preserve">Figure 4.10 </w:t>
        </w:r>
        <w:r w:rsidR="00E90ED1" w:rsidRPr="00E90ED1">
          <w:rPr>
            <w:rStyle w:val="Hyperlink"/>
            <w:rFonts w:ascii="Times New Roman" w:hAnsi="Times New Roman" w:cs="Times New Roman"/>
            <w:noProof/>
            <w:sz w:val="24"/>
            <w:szCs w:val="24"/>
          </w:rPr>
          <w:t>Mean Plant height of (a) Bg 360 and (b) Bg 374 at 7, 14, 21, 28, 35 and 42 DAE</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3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9</w:t>
        </w:r>
        <w:r w:rsidR="00E90ED1" w:rsidRPr="00E90ED1">
          <w:rPr>
            <w:rFonts w:ascii="Times New Roman" w:hAnsi="Times New Roman" w:cs="Times New Roman"/>
            <w:noProof/>
            <w:webHidden/>
            <w:sz w:val="24"/>
            <w:szCs w:val="24"/>
          </w:rPr>
          <w:fldChar w:fldCharType="end"/>
        </w:r>
      </w:hyperlink>
    </w:p>
    <w:p w14:paraId="264781A4" w14:textId="77508F4F"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4" w:history="1">
        <w:r w:rsidR="00E90ED1" w:rsidRPr="00E90ED1">
          <w:rPr>
            <w:rStyle w:val="Hyperlink"/>
            <w:rFonts w:ascii="Times New Roman" w:hAnsi="Times New Roman" w:cs="Times New Roman"/>
            <w:b/>
            <w:noProof/>
            <w:sz w:val="24"/>
            <w:szCs w:val="24"/>
          </w:rPr>
          <w:t xml:space="preserve">Figure 4. 11 </w:t>
        </w:r>
        <w:r w:rsidR="00E90ED1" w:rsidRPr="00E90ED1">
          <w:rPr>
            <w:rStyle w:val="Hyperlink"/>
            <w:rFonts w:ascii="Times New Roman" w:hAnsi="Times New Roman" w:cs="Times New Roman"/>
            <w:noProof/>
            <w:sz w:val="24"/>
            <w:szCs w:val="24"/>
          </w:rPr>
          <w:t>Ground cover % of (a) Bg 360 and (b) Bg 374 at 7, 14, 21, 28, 35 and 42 DAE</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4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1</w:t>
        </w:r>
        <w:r w:rsidR="00E90ED1" w:rsidRPr="00E90ED1">
          <w:rPr>
            <w:rFonts w:ascii="Times New Roman" w:hAnsi="Times New Roman" w:cs="Times New Roman"/>
            <w:noProof/>
            <w:webHidden/>
            <w:sz w:val="24"/>
            <w:szCs w:val="24"/>
          </w:rPr>
          <w:fldChar w:fldCharType="end"/>
        </w:r>
      </w:hyperlink>
    </w:p>
    <w:p w14:paraId="20453CEF" w14:textId="7D1705DD"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5" w:history="1">
        <w:r w:rsidR="00E90ED1" w:rsidRPr="00E90ED1">
          <w:rPr>
            <w:rStyle w:val="Hyperlink"/>
            <w:rFonts w:ascii="Times New Roman" w:hAnsi="Times New Roman" w:cs="Times New Roman"/>
            <w:b/>
            <w:noProof/>
            <w:sz w:val="24"/>
            <w:szCs w:val="24"/>
          </w:rPr>
          <w:t xml:space="preserve">Figure 4. 12 </w:t>
        </w:r>
        <w:r w:rsidR="00E90ED1" w:rsidRPr="00E90ED1">
          <w:rPr>
            <w:rStyle w:val="Hyperlink"/>
            <w:rFonts w:ascii="Times New Roman" w:hAnsi="Times New Roman" w:cs="Times New Roman"/>
            <w:noProof/>
            <w:sz w:val="24"/>
            <w:szCs w:val="24"/>
            <w:u w:val="none"/>
          </w:rPr>
          <w:t>Number of plants per square meter in (a) Bg 360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5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3</w:t>
        </w:r>
        <w:r w:rsidR="00E90ED1" w:rsidRPr="00E90ED1">
          <w:rPr>
            <w:rFonts w:ascii="Times New Roman" w:hAnsi="Times New Roman" w:cs="Times New Roman"/>
            <w:noProof/>
            <w:webHidden/>
            <w:sz w:val="24"/>
            <w:szCs w:val="24"/>
          </w:rPr>
          <w:fldChar w:fldCharType="end"/>
        </w:r>
      </w:hyperlink>
    </w:p>
    <w:p w14:paraId="1B3F53D3" w14:textId="4415805C"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6" w:history="1">
        <w:r w:rsidR="00E90ED1" w:rsidRPr="00E90ED1">
          <w:rPr>
            <w:rStyle w:val="Hyperlink"/>
            <w:rFonts w:ascii="Times New Roman" w:hAnsi="Times New Roman" w:cs="Times New Roman"/>
            <w:b/>
            <w:noProof/>
            <w:sz w:val="24"/>
            <w:szCs w:val="24"/>
          </w:rPr>
          <w:t xml:space="preserve">Figure 4. 13 </w:t>
        </w:r>
        <w:r w:rsidR="00E90ED1" w:rsidRPr="00E90ED1">
          <w:rPr>
            <w:rStyle w:val="Hyperlink"/>
            <w:rFonts w:ascii="Times New Roman" w:hAnsi="Times New Roman" w:cs="Times New Roman"/>
            <w:noProof/>
            <w:sz w:val="24"/>
            <w:szCs w:val="24"/>
            <w:u w:val="none"/>
          </w:rPr>
          <w:t>Number of tillers per square meter in (a) Bg 360 and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6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5</w:t>
        </w:r>
        <w:r w:rsidR="00E90ED1" w:rsidRPr="00E90ED1">
          <w:rPr>
            <w:rFonts w:ascii="Times New Roman" w:hAnsi="Times New Roman" w:cs="Times New Roman"/>
            <w:noProof/>
            <w:webHidden/>
            <w:sz w:val="24"/>
            <w:szCs w:val="24"/>
          </w:rPr>
          <w:fldChar w:fldCharType="end"/>
        </w:r>
      </w:hyperlink>
    </w:p>
    <w:p w14:paraId="677F8590" w14:textId="3EFDF47E" w:rsidR="00E90ED1" w:rsidRPr="00E90ED1"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7" w:history="1">
        <w:r w:rsidR="00E90ED1" w:rsidRPr="00E90ED1">
          <w:rPr>
            <w:rStyle w:val="Hyperlink"/>
            <w:rFonts w:ascii="Times New Roman" w:hAnsi="Times New Roman" w:cs="Times New Roman"/>
            <w:b/>
            <w:noProof/>
            <w:sz w:val="24"/>
            <w:szCs w:val="24"/>
          </w:rPr>
          <w:t xml:space="preserve">Figure 4. 14 </w:t>
        </w:r>
        <w:r w:rsidR="00E90ED1" w:rsidRPr="00E90ED1">
          <w:rPr>
            <w:rStyle w:val="Hyperlink"/>
            <w:rFonts w:ascii="Times New Roman" w:hAnsi="Times New Roman" w:cs="Times New Roman"/>
            <w:noProof/>
            <w:sz w:val="24"/>
            <w:szCs w:val="24"/>
            <w:u w:val="none"/>
          </w:rPr>
          <w:t>Leaf greenness of plants (SPAD meter) (a) Bg 360 and (b) Bg 374</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907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66</w:t>
        </w:r>
        <w:r w:rsidR="00E90ED1" w:rsidRPr="00E90ED1">
          <w:rPr>
            <w:rFonts w:ascii="Times New Roman" w:hAnsi="Times New Roman" w:cs="Times New Roman"/>
            <w:noProof/>
            <w:webHidden/>
            <w:sz w:val="24"/>
            <w:szCs w:val="24"/>
          </w:rPr>
          <w:fldChar w:fldCharType="end"/>
        </w:r>
      </w:hyperlink>
    </w:p>
    <w:p w14:paraId="1809CE39" w14:textId="0497269C" w:rsidR="00F44353" w:rsidRPr="00D95C28" w:rsidRDefault="00D862D6" w:rsidP="00A71A28">
      <w:pPr>
        <w:spacing w:line="480" w:lineRule="auto"/>
        <w:rPr>
          <w:rFonts w:ascii="Times New Roman" w:hAnsi="Times New Roman" w:cs="Times New Roman"/>
          <w:b/>
          <w:sz w:val="24"/>
          <w:szCs w:val="24"/>
        </w:rPr>
      </w:pPr>
      <w:r w:rsidRPr="00E90ED1">
        <w:rPr>
          <w:rFonts w:ascii="Times New Roman" w:hAnsi="Times New Roman" w:cs="Times New Roman"/>
          <w:sz w:val="24"/>
          <w:szCs w:val="24"/>
        </w:rPr>
        <w:fldChar w:fldCharType="end"/>
      </w:r>
      <w:r w:rsidR="00F44353" w:rsidRPr="00D95C28">
        <w:rPr>
          <w:rFonts w:ascii="Times New Roman" w:hAnsi="Times New Roman" w:cs="Times New Roman"/>
          <w:b/>
          <w:sz w:val="24"/>
          <w:szCs w:val="24"/>
        </w:rPr>
        <w:br w:type="page"/>
      </w:r>
    </w:p>
    <w:p w14:paraId="397CEEBD" w14:textId="77777777" w:rsidR="00D95C28" w:rsidRPr="00FD2EC9" w:rsidRDefault="00D95C28" w:rsidP="00A71A28">
      <w:pPr>
        <w:pStyle w:val="Caption"/>
        <w:keepNext/>
        <w:spacing w:line="480" w:lineRule="auto"/>
        <w:jc w:val="center"/>
        <w:outlineLvl w:val="0"/>
        <w:rPr>
          <w:rFonts w:ascii="Times New Roman" w:hAnsi="Times New Roman" w:cs="Times New Roman"/>
          <w:b/>
          <w:i w:val="0"/>
          <w:color w:val="auto"/>
          <w:sz w:val="24"/>
          <w:szCs w:val="24"/>
        </w:rPr>
      </w:pPr>
      <w:bookmarkStart w:id="8" w:name="_Toc536292037"/>
      <w:bookmarkStart w:id="9" w:name="_Toc533978038"/>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8"/>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27DF33C3" w:rsidR="00D95C28" w:rsidRPr="00FD2EC9"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00D95C28" w:rsidRPr="00FD2EC9">
          <w:rPr>
            <w:rStyle w:val="Hyperlink"/>
            <w:rFonts w:ascii="Times New Roman" w:hAnsi="Times New Roman" w:cs="Times New Roman"/>
            <w:b/>
            <w:noProof/>
            <w:sz w:val="24"/>
            <w:szCs w:val="24"/>
          </w:rPr>
          <w:t xml:space="preserve">Plate 3. 1 </w:t>
        </w:r>
        <w:r w:rsidR="00D95C28" w:rsidRPr="008A6C20">
          <w:rPr>
            <w:rStyle w:val="Hyperlink"/>
            <w:rFonts w:ascii="Times New Roman" w:hAnsi="Times New Roman" w:cs="Times New Roman"/>
            <w:noProof/>
            <w:sz w:val="24"/>
            <w:szCs w:val="24"/>
            <w:u w:val="none"/>
          </w:rPr>
          <w:t>Arrangement of the nursery trays for the experimen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5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0</w:t>
        </w:r>
        <w:r w:rsidR="00D95C28" w:rsidRPr="00FD2EC9">
          <w:rPr>
            <w:rFonts w:ascii="Times New Roman" w:hAnsi="Times New Roman" w:cs="Times New Roman"/>
            <w:noProof/>
            <w:webHidden/>
            <w:sz w:val="24"/>
            <w:szCs w:val="24"/>
          </w:rPr>
          <w:fldChar w:fldCharType="end"/>
        </w:r>
      </w:hyperlink>
    </w:p>
    <w:p w14:paraId="051F5483" w14:textId="5BD37BF3" w:rsidR="00D95C28" w:rsidRPr="00FD2EC9"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00D95C28" w:rsidRPr="00FD2EC9">
          <w:rPr>
            <w:rStyle w:val="Hyperlink"/>
            <w:rFonts w:ascii="Times New Roman" w:hAnsi="Times New Roman" w:cs="Times New Roman"/>
            <w:b/>
            <w:noProof/>
            <w:sz w:val="24"/>
            <w:szCs w:val="24"/>
          </w:rPr>
          <w:t xml:space="preserve">Plate 3. 2 </w:t>
        </w:r>
        <w:r w:rsidR="00D95C28" w:rsidRPr="008A6C20">
          <w:rPr>
            <w:rStyle w:val="Hyperlink"/>
            <w:rFonts w:ascii="Times New Roman" w:hAnsi="Times New Roman" w:cs="Times New Roman"/>
            <w:noProof/>
            <w:sz w:val="24"/>
            <w:szCs w:val="24"/>
            <w:u w:val="none"/>
          </w:rPr>
          <w:t>Kubota NSP-4W self-propelled walking behind type transplant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6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3</w:t>
        </w:r>
        <w:r w:rsidR="00D95C28" w:rsidRPr="00FD2EC9">
          <w:rPr>
            <w:rFonts w:ascii="Times New Roman" w:hAnsi="Times New Roman" w:cs="Times New Roman"/>
            <w:noProof/>
            <w:webHidden/>
            <w:sz w:val="24"/>
            <w:szCs w:val="24"/>
          </w:rPr>
          <w:fldChar w:fldCharType="end"/>
        </w:r>
      </w:hyperlink>
    </w:p>
    <w:p w14:paraId="1DF9DE2A" w14:textId="4FFA28C1" w:rsidR="00D95C28" w:rsidRPr="00FD2EC9"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00D95C28" w:rsidRPr="00FD2EC9">
          <w:rPr>
            <w:rStyle w:val="Hyperlink"/>
            <w:rFonts w:ascii="Times New Roman" w:hAnsi="Times New Roman" w:cs="Times New Roman"/>
            <w:b/>
            <w:noProof/>
            <w:sz w:val="24"/>
            <w:szCs w:val="24"/>
          </w:rPr>
          <w:t xml:space="preserve">Plate 3. 3 </w:t>
        </w:r>
        <w:r w:rsidR="00D95C28" w:rsidRPr="008A6C20">
          <w:rPr>
            <w:rStyle w:val="Hyperlink"/>
            <w:rFonts w:ascii="Times New Roman" w:hAnsi="Times New Roman" w:cs="Times New Roman"/>
            <w:noProof/>
            <w:sz w:val="24"/>
            <w:szCs w:val="24"/>
            <w:u w:val="none"/>
          </w:rPr>
          <w:t>(a) The root scanner WinRhizo 2016 and (b) scanned image produced by the scanner</w:t>
        </w:r>
        <w:r w:rsidR="00D95C28" w:rsidRPr="00FD2EC9">
          <w:rPr>
            <w:rStyle w:val="Hyperlink"/>
            <w:rFonts w:ascii="Times New Roman" w:hAnsi="Times New Roman" w:cs="Times New Roman"/>
            <w:b/>
            <w:noProof/>
            <w:sz w:val="24"/>
            <w:szCs w:val="24"/>
          </w:rPr>
          <w: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7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6</w:t>
        </w:r>
        <w:r w:rsidR="00D95C28" w:rsidRPr="00FD2EC9">
          <w:rPr>
            <w:rFonts w:ascii="Times New Roman" w:hAnsi="Times New Roman" w:cs="Times New Roman"/>
            <w:noProof/>
            <w:webHidden/>
            <w:sz w:val="24"/>
            <w:szCs w:val="24"/>
          </w:rPr>
          <w:fldChar w:fldCharType="end"/>
        </w:r>
      </w:hyperlink>
    </w:p>
    <w:p w14:paraId="15CCAA0E" w14:textId="0022D497" w:rsidR="00D95C28" w:rsidRPr="00FD2EC9"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00D95C28" w:rsidRPr="00FD2EC9">
          <w:rPr>
            <w:rStyle w:val="Hyperlink"/>
            <w:rFonts w:ascii="Times New Roman" w:hAnsi="Times New Roman" w:cs="Times New Roman"/>
            <w:b/>
            <w:noProof/>
            <w:sz w:val="24"/>
            <w:szCs w:val="24"/>
          </w:rPr>
          <w:t xml:space="preserve">Plate </w:t>
        </w:r>
        <w:r w:rsidR="00D95C28" w:rsidRPr="006C07FC">
          <w:rPr>
            <w:rStyle w:val="Hyperlink"/>
            <w:rFonts w:ascii="Times New Roman" w:hAnsi="Times New Roman" w:cs="Times New Roman"/>
            <w:b/>
            <w:noProof/>
            <w:sz w:val="24"/>
            <w:szCs w:val="24"/>
            <w:u w:val="none"/>
          </w:rPr>
          <w:t>3. 4</w:t>
        </w:r>
        <w:r w:rsidR="00D95C28" w:rsidRPr="008A6C20">
          <w:rPr>
            <w:rStyle w:val="Hyperlink"/>
            <w:rFonts w:ascii="Times New Roman" w:hAnsi="Times New Roman" w:cs="Times New Roman"/>
            <w:bCs/>
            <w:noProof/>
            <w:sz w:val="24"/>
            <w:szCs w:val="24"/>
            <w:u w:val="none"/>
          </w:rPr>
          <w:t xml:space="preserve"> SPAD meter (MINOLTA 502)</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8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7</w:t>
        </w:r>
        <w:r w:rsidR="00D95C28" w:rsidRPr="00FD2EC9">
          <w:rPr>
            <w:rFonts w:ascii="Times New Roman" w:hAnsi="Times New Roman" w:cs="Times New Roman"/>
            <w:noProof/>
            <w:webHidden/>
            <w:sz w:val="24"/>
            <w:szCs w:val="24"/>
          </w:rPr>
          <w:fldChar w:fldCharType="end"/>
        </w:r>
      </w:hyperlink>
    </w:p>
    <w:p w14:paraId="67A4A8C9" w14:textId="3593ABE9" w:rsidR="00D95C28" w:rsidRPr="00FD2EC9" w:rsidRDefault="00761B34" w:rsidP="00A71A2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00D95C28" w:rsidRPr="00FD2EC9">
          <w:rPr>
            <w:rStyle w:val="Hyperlink"/>
            <w:rFonts w:ascii="Times New Roman" w:hAnsi="Times New Roman" w:cs="Times New Roman"/>
            <w:b/>
            <w:noProof/>
            <w:sz w:val="24"/>
            <w:szCs w:val="24"/>
          </w:rPr>
          <w:t xml:space="preserve">Plate </w:t>
        </w:r>
        <w:r w:rsidR="00D95C28" w:rsidRPr="006C07FC">
          <w:rPr>
            <w:rStyle w:val="Hyperlink"/>
            <w:rFonts w:ascii="Times New Roman" w:hAnsi="Times New Roman" w:cs="Times New Roman"/>
            <w:b/>
            <w:noProof/>
            <w:sz w:val="24"/>
            <w:szCs w:val="24"/>
            <w:u w:val="none"/>
          </w:rPr>
          <w:t>3. 5</w:t>
        </w:r>
        <w:r w:rsidR="00D95C28" w:rsidRPr="008A6C20">
          <w:rPr>
            <w:rStyle w:val="Hyperlink"/>
            <w:rFonts w:ascii="Times New Roman" w:hAnsi="Times New Roman" w:cs="Times New Roman"/>
            <w:noProof/>
            <w:sz w:val="24"/>
            <w:szCs w:val="24"/>
            <w:u w:val="none"/>
          </w:rPr>
          <w:t xml:space="preserve"> Layout for measuring ground cover percentage in the blocks</w:t>
        </w:r>
        <w:r w:rsidR="00D95C28" w:rsidRPr="00FD2EC9">
          <w:rPr>
            <w:rStyle w:val="Hyperlink"/>
            <w:rFonts w:ascii="Times New Roman" w:hAnsi="Times New Roman" w:cs="Times New Roman"/>
            <w:b/>
            <w:noProof/>
            <w:sz w:val="24"/>
            <w:szCs w:val="24"/>
          </w:rPr>
          <w: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9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8</w:t>
        </w:r>
        <w:r w:rsidR="00D95C28"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A71A28">
      <w:pPr>
        <w:spacing w:line="480" w:lineRule="auto"/>
        <w:rPr>
          <w:rFonts w:ascii="Times New Roman" w:hAnsi="Times New Roman" w:cs="Times New Roman"/>
          <w:sz w:val="24"/>
          <w:szCs w:val="24"/>
        </w:rPr>
      </w:pPr>
    </w:p>
    <w:p w14:paraId="345C7144" w14:textId="23AE2757" w:rsidR="00FD2EC9" w:rsidRDefault="00FD2EC9" w:rsidP="00A71A28">
      <w:pPr>
        <w:pStyle w:val="TableofFigures"/>
        <w:tabs>
          <w:tab w:val="right" w:leader="dot" w:pos="8777"/>
        </w:tabs>
        <w:spacing w:line="480" w:lineRule="auto"/>
        <w:rPr>
          <w:rFonts w:eastAsiaTheme="minorEastAsia"/>
          <w:noProof/>
        </w:rPr>
      </w:pPr>
    </w:p>
    <w:p w14:paraId="14D46CBE" w14:textId="77777777" w:rsidR="00FD2EC9" w:rsidRPr="00FD2EC9" w:rsidRDefault="00FD2EC9" w:rsidP="00A71A28">
      <w:pPr>
        <w:spacing w:line="480" w:lineRule="auto"/>
      </w:pPr>
    </w:p>
    <w:p w14:paraId="32EC0EB9" w14:textId="7EF7F3D9" w:rsidR="00D95C28" w:rsidRPr="00A53DEF" w:rsidRDefault="00D95C28" w:rsidP="00A71A28">
      <w:pPr>
        <w:pStyle w:val="Caption"/>
        <w:keepNext/>
        <w:spacing w:line="480" w:lineRule="auto"/>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rsidP="00A71A28">
      <w:pPr>
        <w:pStyle w:val="TableofFigures"/>
        <w:tabs>
          <w:tab w:val="right" w:leader="dot" w:pos="8777"/>
        </w:tabs>
        <w:spacing w:line="360" w:lineRule="auto"/>
        <w:rPr>
          <w:rFonts w:ascii="Times New Roman" w:hAnsi="Times New Roman" w:cs="Times New Roman"/>
          <w:b/>
          <w:sz w:val="24"/>
          <w:szCs w:val="24"/>
        </w:rPr>
      </w:pPr>
    </w:p>
    <w:p w14:paraId="37F67952" w14:textId="57E33B75" w:rsidR="00FD2EC9" w:rsidRDefault="00D95C28" w:rsidP="00A71A28">
      <w:pPr>
        <w:pStyle w:val="TableofFigures"/>
        <w:tabs>
          <w:tab w:val="right" w:leader="dot" w:pos="8777"/>
        </w:tabs>
        <w:spacing w:line="36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rsidP="00A71A28">
      <w:pPr>
        <w:pStyle w:val="TableofFigures"/>
        <w:tabs>
          <w:tab w:val="right" w:leader="dot" w:pos="8777"/>
        </w:tabs>
        <w:spacing w:line="360" w:lineRule="auto"/>
        <w:rPr>
          <w:rFonts w:eastAsiaTheme="minorEastAsia"/>
          <w:noProof/>
        </w:rPr>
      </w:pPr>
    </w:p>
    <w:p w14:paraId="5F7A3A2D" w14:textId="3661CD54" w:rsidR="00D862D6" w:rsidRDefault="00D95C28" w:rsidP="00A71A28">
      <w:pPr>
        <w:pStyle w:val="Heading1"/>
        <w:spacing w:before="120" w:after="120" w:line="36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43095565"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0D9D4026"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350B465D"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1E0A6026"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0B08E9FD" w14:textId="77777777" w:rsidR="00D862D6" w:rsidRDefault="00D862D6" w:rsidP="00A71A28">
      <w:pPr>
        <w:pStyle w:val="Heading1"/>
        <w:spacing w:before="120" w:after="120" w:line="360" w:lineRule="auto"/>
        <w:jc w:val="center"/>
        <w:rPr>
          <w:rFonts w:ascii="Times New Roman" w:hAnsi="Times New Roman" w:cs="Times New Roman"/>
          <w:b/>
          <w:color w:val="auto"/>
          <w:sz w:val="24"/>
          <w:szCs w:val="24"/>
        </w:rPr>
      </w:pPr>
    </w:p>
    <w:p w14:paraId="0C4E5387" w14:textId="3775A9E2" w:rsidR="00D862D6" w:rsidRDefault="00D862D6" w:rsidP="00A71A28">
      <w:pPr>
        <w:pStyle w:val="Heading1"/>
        <w:spacing w:before="120" w:after="120" w:line="360" w:lineRule="auto"/>
        <w:rPr>
          <w:rFonts w:ascii="Times New Roman" w:hAnsi="Times New Roman" w:cs="Times New Roman"/>
          <w:b/>
          <w:color w:val="auto"/>
          <w:sz w:val="24"/>
          <w:szCs w:val="24"/>
        </w:rPr>
      </w:pPr>
    </w:p>
    <w:p w14:paraId="38030929" w14:textId="67833D5D" w:rsidR="00D862D6" w:rsidRDefault="00D862D6" w:rsidP="00A71A28">
      <w:pPr>
        <w:spacing w:line="360" w:lineRule="auto"/>
      </w:pPr>
    </w:p>
    <w:p w14:paraId="30D5FFF6" w14:textId="1CC95EC8" w:rsidR="00D862D6" w:rsidRDefault="00D862D6" w:rsidP="00A71A28">
      <w:pPr>
        <w:spacing w:line="360" w:lineRule="auto"/>
      </w:pPr>
    </w:p>
    <w:p w14:paraId="6477D319" w14:textId="77777777" w:rsidR="00A53DEF" w:rsidRDefault="00A53DEF" w:rsidP="00A71A28">
      <w:pPr>
        <w:spacing w:line="360" w:lineRule="auto"/>
      </w:pPr>
    </w:p>
    <w:p w14:paraId="6FFD013B" w14:textId="31056CFE" w:rsidR="008A6C20" w:rsidRPr="008A6C20" w:rsidRDefault="00D620CA" w:rsidP="00A71A28">
      <w:pPr>
        <w:pStyle w:val="Heading1"/>
        <w:spacing w:line="360" w:lineRule="auto"/>
        <w:jc w:val="center"/>
        <w:rPr>
          <w:rFonts w:ascii="Times New Roman" w:hAnsi="Times New Roman" w:cs="Times New Roman"/>
          <w:b/>
          <w:color w:val="auto"/>
          <w:sz w:val="24"/>
          <w:szCs w:val="24"/>
        </w:rPr>
      </w:pPr>
      <w:bookmarkStart w:id="10" w:name="_Toc536292038"/>
      <w:r w:rsidRPr="00D620CA">
        <w:rPr>
          <w:rFonts w:ascii="Times New Roman" w:hAnsi="Times New Roman" w:cs="Times New Roman"/>
          <w:b/>
          <w:color w:val="auto"/>
          <w:sz w:val="24"/>
          <w:szCs w:val="24"/>
        </w:rPr>
        <w:lastRenderedPageBreak/>
        <w:t>LIST OF TABLES</w:t>
      </w:r>
      <w:bookmarkEnd w:id="10"/>
      <w:r w:rsidR="008A6C20">
        <w:rPr>
          <w:rFonts w:ascii="Times New Roman" w:hAnsi="Times New Roman" w:cs="Times New Roman"/>
          <w:b/>
          <w:i/>
          <w:iCs/>
          <w:color w:val="44546A" w:themeColor="text2"/>
          <w:sz w:val="24"/>
          <w:szCs w:val="24"/>
        </w:rPr>
        <w:fldChar w:fldCharType="begin"/>
      </w:r>
      <w:r w:rsidR="008A6C20">
        <w:rPr>
          <w:rFonts w:ascii="Times New Roman" w:hAnsi="Times New Roman" w:cs="Times New Roman"/>
          <w:b/>
          <w:i/>
          <w:iCs/>
          <w:color w:val="44546A" w:themeColor="text2"/>
          <w:sz w:val="24"/>
          <w:szCs w:val="24"/>
        </w:rPr>
        <w:instrText xml:space="preserve"> TOC \h \z \c "Table 4." </w:instrText>
      </w:r>
      <w:r w:rsidR="008A6C20">
        <w:rPr>
          <w:rFonts w:ascii="Times New Roman" w:hAnsi="Times New Roman" w:cs="Times New Roman"/>
          <w:b/>
          <w:i/>
          <w:iCs/>
          <w:color w:val="44546A" w:themeColor="text2"/>
          <w:sz w:val="24"/>
          <w:szCs w:val="24"/>
        </w:rPr>
        <w:fldChar w:fldCharType="separate"/>
      </w:r>
    </w:p>
    <w:p w14:paraId="58251E75" w14:textId="316A8AE0" w:rsidR="008A6C20" w:rsidRDefault="008A6C20" w:rsidP="00A71A28">
      <w:pPr>
        <w:pStyle w:val="TableofFigures"/>
        <w:tabs>
          <w:tab w:val="right" w:leader="dot" w:pos="8777"/>
        </w:tabs>
        <w:spacing w:line="360" w:lineRule="auto"/>
        <w:rPr>
          <w:rFonts w:eastAsiaTheme="minorEastAsia"/>
          <w:noProof/>
        </w:rPr>
      </w:pPr>
    </w:p>
    <w:p w14:paraId="09643289" w14:textId="3F1ACE33" w:rsidR="008A6C20" w:rsidRPr="008A6C20" w:rsidRDefault="008A6C20" w:rsidP="00A71A28">
      <w:pPr>
        <w:pStyle w:val="TableofFigures"/>
        <w:tabs>
          <w:tab w:val="right" w:leader="dot" w:pos="8777"/>
        </w:tabs>
        <w:spacing w:line="480" w:lineRule="auto"/>
        <w:rPr>
          <w:rFonts w:ascii="Times New Roman" w:eastAsiaTheme="minorEastAsia" w:hAnsi="Times New Roman" w:cs="Times New Roman"/>
          <w:noProof/>
          <w:sz w:val="24"/>
          <w:szCs w:val="24"/>
        </w:rPr>
      </w:pPr>
      <w:r>
        <w:rPr>
          <w:rFonts w:ascii="Times New Roman" w:hAnsi="Times New Roman" w:cs="Times New Roman"/>
          <w:b/>
          <w:i/>
          <w:iCs/>
          <w:color w:val="44546A" w:themeColor="text2"/>
          <w:sz w:val="24"/>
          <w:szCs w:val="24"/>
        </w:rPr>
        <w:fldChar w:fldCharType="end"/>
      </w:r>
      <w:r w:rsidR="009A2158" w:rsidRPr="008A6C20">
        <w:rPr>
          <w:rFonts w:ascii="Times New Roman" w:hAnsi="Times New Roman" w:cs="Times New Roman"/>
          <w:b/>
          <w:i/>
          <w:iCs/>
          <w:color w:val="44546A" w:themeColor="text2"/>
          <w:sz w:val="24"/>
          <w:szCs w:val="24"/>
        </w:rPr>
        <w:fldChar w:fldCharType="begin"/>
      </w:r>
      <w:r w:rsidR="009A2158" w:rsidRPr="008A6C20">
        <w:rPr>
          <w:rFonts w:ascii="Times New Roman" w:hAnsi="Times New Roman" w:cs="Times New Roman"/>
          <w:b/>
          <w:i/>
          <w:iCs/>
          <w:color w:val="44546A" w:themeColor="text2"/>
          <w:sz w:val="24"/>
          <w:szCs w:val="24"/>
        </w:rPr>
        <w:instrText xml:space="preserve"> TOC \h \z \c "Table 3." </w:instrText>
      </w:r>
      <w:r w:rsidR="009A2158" w:rsidRPr="008A6C20">
        <w:rPr>
          <w:rFonts w:ascii="Times New Roman" w:hAnsi="Times New Roman" w:cs="Times New Roman"/>
          <w:b/>
          <w:i/>
          <w:iCs/>
          <w:color w:val="44546A" w:themeColor="text2"/>
          <w:sz w:val="24"/>
          <w:szCs w:val="24"/>
        </w:rPr>
        <w:fldChar w:fldCharType="separate"/>
      </w:r>
      <w:hyperlink w:anchor="_Toc536315174" w:history="1">
        <w:r w:rsidRPr="008A6C20">
          <w:rPr>
            <w:rStyle w:val="Hyperlink"/>
            <w:rFonts w:ascii="Times New Roman" w:hAnsi="Times New Roman" w:cs="Times New Roman"/>
            <w:b/>
            <w:noProof/>
            <w:sz w:val="24"/>
            <w:szCs w:val="24"/>
          </w:rPr>
          <w:t xml:space="preserve">Table 3. 1 </w:t>
        </w:r>
        <w:r w:rsidRPr="008A6C20">
          <w:rPr>
            <w:rStyle w:val="Hyperlink"/>
            <w:rFonts w:ascii="Times New Roman" w:hAnsi="Times New Roman" w:cs="Times New Roman"/>
            <w:noProof/>
            <w:sz w:val="24"/>
            <w:szCs w:val="24"/>
          </w:rPr>
          <w:t>Treatment combination for Experiment 1</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74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8</w:t>
        </w:r>
        <w:r w:rsidRPr="008A6C20">
          <w:rPr>
            <w:rFonts w:ascii="Times New Roman" w:hAnsi="Times New Roman" w:cs="Times New Roman"/>
            <w:noProof/>
            <w:webHidden/>
            <w:sz w:val="24"/>
            <w:szCs w:val="24"/>
          </w:rPr>
          <w:fldChar w:fldCharType="end"/>
        </w:r>
      </w:hyperlink>
    </w:p>
    <w:p w14:paraId="63F379D9" w14:textId="04F7E519" w:rsidR="008A6C20" w:rsidRPr="008A6C20"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75" w:history="1">
        <w:r w:rsidR="008A6C20" w:rsidRPr="008A6C20">
          <w:rPr>
            <w:rStyle w:val="Hyperlink"/>
            <w:rFonts w:ascii="Times New Roman" w:hAnsi="Times New Roman" w:cs="Times New Roman"/>
            <w:b/>
            <w:noProof/>
            <w:sz w:val="24"/>
            <w:szCs w:val="24"/>
          </w:rPr>
          <w:t>Table 3. 2</w:t>
        </w:r>
        <w:r w:rsidR="008A6C20" w:rsidRPr="008A6C20">
          <w:rPr>
            <w:rStyle w:val="Hyperlink"/>
            <w:rFonts w:ascii="Times New Roman" w:hAnsi="Times New Roman" w:cs="Times New Roman"/>
            <w:noProof/>
            <w:sz w:val="24"/>
            <w:szCs w:val="24"/>
          </w:rPr>
          <w:t xml:space="preserve"> Treatment combinations for Experiment 2</w:t>
        </w:r>
        <w:r w:rsidR="008A6C20" w:rsidRPr="008A6C20">
          <w:rPr>
            <w:rFonts w:ascii="Times New Roman" w:hAnsi="Times New Roman" w:cs="Times New Roman"/>
            <w:noProof/>
            <w:webHidden/>
            <w:sz w:val="24"/>
            <w:szCs w:val="24"/>
          </w:rPr>
          <w:tab/>
        </w:r>
        <w:r w:rsidR="008A6C20" w:rsidRPr="008A6C20">
          <w:rPr>
            <w:rFonts w:ascii="Times New Roman" w:hAnsi="Times New Roman" w:cs="Times New Roman"/>
            <w:noProof/>
            <w:webHidden/>
            <w:sz w:val="24"/>
            <w:szCs w:val="24"/>
          </w:rPr>
          <w:fldChar w:fldCharType="begin"/>
        </w:r>
        <w:r w:rsidR="008A6C20" w:rsidRPr="008A6C20">
          <w:rPr>
            <w:rFonts w:ascii="Times New Roman" w:hAnsi="Times New Roman" w:cs="Times New Roman"/>
            <w:noProof/>
            <w:webHidden/>
            <w:sz w:val="24"/>
            <w:szCs w:val="24"/>
          </w:rPr>
          <w:instrText xml:space="preserve"> PAGEREF _Toc536315175 \h </w:instrText>
        </w:r>
        <w:r w:rsidR="008A6C20" w:rsidRPr="008A6C20">
          <w:rPr>
            <w:rFonts w:ascii="Times New Roman" w:hAnsi="Times New Roman" w:cs="Times New Roman"/>
            <w:noProof/>
            <w:webHidden/>
            <w:sz w:val="24"/>
            <w:szCs w:val="24"/>
          </w:rPr>
        </w:r>
        <w:r w:rsidR="008A6C20"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29</w:t>
        </w:r>
        <w:r w:rsidR="008A6C20" w:rsidRPr="008A6C20">
          <w:rPr>
            <w:rFonts w:ascii="Times New Roman" w:hAnsi="Times New Roman" w:cs="Times New Roman"/>
            <w:noProof/>
            <w:webHidden/>
            <w:sz w:val="24"/>
            <w:szCs w:val="24"/>
          </w:rPr>
          <w:fldChar w:fldCharType="end"/>
        </w:r>
      </w:hyperlink>
    </w:p>
    <w:p w14:paraId="0E966FFF" w14:textId="290BB2FA" w:rsidR="008A6C20" w:rsidRPr="008A6C20"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76" w:history="1">
        <w:r w:rsidR="008A6C20" w:rsidRPr="008A6C20">
          <w:rPr>
            <w:rStyle w:val="Hyperlink"/>
            <w:rFonts w:ascii="Times New Roman" w:hAnsi="Times New Roman" w:cs="Times New Roman"/>
            <w:b/>
            <w:noProof/>
            <w:sz w:val="24"/>
            <w:szCs w:val="24"/>
          </w:rPr>
          <w:t xml:space="preserve">Table 3. 3 </w:t>
        </w:r>
        <w:r w:rsidR="008A6C20" w:rsidRPr="008A6C20">
          <w:rPr>
            <w:rStyle w:val="Hyperlink"/>
            <w:rFonts w:ascii="Times New Roman" w:hAnsi="Times New Roman" w:cs="Times New Roman"/>
            <w:noProof/>
            <w:sz w:val="24"/>
            <w:szCs w:val="24"/>
          </w:rPr>
          <w:t>Fertilizer recommendation for the three- and half--month age transplanted varieties</w:t>
        </w:r>
        <w:r w:rsidR="008A6C20" w:rsidRPr="008A6C20">
          <w:rPr>
            <w:rFonts w:ascii="Times New Roman" w:hAnsi="Times New Roman" w:cs="Times New Roman"/>
            <w:noProof/>
            <w:webHidden/>
            <w:sz w:val="24"/>
            <w:szCs w:val="24"/>
          </w:rPr>
          <w:tab/>
        </w:r>
        <w:r w:rsidR="008A6C20" w:rsidRPr="008A6C20">
          <w:rPr>
            <w:rFonts w:ascii="Times New Roman" w:hAnsi="Times New Roman" w:cs="Times New Roman"/>
            <w:noProof/>
            <w:webHidden/>
            <w:sz w:val="24"/>
            <w:szCs w:val="24"/>
          </w:rPr>
          <w:fldChar w:fldCharType="begin"/>
        </w:r>
        <w:r w:rsidR="008A6C20" w:rsidRPr="008A6C20">
          <w:rPr>
            <w:rFonts w:ascii="Times New Roman" w:hAnsi="Times New Roman" w:cs="Times New Roman"/>
            <w:noProof/>
            <w:webHidden/>
            <w:sz w:val="24"/>
            <w:szCs w:val="24"/>
          </w:rPr>
          <w:instrText xml:space="preserve"> PAGEREF _Toc536315176 \h </w:instrText>
        </w:r>
        <w:r w:rsidR="008A6C20" w:rsidRPr="008A6C20">
          <w:rPr>
            <w:rFonts w:ascii="Times New Roman" w:hAnsi="Times New Roman" w:cs="Times New Roman"/>
            <w:noProof/>
            <w:webHidden/>
            <w:sz w:val="24"/>
            <w:szCs w:val="24"/>
          </w:rPr>
        </w:r>
        <w:r w:rsidR="008A6C20"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4</w:t>
        </w:r>
        <w:r w:rsidR="008A6C20" w:rsidRPr="008A6C20">
          <w:rPr>
            <w:rFonts w:ascii="Times New Roman" w:hAnsi="Times New Roman" w:cs="Times New Roman"/>
            <w:noProof/>
            <w:webHidden/>
            <w:sz w:val="24"/>
            <w:szCs w:val="24"/>
          </w:rPr>
          <w:fldChar w:fldCharType="end"/>
        </w:r>
      </w:hyperlink>
    </w:p>
    <w:p w14:paraId="3C534E46" w14:textId="1A723A59" w:rsidR="008A6C20" w:rsidRPr="008A6C20" w:rsidRDefault="00761B34" w:rsidP="00A71A28">
      <w:pPr>
        <w:pStyle w:val="TableofFigures"/>
        <w:tabs>
          <w:tab w:val="right" w:leader="dot" w:pos="8777"/>
        </w:tabs>
        <w:spacing w:line="480" w:lineRule="auto"/>
        <w:rPr>
          <w:rStyle w:val="Hyperlink"/>
          <w:rFonts w:ascii="Times New Roman" w:hAnsi="Times New Roman" w:cs="Times New Roman"/>
          <w:noProof/>
          <w:sz w:val="24"/>
          <w:szCs w:val="24"/>
        </w:rPr>
      </w:pPr>
      <w:hyperlink w:anchor="_Toc536315177" w:history="1">
        <w:r w:rsidR="008A6C20" w:rsidRPr="008A6C20">
          <w:rPr>
            <w:rStyle w:val="Hyperlink"/>
            <w:rFonts w:ascii="Times New Roman" w:hAnsi="Times New Roman" w:cs="Times New Roman"/>
            <w:b/>
            <w:noProof/>
            <w:sz w:val="24"/>
            <w:szCs w:val="24"/>
          </w:rPr>
          <w:t xml:space="preserve">Table 3. 4 </w:t>
        </w:r>
        <w:r w:rsidR="008A6C20" w:rsidRPr="008A6C20">
          <w:rPr>
            <w:rStyle w:val="Hyperlink"/>
            <w:rFonts w:ascii="Times New Roman" w:hAnsi="Times New Roman" w:cs="Times New Roman"/>
            <w:noProof/>
            <w:sz w:val="24"/>
            <w:szCs w:val="24"/>
          </w:rPr>
          <w:t>Fertilizer recommendation for the three- and half--month age direct seeded varieties</w:t>
        </w:r>
        <w:r w:rsidR="008A6C20" w:rsidRPr="008A6C20">
          <w:rPr>
            <w:rFonts w:ascii="Times New Roman" w:hAnsi="Times New Roman" w:cs="Times New Roman"/>
            <w:noProof/>
            <w:webHidden/>
            <w:sz w:val="24"/>
            <w:szCs w:val="24"/>
          </w:rPr>
          <w:tab/>
        </w:r>
        <w:r w:rsidR="008A6C20" w:rsidRPr="008A6C20">
          <w:rPr>
            <w:rFonts w:ascii="Times New Roman" w:hAnsi="Times New Roman" w:cs="Times New Roman"/>
            <w:noProof/>
            <w:webHidden/>
            <w:sz w:val="24"/>
            <w:szCs w:val="24"/>
          </w:rPr>
          <w:fldChar w:fldCharType="begin"/>
        </w:r>
        <w:r w:rsidR="008A6C20" w:rsidRPr="008A6C20">
          <w:rPr>
            <w:rFonts w:ascii="Times New Roman" w:hAnsi="Times New Roman" w:cs="Times New Roman"/>
            <w:noProof/>
            <w:webHidden/>
            <w:sz w:val="24"/>
            <w:szCs w:val="24"/>
          </w:rPr>
          <w:instrText xml:space="preserve"> PAGEREF _Toc536315177 \h </w:instrText>
        </w:r>
        <w:r w:rsidR="008A6C20" w:rsidRPr="008A6C20">
          <w:rPr>
            <w:rFonts w:ascii="Times New Roman" w:hAnsi="Times New Roman" w:cs="Times New Roman"/>
            <w:noProof/>
            <w:webHidden/>
            <w:sz w:val="24"/>
            <w:szCs w:val="24"/>
          </w:rPr>
        </w:r>
        <w:r w:rsidR="008A6C20"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35</w:t>
        </w:r>
        <w:r w:rsidR="008A6C20" w:rsidRPr="008A6C20">
          <w:rPr>
            <w:rFonts w:ascii="Times New Roman" w:hAnsi="Times New Roman" w:cs="Times New Roman"/>
            <w:noProof/>
            <w:webHidden/>
            <w:sz w:val="24"/>
            <w:szCs w:val="24"/>
          </w:rPr>
          <w:fldChar w:fldCharType="end"/>
        </w:r>
      </w:hyperlink>
    </w:p>
    <w:p w14:paraId="51C0F1F1" w14:textId="2FEE8092" w:rsidR="008A6C20" w:rsidRPr="008A6C20" w:rsidRDefault="00761B34" w:rsidP="00A71A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89" w:history="1">
        <w:r w:rsidR="008A6C20" w:rsidRPr="008A6C20">
          <w:rPr>
            <w:rStyle w:val="Hyperlink"/>
            <w:rFonts w:ascii="Times New Roman" w:hAnsi="Times New Roman" w:cs="Times New Roman"/>
            <w:b/>
            <w:noProof/>
            <w:sz w:val="24"/>
            <w:szCs w:val="24"/>
          </w:rPr>
          <w:t xml:space="preserve">Table 4. 1 </w:t>
        </w:r>
        <w:r w:rsidR="008A6C20" w:rsidRPr="008A6C20">
          <w:rPr>
            <w:rStyle w:val="Hyperlink"/>
            <w:rFonts w:ascii="Times New Roman" w:hAnsi="Times New Roman" w:cs="Times New Roman"/>
            <w:noProof/>
            <w:sz w:val="24"/>
            <w:szCs w:val="24"/>
          </w:rPr>
          <w:t>Tray requirement and cost on tray</w:t>
        </w:r>
        <w:r w:rsidR="006877B4">
          <w:rPr>
            <w:rStyle w:val="Hyperlink"/>
            <w:rFonts w:ascii="Times New Roman" w:hAnsi="Times New Roman" w:cs="Times New Roman"/>
            <w:noProof/>
            <w:sz w:val="24"/>
            <w:szCs w:val="24"/>
          </w:rPr>
          <w:t>s</w:t>
        </w:r>
        <w:r w:rsidR="008A6C20" w:rsidRPr="008A6C20">
          <w:rPr>
            <w:rStyle w:val="Hyperlink"/>
            <w:rFonts w:ascii="Times New Roman" w:hAnsi="Times New Roman" w:cs="Times New Roman"/>
            <w:noProof/>
            <w:sz w:val="24"/>
            <w:szCs w:val="24"/>
          </w:rPr>
          <w:t xml:space="preserve"> according to the seed rate</w:t>
        </w:r>
        <w:r w:rsidR="008A6C20" w:rsidRPr="008A6C20">
          <w:rPr>
            <w:rFonts w:ascii="Times New Roman" w:hAnsi="Times New Roman" w:cs="Times New Roman"/>
            <w:noProof/>
            <w:webHidden/>
            <w:sz w:val="24"/>
            <w:szCs w:val="24"/>
          </w:rPr>
          <w:tab/>
        </w:r>
        <w:r w:rsidR="008A6C20" w:rsidRPr="008A6C20">
          <w:rPr>
            <w:rFonts w:ascii="Times New Roman" w:hAnsi="Times New Roman" w:cs="Times New Roman"/>
            <w:noProof/>
            <w:webHidden/>
            <w:sz w:val="24"/>
            <w:szCs w:val="24"/>
          </w:rPr>
          <w:fldChar w:fldCharType="begin"/>
        </w:r>
        <w:r w:rsidR="008A6C20" w:rsidRPr="008A6C20">
          <w:rPr>
            <w:rFonts w:ascii="Times New Roman" w:hAnsi="Times New Roman" w:cs="Times New Roman"/>
            <w:noProof/>
            <w:webHidden/>
            <w:sz w:val="24"/>
            <w:szCs w:val="24"/>
          </w:rPr>
          <w:instrText xml:space="preserve"> PAGEREF _Toc536315189 \h </w:instrText>
        </w:r>
        <w:r w:rsidR="008A6C20" w:rsidRPr="008A6C20">
          <w:rPr>
            <w:rFonts w:ascii="Times New Roman" w:hAnsi="Times New Roman" w:cs="Times New Roman"/>
            <w:noProof/>
            <w:webHidden/>
            <w:sz w:val="24"/>
            <w:szCs w:val="24"/>
          </w:rPr>
        </w:r>
        <w:r w:rsidR="008A6C20"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0</w:t>
        </w:r>
        <w:r w:rsidR="008A6C20" w:rsidRPr="008A6C20">
          <w:rPr>
            <w:rFonts w:ascii="Times New Roman" w:hAnsi="Times New Roman" w:cs="Times New Roman"/>
            <w:noProof/>
            <w:webHidden/>
            <w:sz w:val="24"/>
            <w:szCs w:val="24"/>
          </w:rPr>
          <w:fldChar w:fldCharType="end"/>
        </w:r>
      </w:hyperlink>
    </w:p>
    <w:p w14:paraId="3BF2194A" w14:textId="52C656F5" w:rsidR="008A6C20" w:rsidRPr="008A6C20" w:rsidRDefault="00761B34" w:rsidP="00A71A28">
      <w:pPr>
        <w:spacing w:line="480" w:lineRule="auto"/>
        <w:rPr>
          <w:rFonts w:ascii="Times New Roman" w:hAnsi="Times New Roman" w:cs="Times New Roman"/>
          <w:sz w:val="24"/>
          <w:szCs w:val="24"/>
        </w:rPr>
      </w:pPr>
      <w:hyperlink w:anchor="_Toc536315190" w:history="1">
        <w:r w:rsidR="008A6C20" w:rsidRPr="008A6C20">
          <w:rPr>
            <w:rStyle w:val="Hyperlink"/>
            <w:rFonts w:ascii="Times New Roman" w:hAnsi="Times New Roman" w:cs="Times New Roman"/>
            <w:b/>
            <w:noProof/>
            <w:sz w:val="24"/>
            <w:szCs w:val="24"/>
          </w:rPr>
          <w:t xml:space="preserve">Table 4. 2 </w:t>
        </w:r>
        <w:r w:rsidR="008A6C20" w:rsidRPr="008A6C20">
          <w:rPr>
            <w:rStyle w:val="Hyperlink"/>
            <w:rFonts w:ascii="Times New Roman" w:hAnsi="Times New Roman" w:cs="Times New Roman"/>
            <w:noProof/>
            <w:sz w:val="24"/>
            <w:szCs w:val="24"/>
          </w:rPr>
          <w:t>Calculation of number of seeds applied to a tray according to the optimum seed rate selected in the both varieties</w:t>
        </w:r>
        <w:r w:rsidR="00E802E1">
          <w:rPr>
            <w:rFonts w:ascii="Times New Roman" w:hAnsi="Times New Roman" w:cs="Times New Roman"/>
            <w:noProof/>
            <w:webHidden/>
            <w:sz w:val="24"/>
            <w:szCs w:val="24"/>
          </w:rPr>
          <w:t xml:space="preserve"> …………………………………………………………</w:t>
        </w:r>
        <w:r w:rsidR="008A6C20" w:rsidRPr="008A6C20">
          <w:rPr>
            <w:rFonts w:ascii="Times New Roman" w:hAnsi="Times New Roman" w:cs="Times New Roman"/>
            <w:noProof/>
            <w:webHidden/>
            <w:sz w:val="24"/>
            <w:szCs w:val="24"/>
          </w:rPr>
          <w:fldChar w:fldCharType="begin"/>
        </w:r>
        <w:r w:rsidR="008A6C20" w:rsidRPr="008A6C20">
          <w:rPr>
            <w:rFonts w:ascii="Times New Roman" w:hAnsi="Times New Roman" w:cs="Times New Roman"/>
            <w:noProof/>
            <w:webHidden/>
            <w:sz w:val="24"/>
            <w:szCs w:val="24"/>
          </w:rPr>
          <w:instrText xml:space="preserve"> PAGEREF _Toc536315190 \h </w:instrText>
        </w:r>
        <w:r w:rsidR="008A6C20" w:rsidRPr="008A6C20">
          <w:rPr>
            <w:rFonts w:ascii="Times New Roman" w:hAnsi="Times New Roman" w:cs="Times New Roman"/>
            <w:noProof/>
            <w:webHidden/>
            <w:sz w:val="24"/>
            <w:szCs w:val="24"/>
          </w:rPr>
        </w:r>
        <w:r w:rsidR="008A6C20" w:rsidRPr="008A6C20">
          <w:rPr>
            <w:rFonts w:ascii="Times New Roman" w:hAnsi="Times New Roman" w:cs="Times New Roman"/>
            <w:noProof/>
            <w:webHidden/>
            <w:sz w:val="24"/>
            <w:szCs w:val="24"/>
          </w:rPr>
          <w:fldChar w:fldCharType="separate"/>
        </w:r>
        <w:r w:rsidR="00D03CF0">
          <w:rPr>
            <w:rFonts w:ascii="Times New Roman" w:hAnsi="Times New Roman" w:cs="Times New Roman"/>
            <w:noProof/>
            <w:webHidden/>
            <w:sz w:val="24"/>
            <w:szCs w:val="24"/>
          </w:rPr>
          <w:t>50</w:t>
        </w:r>
        <w:r w:rsidR="008A6C20" w:rsidRPr="008A6C20">
          <w:rPr>
            <w:rFonts w:ascii="Times New Roman" w:hAnsi="Times New Roman" w:cs="Times New Roman"/>
            <w:noProof/>
            <w:webHidden/>
            <w:sz w:val="24"/>
            <w:szCs w:val="24"/>
          </w:rPr>
          <w:fldChar w:fldCharType="end"/>
        </w:r>
      </w:hyperlink>
    </w:p>
    <w:p w14:paraId="3C99692D" w14:textId="16A314DD" w:rsidR="00D620CA" w:rsidRPr="00D862D6" w:rsidRDefault="009A2158" w:rsidP="00A71A28">
      <w:pPr>
        <w:spacing w:line="480" w:lineRule="auto"/>
        <w:rPr>
          <w:rFonts w:ascii="Times New Roman" w:hAnsi="Times New Roman" w:cs="Times New Roman"/>
          <w:b/>
          <w:sz w:val="24"/>
          <w:szCs w:val="24"/>
        </w:rPr>
      </w:pPr>
      <w:r w:rsidRPr="008A6C20">
        <w:rPr>
          <w:rFonts w:ascii="Times New Roman" w:hAnsi="Times New Roman" w:cs="Times New Roman"/>
          <w:b/>
          <w:i/>
          <w:iCs/>
          <w:color w:val="44546A" w:themeColor="text2"/>
          <w:sz w:val="24"/>
          <w:szCs w:val="24"/>
        </w:rPr>
        <w:fldChar w:fldCharType="end"/>
      </w:r>
    </w:p>
    <w:p w14:paraId="421D6911" w14:textId="77777777" w:rsidR="00D620CA" w:rsidRDefault="00D620CA" w:rsidP="00A71A28">
      <w:pPr>
        <w:pStyle w:val="Heading1"/>
        <w:spacing w:line="360" w:lineRule="auto"/>
        <w:jc w:val="center"/>
        <w:rPr>
          <w:rFonts w:ascii="Times New Roman" w:hAnsi="Times New Roman" w:cs="Times New Roman"/>
          <w:b/>
          <w:color w:val="auto"/>
          <w:sz w:val="24"/>
          <w:szCs w:val="24"/>
        </w:rPr>
      </w:pPr>
    </w:p>
    <w:p w14:paraId="2D46A292" w14:textId="77777777" w:rsidR="00D620CA" w:rsidRDefault="00D620CA" w:rsidP="00A71A28">
      <w:pPr>
        <w:spacing w:line="360"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7AB2DFE6" w14:textId="75DB8836" w:rsidR="00D94C76" w:rsidRPr="009C6C09" w:rsidRDefault="00CA1337" w:rsidP="009C6C09">
      <w:pPr>
        <w:pStyle w:val="Heading1"/>
        <w:jc w:val="center"/>
        <w:rPr>
          <w:rFonts w:ascii="Times New Roman" w:hAnsi="Times New Roman" w:cs="Times New Roman"/>
          <w:b/>
          <w:color w:val="auto"/>
          <w:sz w:val="24"/>
          <w:szCs w:val="24"/>
        </w:rPr>
      </w:pPr>
      <w:bookmarkStart w:id="11" w:name="_Toc536292039"/>
      <w:r>
        <w:rPr>
          <w:rFonts w:ascii="Times New Roman" w:hAnsi="Times New Roman" w:cs="Times New Roman"/>
          <w:b/>
          <w:color w:val="auto"/>
          <w:sz w:val="24"/>
          <w:szCs w:val="24"/>
        </w:rPr>
        <w:lastRenderedPageBreak/>
        <w:t>ABBREVIATIONS</w:t>
      </w:r>
      <w:bookmarkEnd w:id="11"/>
    </w:p>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2" w:name="_Toc536292040"/>
      <w:r w:rsidRPr="00A44BA0">
        <w:rPr>
          <w:rFonts w:ascii="Times New Roman" w:hAnsi="Times New Roman" w:cs="Times New Roman"/>
          <w:b/>
          <w:color w:val="auto"/>
          <w:sz w:val="24"/>
          <w:szCs w:val="24"/>
        </w:rPr>
        <w:lastRenderedPageBreak/>
        <w:t>CHAPTER 01</w:t>
      </w:r>
      <w:bookmarkEnd w:id="9"/>
      <w:bookmarkEnd w:id="12"/>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39"/>
      <w:bookmarkStart w:id="14" w:name="_Toc536292041"/>
      <w:r w:rsidRPr="00A44BA0">
        <w:rPr>
          <w:rFonts w:ascii="Times New Roman" w:hAnsi="Times New Roman" w:cs="Times New Roman"/>
          <w:b/>
          <w:color w:val="auto"/>
          <w:sz w:val="24"/>
          <w:szCs w:val="24"/>
        </w:rPr>
        <w:t>INTRODUCTION</w:t>
      </w:r>
      <w:bookmarkEnd w:id="13"/>
      <w:bookmarkEnd w:id="14"/>
    </w:p>
    <w:p w14:paraId="3764461F" w14:textId="416883D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b)","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Maha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Yala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Maha and Yala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6C2D6EC"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w:t>
      </w:r>
      <w:r w:rsidR="00F007B0">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is practiced by more than 95% of total land extent devoted for rice cultivation as it is considered as an alternative option to lack of sufficient labor force </w:t>
      </w:r>
      <w:r w:rsidRPr="00A44BA0">
        <w:rPr>
          <w:rFonts w:ascii="Times New Roman" w:hAnsi="Times New Roman" w:cs="Times New Roman"/>
          <w:sz w:val="24"/>
          <w:szCs w:val="24"/>
        </w:rPr>
        <w:lastRenderedPageBreak/>
        <w:t xml:space="preserve">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w:t>
      </w:r>
      <w:r w:rsidR="005948DE">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A965B9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353F9DF"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65194E05"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w:t>
      </w:r>
      <w:r w:rsidR="007B1F52">
        <w:rPr>
          <w:rFonts w:ascii="Times New Roman" w:hAnsi="Times New Roman" w:cs="Times New Roman"/>
          <w:sz w:val="24"/>
          <w:szCs w:val="24"/>
        </w:rPr>
        <w:t xml:space="preserve">an </w:t>
      </w:r>
      <w:r w:rsidRPr="00A44BA0">
        <w:rPr>
          <w:rFonts w:ascii="Times New Roman" w:hAnsi="Times New Roman" w:cs="Times New Roman"/>
          <w:sz w:val="24"/>
          <w:szCs w:val="24"/>
        </w:rPr>
        <w:t xml:space="preserve">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154D061" w14:textId="28222BBF"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41F4F589" w14:textId="77777777" w:rsidR="009C6C09" w:rsidRPr="00A44BA0" w:rsidRDefault="009C6C09"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5" w:name="_Toc533978040"/>
      <w:bookmarkStart w:id="16" w:name="_Toc536292042"/>
      <w:r w:rsidRPr="00A44BA0">
        <w:rPr>
          <w:rFonts w:ascii="Times New Roman" w:hAnsi="Times New Roman" w:cs="Times New Roman"/>
          <w:b/>
          <w:color w:val="auto"/>
          <w:sz w:val="24"/>
          <w:szCs w:val="24"/>
        </w:rPr>
        <w:t>Objectives</w:t>
      </w:r>
      <w:bookmarkEnd w:id="15"/>
      <w:bookmarkEnd w:id="16"/>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1"/>
      <w:bookmarkStart w:id="18" w:name="_Toc536292043"/>
      <w:r w:rsidRPr="00A44BA0">
        <w:rPr>
          <w:rFonts w:ascii="Times New Roman" w:hAnsi="Times New Roman" w:cs="Times New Roman"/>
          <w:b/>
          <w:color w:val="auto"/>
        </w:rPr>
        <w:t>1.1.1 General Objective</w:t>
      </w:r>
      <w:bookmarkEnd w:id="17"/>
      <w:bookmarkEnd w:id="18"/>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9" w:name="_Toc533978042"/>
      <w:bookmarkStart w:id="20" w:name="_Toc536292044"/>
      <w:r w:rsidRPr="00A44BA0">
        <w:rPr>
          <w:rFonts w:ascii="Times New Roman" w:hAnsi="Times New Roman" w:cs="Times New Roman"/>
          <w:b/>
          <w:color w:val="auto"/>
        </w:rPr>
        <w:t>1.1.2 Specific Objective</w:t>
      </w:r>
      <w:bookmarkEnd w:id="19"/>
      <w:bookmarkEnd w:id="2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1"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6292045"/>
      <w:r w:rsidRPr="00A44BA0">
        <w:rPr>
          <w:rFonts w:ascii="Times New Roman" w:hAnsi="Times New Roman" w:cs="Times New Roman"/>
          <w:b/>
          <w:color w:val="auto"/>
          <w:sz w:val="24"/>
          <w:szCs w:val="24"/>
        </w:rPr>
        <w:lastRenderedPageBreak/>
        <w:t>CHAPTER 02</w:t>
      </w:r>
      <w:bookmarkEnd w:id="21"/>
      <w:bookmarkEnd w:id="22"/>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3" w:name="_Toc533978044"/>
      <w:bookmarkStart w:id="24" w:name="_Toc536292046"/>
      <w:r w:rsidRPr="00A44BA0">
        <w:rPr>
          <w:rFonts w:ascii="Times New Roman" w:hAnsi="Times New Roman" w:cs="Times New Roman"/>
          <w:b/>
          <w:color w:val="auto"/>
          <w:sz w:val="24"/>
          <w:szCs w:val="24"/>
        </w:rPr>
        <w:t>LITERATURE REVIEW</w:t>
      </w:r>
      <w:bookmarkEnd w:id="23"/>
      <w:bookmarkEnd w:id="24"/>
    </w:p>
    <w:p w14:paraId="7DA41A5D" w14:textId="0E4677B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5"/>
      <w:bookmarkStart w:id="26" w:name="_Toc536292047"/>
      <w:r w:rsidRPr="00A44BA0">
        <w:rPr>
          <w:rFonts w:ascii="Times New Roman" w:hAnsi="Times New Roman" w:cs="Times New Roman"/>
          <w:b/>
          <w:color w:val="auto"/>
          <w:sz w:val="24"/>
          <w:szCs w:val="24"/>
        </w:rPr>
        <w:t xml:space="preserve">2.1 Rice </w:t>
      </w:r>
      <w:r w:rsidR="00211F3B">
        <w:rPr>
          <w:rFonts w:ascii="Times New Roman" w:hAnsi="Times New Roman" w:cs="Times New Roman"/>
          <w:b/>
          <w:color w:val="auto"/>
          <w:sz w:val="24"/>
          <w:szCs w:val="24"/>
        </w:rPr>
        <w:t>P</w:t>
      </w:r>
      <w:r w:rsidRPr="00A44BA0">
        <w:rPr>
          <w:rFonts w:ascii="Times New Roman" w:hAnsi="Times New Roman" w:cs="Times New Roman"/>
          <w:b/>
          <w:color w:val="auto"/>
          <w:sz w:val="24"/>
          <w:szCs w:val="24"/>
        </w:rPr>
        <w:t>lant</w:t>
      </w:r>
      <w:bookmarkEnd w:id="25"/>
      <w:bookmarkEnd w:id="26"/>
    </w:p>
    <w:p w14:paraId="1B945866" w14:textId="59D0573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r w:rsidRPr="00455A80">
        <w:rPr>
          <w:rFonts w:ascii="Times New Roman" w:hAnsi="Times New Roman" w:cs="Times New Roman"/>
          <w:sz w:val="24"/>
          <w:szCs w:val="24"/>
        </w:rPr>
        <w:t>Oryzae</w:t>
      </w:r>
      <w:r w:rsidRPr="00A44BA0">
        <w:rPr>
          <w:rFonts w:ascii="Times New Roman" w:hAnsi="Times New Roman" w:cs="Times New Roman"/>
          <w:sz w:val="24"/>
          <w:szCs w:val="24"/>
        </w:rPr>
        <w:t xml:space="preserve"> and the genus </w:t>
      </w:r>
      <w:r w:rsidRPr="00D275B7">
        <w:rPr>
          <w:rFonts w:ascii="Times New Roman" w:hAnsi="Times New Roman" w:cs="Times New Roman"/>
          <w:i/>
          <w:sz w:val="24"/>
          <w:szCs w:val="24"/>
        </w:rPr>
        <w:t>Oryza</w:t>
      </w:r>
      <w:r w:rsidRPr="00A44BA0">
        <w:rPr>
          <w:rFonts w:ascii="Times New Roman" w:hAnsi="Times New Roman" w:cs="Times New Roman"/>
          <w:sz w:val="24"/>
          <w:szCs w:val="24"/>
        </w:rPr>
        <w:t xml:space="preserve">.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Oryza glaberrima</w:t>
      </w:r>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w:t>
      </w:r>
      <w:r w:rsidR="00E97792">
        <w:rPr>
          <w:rFonts w:ascii="Times New Roman" w:hAnsi="Times New Roman" w:cs="Times New Roman"/>
          <w:sz w:val="24"/>
          <w:szCs w:val="24"/>
        </w:rPr>
        <w:t>m</w:t>
      </w:r>
      <w:r w:rsidRPr="00A44BA0">
        <w:rPr>
          <w:rFonts w:ascii="Times New Roman" w:hAnsi="Times New Roman" w:cs="Times New Roman"/>
          <w:sz w:val="24"/>
          <w:szCs w:val="24"/>
        </w:rPr>
        <w:t xml:space="preserve">ost popularize cultivated variety among the farmers in all around the world when compared with the African </w:t>
      </w:r>
      <w:r w:rsidRPr="00A44BA0">
        <w:rPr>
          <w:rFonts w:ascii="Times New Roman" w:hAnsi="Times New Roman" w:cs="Times New Roman"/>
          <w:i/>
          <w:sz w:val="24"/>
          <w:szCs w:val="24"/>
        </w:rPr>
        <w:t>Oryza glaberrima</w:t>
      </w:r>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indica</w:t>
      </w:r>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Mekon river, Yangtze river and the Delta of Niger river is identified as the origin of </w:t>
      </w:r>
      <w:r w:rsidRPr="00A44BA0">
        <w:rPr>
          <w:rFonts w:ascii="Times New Roman" w:hAnsi="Times New Roman" w:cs="Times New Roman"/>
          <w:i/>
          <w:sz w:val="24"/>
          <w:szCs w:val="24"/>
        </w:rPr>
        <w:t xml:space="preserve">Oryza glaberrima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58EB89EB"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46"/>
      <w:bookmarkStart w:id="28" w:name="_Toc536292048"/>
      <w:r w:rsidRPr="00A44BA0">
        <w:rPr>
          <w:rFonts w:ascii="Times New Roman" w:hAnsi="Times New Roman" w:cs="Times New Roman"/>
          <w:b/>
          <w:color w:val="auto"/>
        </w:rPr>
        <w:t xml:space="preserve">2.11 Botanical </w:t>
      </w:r>
      <w:r w:rsidR="00211F3B">
        <w:rPr>
          <w:rFonts w:ascii="Times New Roman" w:hAnsi="Times New Roman" w:cs="Times New Roman"/>
          <w:b/>
          <w:color w:val="auto"/>
        </w:rPr>
        <w:t>C</w:t>
      </w:r>
      <w:r w:rsidRPr="00A44BA0">
        <w:rPr>
          <w:rFonts w:ascii="Times New Roman" w:hAnsi="Times New Roman" w:cs="Times New Roman"/>
          <w:b/>
          <w:color w:val="auto"/>
        </w:rPr>
        <w:t>lassification</w:t>
      </w:r>
      <w:bookmarkEnd w:id="27"/>
      <w:bookmarkEnd w:id="2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Division - Magnoliophyta</w:t>
      </w:r>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Class - Liliopsida</w:t>
      </w:r>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Order - Poales</w:t>
      </w:r>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Family - Gramineae or Poaceae</w:t>
      </w:r>
    </w:p>
    <w:p w14:paraId="51F5B6DB" w14:textId="77777777" w:rsidR="00272FDA" w:rsidRPr="00455A8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r w:rsidRPr="00455A80">
        <w:rPr>
          <w:rFonts w:ascii="Times New Roman" w:hAnsi="Times New Roman" w:cs="Times New Roman"/>
          <w:sz w:val="24"/>
          <w:szCs w:val="24"/>
        </w:rPr>
        <w:t>Oryzeae</w:t>
      </w:r>
    </w:p>
    <w:p w14:paraId="5A74CF51" w14:textId="77777777" w:rsidR="00272FDA" w:rsidRPr="00FD017D" w:rsidRDefault="00272FDA" w:rsidP="00272FDA">
      <w:pPr>
        <w:autoSpaceDE w:val="0"/>
        <w:autoSpaceDN w:val="0"/>
        <w:adjustRightInd w:val="0"/>
        <w:spacing w:after="0" w:line="480" w:lineRule="auto"/>
        <w:jc w:val="both"/>
        <w:rPr>
          <w:rFonts w:ascii="Times New Roman" w:hAnsi="Times New Roman" w:cs="Times New Roman"/>
          <w:i/>
          <w:sz w:val="24"/>
          <w:szCs w:val="24"/>
        </w:rPr>
      </w:pPr>
      <w:r w:rsidRPr="00A44BA0">
        <w:rPr>
          <w:rFonts w:ascii="Times New Roman" w:hAnsi="Times New Roman" w:cs="Times New Roman"/>
          <w:sz w:val="24"/>
          <w:szCs w:val="24"/>
        </w:rPr>
        <w:t xml:space="preserve">Genus - </w:t>
      </w:r>
      <w:r w:rsidRPr="00FD017D">
        <w:rPr>
          <w:rFonts w:ascii="Times New Roman" w:hAnsi="Times New Roman" w:cs="Times New Roman"/>
          <w:i/>
          <w:sz w:val="24"/>
          <w:szCs w:val="24"/>
        </w:rPr>
        <w:t>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w:t>
      </w:r>
      <w:r w:rsidRPr="00FD017D">
        <w:rPr>
          <w:rFonts w:ascii="Times New Roman" w:hAnsi="Times New Roman" w:cs="Times New Roman"/>
          <w:i/>
          <w:sz w:val="24"/>
          <w:szCs w:val="24"/>
        </w:rPr>
        <w:t>sativa</w:t>
      </w:r>
      <w:r w:rsidRPr="00A44BA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DA8848"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455A80">
        <w:rPr>
          <w:rFonts w:ascii="Times New Roman" w:hAnsi="Times New Roman" w:cs="Times New Roman"/>
          <w:i/>
          <w:sz w:val="24"/>
          <w:szCs w:val="24"/>
        </w:rPr>
        <w:t xml:space="preserve">Oryza </w:t>
      </w:r>
      <w:r w:rsidRPr="00A44BA0">
        <w:rPr>
          <w:rFonts w:ascii="Times New Roman" w:hAnsi="Times New Roman" w:cs="Times New Roman"/>
          <w:i/>
          <w:iCs/>
          <w:sz w:val="24"/>
          <w:szCs w:val="24"/>
        </w:rPr>
        <w:t xml:space="preserve">glaberrima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glaberrima.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w:t>
      </w:r>
      <w:r w:rsidR="00455A80">
        <w:rPr>
          <w:rFonts w:ascii="Times New Roman" w:hAnsi="Times New Roman" w:cs="Times New Roman"/>
          <w:iCs/>
          <w:sz w:val="24"/>
          <w:szCs w:val="24"/>
        </w:rPr>
        <w:t>,</w:t>
      </w:r>
      <w:r w:rsidRPr="00A44BA0">
        <w:rPr>
          <w:rFonts w:ascii="Times New Roman" w:hAnsi="Times New Roman" w:cs="Times New Roman"/>
          <w:iCs/>
          <w:sz w:val="24"/>
          <w:szCs w:val="24"/>
        </w:rPr>
        <w:t xml:space="preserve"> in botanically it is a perennial plant whereas the</w:t>
      </w:r>
      <w:r w:rsidRPr="00A44BA0">
        <w:rPr>
          <w:rFonts w:ascii="Times New Roman" w:hAnsi="Times New Roman" w:cs="Times New Roman"/>
          <w:i/>
          <w:iCs/>
          <w:sz w:val="24"/>
          <w:szCs w:val="24"/>
        </w:rPr>
        <w:t xml:space="preserve"> Oryza glaberrima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9" w:name="_Toc533978047"/>
    </w:p>
    <w:p w14:paraId="4A42DF7C" w14:textId="3E648971"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6292049"/>
      <w:r w:rsidRPr="00A44BA0">
        <w:rPr>
          <w:rFonts w:ascii="Times New Roman" w:hAnsi="Times New Roman" w:cs="Times New Roman"/>
          <w:b/>
          <w:color w:val="auto"/>
          <w:sz w:val="24"/>
          <w:szCs w:val="24"/>
        </w:rPr>
        <w:t xml:space="preserve">2.2 Paddy </w:t>
      </w:r>
      <w:r w:rsidR="00AB77E0">
        <w:rPr>
          <w:rFonts w:ascii="Times New Roman" w:hAnsi="Times New Roman" w:cs="Times New Roman"/>
          <w:b/>
          <w:color w:val="auto"/>
          <w:sz w:val="24"/>
          <w:szCs w:val="24"/>
        </w:rPr>
        <w:t>C</w:t>
      </w:r>
      <w:r w:rsidRPr="00A44BA0">
        <w:rPr>
          <w:rFonts w:ascii="Times New Roman" w:hAnsi="Times New Roman" w:cs="Times New Roman"/>
          <w:b/>
          <w:color w:val="auto"/>
          <w:sz w:val="24"/>
          <w:szCs w:val="24"/>
        </w:rPr>
        <w:t>ultivation in Sri Lanka</w:t>
      </w:r>
      <w:bookmarkEnd w:id="29"/>
      <w:bookmarkEnd w:id="30"/>
      <w:r w:rsidRPr="00A44BA0">
        <w:rPr>
          <w:rFonts w:ascii="Times New Roman" w:hAnsi="Times New Roman" w:cs="Times New Roman"/>
          <w:b/>
          <w:color w:val="auto"/>
          <w:sz w:val="24"/>
          <w:szCs w:val="24"/>
        </w:rPr>
        <w:t xml:space="preserve"> </w:t>
      </w:r>
    </w:p>
    <w:p w14:paraId="02846993" w14:textId="69A23154" w:rsidR="00272FDA" w:rsidRPr="00A44BA0" w:rsidRDefault="00272FDA" w:rsidP="00455A80">
      <w:pPr>
        <w:spacing w:line="480" w:lineRule="auto"/>
        <w:jc w:val="both"/>
        <w:rPr>
          <w:rFonts w:ascii="Times New Roman" w:hAnsi="Times New Roman" w:cs="Times New Roman"/>
          <w:sz w:val="24"/>
          <w:szCs w:val="24"/>
        </w:rPr>
      </w:pPr>
      <w:r w:rsidRPr="00455A80">
        <w:rPr>
          <w:rFonts w:ascii="Times New Roman" w:hAnsi="Times New Roman" w:cs="Times New Roman"/>
          <w:sz w:val="24"/>
          <w:szCs w:val="24"/>
        </w:rPr>
        <w:t>Rice is the main cereal crop cultivated in Sri Lanka which act as the main contributor of the rural economy by occupying more than 26.1</w:t>
      </w:r>
      <w:r w:rsidR="00FF0B7A" w:rsidRPr="00455A80">
        <w:rPr>
          <w:rFonts w:ascii="Times New Roman" w:hAnsi="Times New Roman" w:cs="Times New Roman"/>
          <w:sz w:val="24"/>
          <w:szCs w:val="24"/>
        </w:rPr>
        <w:t xml:space="preserve">% </w:t>
      </w:r>
      <w:r w:rsidRPr="00455A80">
        <w:rPr>
          <w:rFonts w:ascii="Times New Roman" w:hAnsi="Times New Roman" w:cs="Times New Roman"/>
          <w:sz w:val="24"/>
          <w:szCs w:val="24"/>
        </w:rPr>
        <w:t>of the labor force</w:t>
      </w:r>
      <w:r w:rsidR="00AA4F10" w:rsidRPr="00455A80">
        <w:rPr>
          <w:rFonts w:ascii="Times New Roman" w:hAnsi="Times New Roman" w:cs="Times New Roman"/>
          <w:sz w:val="24"/>
          <w:szCs w:val="24"/>
        </w:rPr>
        <w:t xml:space="preserve"> </w:t>
      </w:r>
      <w:r w:rsidRPr="00455A80">
        <w:rPr>
          <w:rFonts w:ascii="Times New Roman" w:hAnsi="Times New Roman" w:cs="Times New Roman"/>
          <w:sz w:val="24"/>
          <w:szCs w:val="24"/>
        </w:rPr>
        <w:fldChar w:fldCharType="begin" w:fldLock="1"/>
      </w:r>
      <w:r w:rsidRPr="00455A8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CBSL, 2018)</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455A80">
        <w:rPr>
          <w:rFonts w:ascii="Times New Roman" w:hAnsi="Times New Roman" w:cs="Times New Roman"/>
          <w:sz w:val="24"/>
          <w:szCs w:val="24"/>
        </w:rPr>
        <w:fldChar w:fldCharType="begin" w:fldLock="1"/>
      </w:r>
      <w:r w:rsidR="009F3A8E" w:rsidRPr="00455A8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Dhanapala, 2000; Henegedara, 2002)</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The land area under rice cultivation acquires about 34</w:t>
      </w:r>
      <w:r w:rsidR="00C74ABA" w:rsidRPr="00455A80">
        <w:rPr>
          <w:rFonts w:ascii="Times New Roman" w:hAnsi="Times New Roman" w:cs="Times New Roman"/>
          <w:sz w:val="24"/>
          <w:szCs w:val="24"/>
        </w:rPr>
        <w:t xml:space="preserve"> % </w:t>
      </w:r>
      <w:r w:rsidRPr="00455A80">
        <w:rPr>
          <w:rFonts w:ascii="Times New Roman" w:hAnsi="Times New Roman" w:cs="Times New Roman"/>
          <w:sz w:val="24"/>
          <w:szCs w:val="24"/>
        </w:rPr>
        <w:t>of the total land area devoted for cultivation in Sri Lanka which is about 792,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2017, including 543,00</w:t>
      </w:r>
      <w:r w:rsidR="00761D94">
        <w:rPr>
          <w:rFonts w:ascii="Times New Roman" w:hAnsi="Times New Roman" w:cs="Times New Roman"/>
          <w:sz w:val="24"/>
          <w:szCs w:val="24"/>
        </w:rPr>
        <w:t>0</w:t>
      </w:r>
      <w:r w:rsidRPr="00455A80">
        <w:rPr>
          <w:rFonts w:ascii="Times New Roman" w:hAnsi="Times New Roman" w:cs="Times New Roman"/>
          <w:sz w:val="24"/>
          <w:szCs w:val="24"/>
        </w:rPr>
        <w:t xml:space="preserve">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Maha season and 249,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Yala season </w:t>
      </w:r>
      <w:r w:rsidR="00455A80" w:rsidRPr="00455A8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URL":"https://www.cbsl.gov.lk","accessed":{"date-parts":[["2018","11","6"]]},"author":[{"dropping-particle":"","family":"Central Bank of Sri Lanka","given":"","non-dropping-particle":"","parse-names":false,"suffix":""}],"id":"ITEM-1","issued":{"date-parts":[["2017"]]},"title":"Second Quarter 2017 Central Bank of Sri Lanka","type":"webpage"},"uris":["http://www.mendeley.com/documents/?uuid=9e839738-a9ba-362b-bcd7-341f86290560"]}],"mendeley":{"formattedCitation":"(Central Bank of Sri Lanka, 2017)","manualFormatting":"(CBSL, 2017b)","plainTextFormattedCitation":"(Central Bank of Sri Lanka, 2017)","previouslyFormattedCitation":"(Central Bank of Sri Lanka, 2017)"},"properties":{"noteIndex":0},"schema":"https://github.com/citation-style-language/schema/raw/master/csl-citation.json"}</w:instrText>
      </w:r>
      <w:r w:rsidR="00455A80" w:rsidRPr="00455A80">
        <w:rPr>
          <w:rFonts w:ascii="Times New Roman" w:hAnsi="Times New Roman" w:cs="Times New Roman"/>
          <w:sz w:val="24"/>
          <w:szCs w:val="24"/>
        </w:rPr>
        <w:fldChar w:fldCharType="separate"/>
      </w:r>
      <w:r w:rsidR="00455A80" w:rsidRPr="00455A80">
        <w:rPr>
          <w:rFonts w:ascii="Times New Roman" w:hAnsi="Times New Roman" w:cs="Times New Roman"/>
          <w:noProof/>
          <w:sz w:val="24"/>
          <w:szCs w:val="24"/>
        </w:rPr>
        <w:t>(C</w:t>
      </w:r>
      <w:r w:rsidR="00B60E6C">
        <w:rPr>
          <w:rFonts w:ascii="Times New Roman" w:hAnsi="Times New Roman" w:cs="Times New Roman"/>
          <w:noProof/>
          <w:sz w:val="24"/>
          <w:szCs w:val="24"/>
        </w:rPr>
        <w:t>B</w:t>
      </w:r>
      <w:r w:rsidR="00474F95">
        <w:rPr>
          <w:rFonts w:ascii="Times New Roman" w:hAnsi="Times New Roman" w:cs="Times New Roman"/>
          <w:noProof/>
          <w:sz w:val="24"/>
          <w:szCs w:val="24"/>
        </w:rPr>
        <w:t>SL</w:t>
      </w:r>
      <w:r w:rsidR="00455A80" w:rsidRPr="00455A80">
        <w:rPr>
          <w:rFonts w:ascii="Times New Roman" w:hAnsi="Times New Roman" w:cs="Times New Roman"/>
          <w:noProof/>
          <w:sz w:val="24"/>
          <w:szCs w:val="24"/>
        </w:rPr>
        <w:t>, 2017</w:t>
      </w:r>
      <w:r w:rsidR="00474F95">
        <w:rPr>
          <w:rFonts w:ascii="Times New Roman" w:hAnsi="Times New Roman" w:cs="Times New Roman"/>
          <w:noProof/>
          <w:sz w:val="24"/>
          <w:szCs w:val="24"/>
        </w:rPr>
        <w:t>b</w:t>
      </w:r>
      <w:r w:rsidR="00455A80" w:rsidRPr="00455A80">
        <w:rPr>
          <w:rFonts w:ascii="Times New Roman" w:hAnsi="Times New Roman" w:cs="Times New Roman"/>
          <w:noProof/>
          <w:sz w:val="24"/>
          <w:szCs w:val="24"/>
        </w:rPr>
        <w:t>)</w:t>
      </w:r>
      <w:r w:rsidR="00455A80" w:rsidRPr="00455A8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1" w:name="_Toc533978048"/>
    </w:p>
    <w:p w14:paraId="0B18DB4C" w14:textId="53D849E6" w:rsidR="00272FDA" w:rsidRDefault="00272FDA" w:rsidP="00C74ABA">
      <w:pPr>
        <w:pStyle w:val="Heading2"/>
        <w:spacing w:line="480" w:lineRule="auto"/>
        <w:jc w:val="both"/>
        <w:rPr>
          <w:rFonts w:ascii="Times New Roman" w:hAnsi="Times New Roman" w:cs="Times New Roman"/>
          <w:b/>
          <w:color w:val="auto"/>
          <w:sz w:val="24"/>
          <w:szCs w:val="24"/>
        </w:rPr>
      </w:pPr>
      <w:bookmarkStart w:id="32" w:name="_Toc536292050"/>
      <w:r w:rsidRPr="00A44BA0">
        <w:rPr>
          <w:rFonts w:ascii="Times New Roman" w:hAnsi="Times New Roman" w:cs="Times New Roman"/>
          <w:b/>
          <w:color w:val="auto"/>
          <w:sz w:val="24"/>
          <w:szCs w:val="24"/>
        </w:rPr>
        <w:t xml:space="preserve">2.3 Constrains to the </w:t>
      </w:r>
      <w:r w:rsidR="00CF67C6">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 xml:space="preserve">ice </w:t>
      </w:r>
      <w:r w:rsidR="00CF67C6">
        <w:rPr>
          <w:rFonts w:ascii="Times New Roman" w:hAnsi="Times New Roman" w:cs="Times New Roman"/>
          <w:b/>
          <w:color w:val="auto"/>
          <w:sz w:val="24"/>
          <w:szCs w:val="24"/>
        </w:rPr>
        <w:t>C</w:t>
      </w:r>
      <w:r w:rsidRPr="00A44BA0">
        <w:rPr>
          <w:rFonts w:ascii="Times New Roman" w:hAnsi="Times New Roman" w:cs="Times New Roman"/>
          <w:b/>
          <w:color w:val="auto"/>
          <w:sz w:val="24"/>
          <w:szCs w:val="24"/>
        </w:rPr>
        <w:t>ultivation in Sri Lanka</w:t>
      </w:r>
      <w:bookmarkEnd w:id="31"/>
      <w:bookmarkEnd w:id="32"/>
    </w:p>
    <w:p w14:paraId="53A198D2" w14:textId="18104FF9"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115739">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7; Perera </w:t>
      </w:r>
      <w:r w:rsidRPr="00115739">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23186A">
        <w:rPr>
          <w:rFonts w:ascii="Times New Roman" w:hAnsi="Times New Roman" w:cs="Times New Roman"/>
          <w:sz w:val="24"/>
          <w:szCs w:val="24"/>
        </w:rPr>
        <w:lastRenderedPageBreak/>
        <w:t xml:space="preserve">So as </w:t>
      </w:r>
      <w:r w:rsidRPr="00A44BA0">
        <w:rPr>
          <w:rFonts w:ascii="Times New Roman" w:hAnsi="Times New Roman" w:cs="Times New Roman"/>
          <w:sz w:val="24"/>
          <w:szCs w:val="24"/>
        </w:rPr>
        <w:t xml:space="preserve">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6D7C6D9F" w:rsidR="00272FDA"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w:t>
      </w:r>
      <w:r w:rsidR="00257FD4">
        <w:rPr>
          <w:rFonts w:ascii="Times New Roman" w:hAnsi="Times New Roman" w:cs="Times New Roman"/>
          <w:sz w:val="24"/>
          <w:szCs w:val="24"/>
        </w:rPr>
        <w:t>fund</w:t>
      </w:r>
      <w:r w:rsidRPr="00A44BA0">
        <w:rPr>
          <w:rFonts w:ascii="Times New Roman" w:hAnsi="Times New Roman" w:cs="Times New Roman"/>
          <w:sz w:val="24"/>
          <w:szCs w:val="24"/>
        </w:rPr>
        <w:t xml:space="preserve"> is allocated for Agricultural Research and Extension in Sri Lanka </w:t>
      </w:r>
      <w:r w:rsidR="00EE74C2">
        <w:rPr>
          <w:rFonts w:ascii="Times New Roman" w:hAnsi="Times New Roman" w:cs="Times New Roman"/>
          <w:sz w:val="24"/>
          <w:szCs w:val="24"/>
        </w:rPr>
        <w:t xml:space="preserve">by the government </w:t>
      </w:r>
      <w:r w:rsidRPr="00A44BA0">
        <w:rPr>
          <w:rFonts w:ascii="Times New Roman" w:hAnsi="Times New Roman" w:cs="Times New Roman"/>
          <w:sz w:val="24"/>
          <w:szCs w:val="24"/>
        </w:rPr>
        <w:t xml:space="preserve">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865955" w14:textId="77777777" w:rsidR="009C6C09" w:rsidRPr="00EB07C3" w:rsidRDefault="009C6C09" w:rsidP="00272FDA">
      <w:pPr>
        <w:spacing w:line="480" w:lineRule="auto"/>
        <w:jc w:val="both"/>
        <w:rPr>
          <w:rFonts w:ascii="Times New Roman" w:hAnsi="Times New Roman" w:cs="Times New Roman"/>
          <w:sz w:val="24"/>
          <w:szCs w:val="24"/>
        </w:rPr>
      </w:pPr>
    </w:p>
    <w:p w14:paraId="46E95806" w14:textId="7B450FA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49"/>
      <w:bookmarkStart w:id="34" w:name="_Toc536292051"/>
      <w:r w:rsidRPr="00A44BA0">
        <w:rPr>
          <w:rFonts w:ascii="Times New Roman" w:hAnsi="Times New Roman" w:cs="Times New Roman"/>
          <w:b/>
          <w:color w:val="auto"/>
          <w:sz w:val="24"/>
          <w:szCs w:val="24"/>
        </w:rPr>
        <w:t xml:space="preserve">2.4 Direct </w:t>
      </w:r>
      <w:r w:rsidR="00CF67C6">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3"/>
      <w:bookmarkEnd w:id="34"/>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w:t>
      </w:r>
      <w:r w:rsidRPr="00A44BA0">
        <w:rPr>
          <w:rFonts w:ascii="Times New Roman" w:hAnsi="Times New Roman" w:cs="Times New Roman"/>
          <w:sz w:val="24"/>
          <w:szCs w:val="24"/>
        </w:rPr>
        <w:lastRenderedPageBreak/>
        <w:t xml:space="preserve">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0624E7FC"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5" w:name="_Toc533978050"/>
      <w:bookmarkStart w:id="36" w:name="_Toc536292052"/>
      <w:r w:rsidRPr="00A44BA0">
        <w:rPr>
          <w:rFonts w:ascii="Times New Roman" w:hAnsi="Times New Roman" w:cs="Times New Roman"/>
          <w:b/>
          <w:color w:val="auto"/>
          <w:sz w:val="24"/>
          <w:szCs w:val="24"/>
        </w:rPr>
        <w:lastRenderedPageBreak/>
        <w:t xml:space="preserve">2.5 Transplanting of </w:t>
      </w:r>
      <w:r w:rsidR="00CF67C6">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ice</w:t>
      </w:r>
      <w:bookmarkEnd w:id="35"/>
      <w:bookmarkEnd w:id="36"/>
    </w:p>
    <w:p w14:paraId="07094E32" w14:textId="5000ED4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w:t>
      </w:r>
      <w:r w:rsidR="00523200">
        <w:rPr>
          <w:rFonts w:ascii="Times New Roman" w:hAnsi="Times New Roman" w:cs="Times New Roman"/>
          <w:sz w:val="24"/>
          <w:szCs w:val="24"/>
        </w:rPr>
        <w:t xml:space="preserve">one of the </w:t>
      </w:r>
      <w:r w:rsidRPr="00A44BA0">
        <w:rPr>
          <w:rFonts w:ascii="Times New Roman" w:hAnsi="Times New Roman" w:cs="Times New Roman"/>
          <w:sz w:val="24"/>
          <w:szCs w:val="24"/>
        </w:rPr>
        <w:t xml:space="preserve">most commonly practiced </w:t>
      </w:r>
      <w:r w:rsidR="00ED529D">
        <w:rPr>
          <w:rFonts w:ascii="Times New Roman" w:hAnsi="Times New Roman" w:cs="Times New Roman"/>
          <w:sz w:val="24"/>
          <w:szCs w:val="24"/>
        </w:rPr>
        <w:t xml:space="preserve">establishment methods </w:t>
      </w:r>
      <w:r w:rsidRPr="00A44BA0">
        <w:rPr>
          <w:rFonts w:ascii="Times New Roman" w:hAnsi="Times New Roman" w:cs="Times New Roman"/>
          <w:sz w:val="24"/>
          <w:szCs w:val="24"/>
        </w:rPr>
        <w:t xml:space="preserve">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The transplanted rice cultivation gives significantly increased number of productive tillers per hill and increment in number of spikelets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79857C14"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292053"/>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211F3B">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292054"/>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054906C6"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w:t>
      </w:r>
      <w:r w:rsidR="00F622CA">
        <w:rPr>
          <w:rFonts w:ascii="Times New Roman" w:hAnsi="Times New Roman" w:cs="Times New Roman"/>
          <w:sz w:val="24"/>
          <w:szCs w:val="24"/>
        </w:rPr>
        <w:t xml:space="preserve"> shock</w:t>
      </w:r>
      <w:r w:rsidRPr="00A17AF2">
        <w:rPr>
          <w:rFonts w:ascii="Times New Roman" w:hAnsi="Times New Roman" w:cs="Times New Roman"/>
          <w:sz w:val="24"/>
          <w:szCs w:val="24"/>
        </w:rPr>
        <w:t xml:space="preserve">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292055"/>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70A14FE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Mechanical transplanting is re</w:t>
      </w:r>
      <w:r w:rsidR="009F5DB3">
        <w:rPr>
          <w:rFonts w:ascii="Times New Roman" w:hAnsi="Times New Roman" w:cs="Times New Roman"/>
          <w:sz w:val="24"/>
          <w:szCs w:val="24"/>
        </w:rPr>
        <w:t>c</w:t>
      </w:r>
      <w:r w:rsidRPr="00A44BA0">
        <w:rPr>
          <w:rFonts w:ascii="Times New Roman" w:hAnsi="Times New Roman" w:cs="Times New Roman"/>
          <w:sz w:val="24"/>
          <w:szCs w:val="24"/>
        </w:rPr>
        <w:t xml:space="preserv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 xml:space="preserve">(Gaikwad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 xml:space="preserve">Islam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xml:space="preserve">., 2016b; Rickman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w:t>
      </w:r>
      <w:r w:rsidR="00B72141" w:rsidRPr="00B44E84">
        <w:rPr>
          <w:rFonts w:ascii="Times New Roman" w:hAnsi="Times New Roman" w:cs="Times New Roman"/>
          <w:i/>
          <w:noProof/>
          <w:sz w:val="24"/>
          <w:szCs w:val="24"/>
        </w:rPr>
        <w:t>et al</w:t>
      </w:r>
      <w:r w:rsidR="00B72141" w:rsidRPr="00B72141">
        <w:rPr>
          <w:rFonts w:ascii="Times New Roman" w:hAnsi="Times New Roman" w:cs="Times New Roman"/>
          <w:noProof/>
          <w:sz w:val="24"/>
          <w:szCs w:val="24"/>
        </w:rPr>
        <w:t>.,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292056"/>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29889F5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w:t>
      </w:r>
      <w:r w:rsidR="00876083">
        <w:rPr>
          <w:rFonts w:ascii="Times New Roman" w:hAnsi="Times New Roman" w:cs="Times New Roman"/>
          <w:sz w:val="24"/>
          <w:szCs w:val="24"/>
        </w:rPr>
        <w:t>we</w:t>
      </w:r>
      <w:r w:rsidRPr="00A44BA0">
        <w:rPr>
          <w:rFonts w:ascii="Times New Roman" w:hAnsi="Times New Roman" w:cs="Times New Roman"/>
          <w:sz w:val="24"/>
          <w:szCs w:val="24"/>
        </w:rPr>
        <w:t xml:space="preserve">re </w:t>
      </w:r>
      <w:r w:rsidR="00E70C88" w:rsidRPr="00A44BA0">
        <w:rPr>
          <w:rFonts w:ascii="Times New Roman" w:hAnsi="Times New Roman" w:cs="Times New Roman"/>
          <w:sz w:val="24"/>
          <w:szCs w:val="24"/>
        </w:rPr>
        <w:t>used,</w:t>
      </w:r>
      <w:r w:rsidRPr="00A44BA0">
        <w:rPr>
          <w:rFonts w:ascii="Times New Roman" w:hAnsi="Times New Roman" w:cs="Times New Roman"/>
          <w:sz w:val="24"/>
          <w:szCs w:val="24"/>
        </w:rPr>
        <w:t xml:space="preserve"> the</w:t>
      </w:r>
      <w:r w:rsidR="005627EB">
        <w:rPr>
          <w:rFonts w:ascii="Times New Roman" w:hAnsi="Times New Roman" w:cs="Times New Roman"/>
          <w:sz w:val="24"/>
          <w:szCs w:val="24"/>
        </w:rPr>
        <w:t>y</w:t>
      </w:r>
      <w:r w:rsidRPr="00A44BA0">
        <w:rPr>
          <w:rFonts w:ascii="Times New Roman" w:hAnsi="Times New Roman" w:cs="Times New Roman"/>
          <w:sz w:val="24"/>
          <w:szCs w:val="24"/>
        </w:rPr>
        <w:t xml:space="preserv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64F5ED53" w:rsidR="000E130E" w:rsidRPr="00603DC7" w:rsidRDefault="00FB71DF" w:rsidP="00603DC7">
      <w:pPr>
        <w:pStyle w:val="Heading5"/>
        <w:rPr>
          <w:rFonts w:ascii="Times New Roman" w:hAnsi="Times New Roman" w:cs="Times New Roman"/>
          <w:b/>
          <w:color w:val="auto"/>
          <w:sz w:val="24"/>
          <w:szCs w:val="24"/>
        </w:rPr>
      </w:pPr>
      <w:bookmarkStart w:id="45" w:name="_Toc536292057"/>
      <w:r w:rsidRPr="00603DC7">
        <w:rPr>
          <w:rFonts w:ascii="Times New Roman" w:hAnsi="Times New Roman" w:cs="Times New Roman"/>
          <w:b/>
          <w:color w:val="auto"/>
          <w:sz w:val="24"/>
          <w:szCs w:val="24"/>
        </w:rPr>
        <w:t xml:space="preserve">2.5.3.1.1 Transplanters used in Asian </w:t>
      </w:r>
      <w:r w:rsidR="00CF67C6">
        <w:rPr>
          <w:rFonts w:ascii="Times New Roman" w:hAnsi="Times New Roman" w:cs="Times New Roman"/>
          <w:b/>
          <w:color w:val="auto"/>
          <w:sz w:val="24"/>
          <w:szCs w:val="24"/>
        </w:rPr>
        <w:t>C</w:t>
      </w:r>
      <w:r w:rsidRPr="00603DC7">
        <w:rPr>
          <w:rFonts w:ascii="Times New Roman" w:hAnsi="Times New Roman" w:cs="Times New Roman"/>
          <w:b/>
          <w:color w:val="auto"/>
          <w:sz w:val="24"/>
          <w:szCs w:val="24"/>
        </w:rPr>
        <w:t>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hr</w:t>
      </w:r>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62FC640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w:t>
      </w:r>
      <w:r w:rsidR="00BB063A">
        <w:rPr>
          <w:rFonts w:ascii="Times New Roman" w:hAnsi="Times New Roman" w:cs="Times New Roman"/>
          <w:sz w:val="24"/>
          <w:szCs w:val="24"/>
        </w:rPr>
        <w:t>r</w:t>
      </w:r>
      <w:r w:rsidRPr="00A44BA0">
        <w:rPr>
          <w:rFonts w:ascii="Times New Roman" w:hAnsi="Times New Roman" w:cs="Times New Roman"/>
          <w:sz w:val="24"/>
          <w:szCs w:val="24"/>
        </w:rPr>
        <w:t xml:space="preserve">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lizadeh </w:t>
      </w:r>
      <w:r w:rsidR="000724F8" w:rsidRPr="00BB063A">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xml:space="preserve">., 2011; Awal and Ziauddin, 2013; A. K. M. S. Islam </w:t>
      </w:r>
      <w:r w:rsidR="000724F8" w:rsidRPr="00BB063A">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292058"/>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w:t>
      </w:r>
      <w:r w:rsidR="000724F8" w:rsidRPr="00AF247D">
        <w:rPr>
          <w:rFonts w:ascii="Times New Roman" w:hAnsi="Times New Roman" w:cs="Times New Roman"/>
          <w:i/>
          <w:noProof/>
          <w:sz w:val="24"/>
          <w:szCs w:val="24"/>
        </w:rPr>
        <w:t>al</w:t>
      </w:r>
      <w:r w:rsidR="000724F8" w:rsidRPr="000724F8">
        <w:rPr>
          <w:rFonts w:ascii="Times New Roman" w:hAnsi="Times New Roman" w:cs="Times New Roman"/>
          <w:noProof/>
          <w:sz w:val="24"/>
          <w:szCs w:val="24"/>
        </w:rPr>
        <w:t>.,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 xml:space="preserve">(Islam </w:t>
      </w:r>
      <w:r w:rsidR="00702B0C" w:rsidRPr="000D37BA">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7E1E52A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w:t>
      </w:r>
      <w:r w:rsidR="00724483">
        <w:rPr>
          <w:rFonts w:ascii="Times New Roman" w:hAnsi="Times New Roman" w:cs="Times New Roman"/>
          <w:sz w:val="24"/>
          <w:szCs w:val="24"/>
        </w:rPr>
        <w:t>I</w:t>
      </w:r>
      <w:r w:rsidRPr="000724F8">
        <w:rPr>
          <w:rFonts w:ascii="Times New Roman" w:hAnsi="Times New Roman" w:cs="Times New Roman"/>
          <w:sz w:val="24"/>
          <w:szCs w:val="24"/>
        </w:rPr>
        <w:t xml:space="preserve">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Rashid </w:t>
      </w:r>
      <w:r w:rsidR="009C78BD" w:rsidRPr="00724483">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292059"/>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Alizadeh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1; A. K. M. S. Islam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5a; Islam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6b; Islam and Khan, 2017; Mamun </w:t>
      </w:r>
      <w:r w:rsidR="009C78BD" w:rsidRPr="00404B5E">
        <w:rPr>
          <w:rFonts w:ascii="Times New Roman" w:hAnsi="Times New Roman" w:cs="Times New Roman"/>
          <w:i/>
          <w:noProof/>
          <w:sz w:val="24"/>
          <w:szCs w:val="24"/>
        </w:rPr>
        <w:t>et</w:t>
      </w:r>
      <w:r w:rsidR="009C78BD" w:rsidRPr="009C78BD">
        <w:rPr>
          <w:rFonts w:ascii="Times New Roman" w:hAnsi="Times New Roman" w:cs="Times New Roman"/>
          <w:noProof/>
          <w:sz w:val="24"/>
          <w:szCs w:val="24"/>
        </w:rPr>
        <w:t xml:space="preserve"> </w:t>
      </w:r>
      <w:r w:rsidR="009C78BD" w:rsidRPr="00404B5E">
        <w:rPr>
          <w:rFonts w:ascii="Times New Roman" w:hAnsi="Times New Roman" w:cs="Times New Roman"/>
          <w:i/>
          <w:noProof/>
          <w:sz w:val="24"/>
          <w:szCs w:val="24"/>
        </w:rPr>
        <w:t>al</w:t>
      </w:r>
      <w:r w:rsidR="009C78BD" w:rsidRPr="009C78BD">
        <w:rPr>
          <w:rFonts w:ascii="Times New Roman" w:hAnsi="Times New Roman" w:cs="Times New Roman"/>
          <w:noProof/>
          <w:sz w:val="24"/>
          <w:szCs w:val="24"/>
        </w:rPr>
        <w:t>.,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Islam </w:t>
      </w:r>
      <w:r w:rsidR="009C78BD" w:rsidRPr="00CF7D64">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292060"/>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Deseo, 2015; Nachit, n.d.; Rani, 2012; Ros </w:t>
      </w:r>
      <w:r w:rsidRPr="00B11F44">
        <w:rPr>
          <w:rFonts w:ascii="Times New Roman" w:hAnsi="Times New Roman" w:cs="Times New Roman"/>
          <w:i/>
          <w:noProof/>
          <w:sz w:val="24"/>
          <w:szCs w:val="24"/>
        </w:rPr>
        <w:t>et al</w:t>
      </w:r>
      <w:r w:rsidRPr="000724F8">
        <w:rPr>
          <w:rFonts w:ascii="Times New Roman" w:hAnsi="Times New Roman" w:cs="Times New Roman"/>
          <w:noProof/>
          <w:sz w:val="24"/>
          <w:szCs w:val="24"/>
        </w:rPr>
        <w:t>.,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292061"/>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292062"/>
      <w:r w:rsidRPr="00B1628E">
        <w:rPr>
          <w:rFonts w:ascii="Times New Roman" w:hAnsi="Times New Roman" w:cs="Times New Roman"/>
          <w:b/>
          <w:color w:val="auto"/>
          <w:sz w:val="24"/>
          <w:szCs w:val="24"/>
        </w:rPr>
        <w:t>MATERIALS AND METHODS</w:t>
      </w:r>
      <w:bookmarkEnd w:id="53"/>
    </w:p>
    <w:p w14:paraId="4FF0EF56" w14:textId="354723B4"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292063"/>
      <w:r w:rsidRPr="00B1628E">
        <w:rPr>
          <w:rFonts w:ascii="Times New Roman" w:hAnsi="Times New Roman" w:cs="Times New Roman"/>
          <w:b/>
          <w:color w:val="auto"/>
          <w:sz w:val="24"/>
          <w:szCs w:val="24"/>
        </w:rPr>
        <w:t xml:space="preserve">3.1 Experimental </w:t>
      </w:r>
      <w:r w:rsidR="00211F3B">
        <w:rPr>
          <w:rFonts w:ascii="Times New Roman" w:hAnsi="Times New Roman" w:cs="Times New Roman"/>
          <w:b/>
          <w:color w:val="auto"/>
          <w:sz w:val="24"/>
          <w:szCs w:val="24"/>
        </w:rPr>
        <w:t>L</w:t>
      </w:r>
      <w:r w:rsidRPr="00B1628E">
        <w:rPr>
          <w:rFonts w:ascii="Times New Roman" w:hAnsi="Times New Roman" w:cs="Times New Roman"/>
          <w:b/>
          <w:color w:val="auto"/>
          <w:sz w:val="24"/>
          <w:szCs w:val="24"/>
        </w:rPr>
        <w:t>ocation</w:t>
      </w:r>
      <w:bookmarkEnd w:id="54"/>
    </w:p>
    <w:p w14:paraId="691A939A" w14:textId="2ADFB424" w:rsidR="001F1C82" w:rsidRPr="00B1628E" w:rsidRDefault="001F1C82" w:rsidP="00B64D76">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eld experiment was carried out at the Rice Research and Development Institute (RRDI), Bathalagoda (Longitude-80.264</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Maha” season from September to December 2018. The annual rainfall of the area is 1500-2285</w:t>
      </w:r>
      <w:r w:rsidR="00601F33">
        <w:rPr>
          <w:rFonts w:ascii="Times New Roman" w:hAnsi="Times New Roman" w:cs="Times New Roman"/>
          <w:sz w:val="24"/>
          <w:szCs w:val="24"/>
        </w:rPr>
        <w:t xml:space="preserve"> </w:t>
      </w:r>
      <w:r w:rsidRPr="00B1628E">
        <w:rPr>
          <w:rFonts w:ascii="Times New Roman" w:hAnsi="Times New Roman" w:cs="Times New Roman"/>
          <w:sz w:val="24"/>
          <w:szCs w:val="24"/>
        </w:rPr>
        <w:t>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929D739"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292064"/>
      <w:r w:rsidRPr="00B1628E">
        <w:rPr>
          <w:rFonts w:ascii="Times New Roman" w:hAnsi="Times New Roman" w:cs="Times New Roman"/>
          <w:b/>
          <w:color w:val="auto"/>
          <w:sz w:val="24"/>
          <w:szCs w:val="24"/>
        </w:rPr>
        <w:t>3.2 Treatments and Experimental Design</w:t>
      </w:r>
      <w:bookmarkEnd w:id="55"/>
    </w:p>
    <w:p w14:paraId="1FA79F3A" w14:textId="525C6FA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w:t>
      </w:r>
      <w:r w:rsidR="00617604">
        <w:rPr>
          <w:rFonts w:ascii="Times New Roman" w:hAnsi="Times New Roman" w:cs="Times New Roman"/>
          <w:sz w:val="24"/>
          <w:szCs w:val="24"/>
        </w:rPr>
        <w:t>d</w:t>
      </w:r>
      <w:r w:rsidRPr="00B1628E">
        <w:rPr>
          <w:rFonts w:ascii="Times New Roman" w:hAnsi="Times New Roman" w:cs="Times New Roman"/>
          <w:sz w:val="24"/>
          <w:szCs w:val="24"/>
        </w:rPr>
        <w:t xml:space="preserve"> </w:t>
      </w:r>
      <w:r w:rsidR="00617604">
        <w:rPr>
          <w:rFonts w:ascii="Times New Roman" w:hAnsi="Times New Roman" w:cs="Times New Roman"/>
          <w:sz w:val="24"/>
          <w:szCs w:val="24"/>
        </w:rPr>
        <w:t xml:space="preserve">in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3E33E3F3" w:rsidR="003E205C" w:rsidRPr="00617604" w:rsidRDefault="00617604" w:rsidP="00617604">
      <w:pPr>
        <w:pStyle w:val="Caption"/>
        <w:rPr>
          <w:rFonts w:ascii="Times New Roman" w:hAnsi="Times New Roman" w:cs="Times New Roman"/>
          <w:i w:val="0"/>
          <w:color w:val="auto"/>
          <w:sz w:val="24"/>
          <w:szCs w:val="24"/>
        </w:rPr>
      </w:pPr>
      <w:bookmarkStart w:id="56" w:name="_Toc536315174"/>
      <w:r w:rsidRPr="00617604">
        <w:rPr>
          <w:rFonts w:ascii="Times New Roman" w:hAnsi="Times New Roman" w:cs="Times New Roman"/>
          <w:b/>
          <w:i w:val="0"/>
          <w:color w:val="auto"/>
          <w:sz w:val="24"/>
          <w:szCs w:val="24"/>
        </w:rPr>
        <w:t xml:space="preserve">Table 3. </w:t>
      </w:r>
      <w:r w:rsidRPr="00617604">
        <w:rPr>
          <w:rFonts w:ascii="Times New Roman" w:hAnsi="Times New Roman" w:cs="Times New Roman"/>
          <w:b/>
          <w:i w:val="0"/>
          <w:color w:val="auto"/>
          <w:sz w:val="24"/>
          <w:szCs w:val="24"/>
        </w:rPr>
        <w:fldChar w:fldCharType="begin"/>
      </w:r>
      <w:r w:rsidRPr="00617604">
        <w:rPr>
          <w:rFonts w:ascii="Times New Roman" w:hAnsi="Times New Roman" w:cs="Times New Roman"/>
          <w:b/>
          <w:i w:val="0"/>
          <w:color w:val="auto"/>
          <w:sz w:val="24"/>
          <w:szCs w:val="24"/>
        </w:rPr>
        <w:instrText xml:space="preserve"> SEQ Table_3. \* ARABIC </w:instrText>
      </w:r>
      <w:r w:rsidRPr="00617604">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w:t>
      </w:r>
      <w:r w:rsidRPr="00617604">
        <w:rPr>
          <w:rFonts w:ascii="Times New Roman" w:hAnsi="Times New Roman" w:cs="Times New Roman"/>
          <w:b/>
          <w:i w:val="0"/>
          <w:color w:val="auto"/>
          <w:sz w:val="24"/>
          <w:szCs w:val="24"/>
        </w:rPr>
        <w:fldChar w:fldCharType="end"/>
      </w:r>
      <w:r w:rsidR="003E205C" w:rsidRPr="00617604">
        <w:rPr>
          <w:rFonts w:ascii="Times New Roman" w:hAnsi="Times New Roman" w:cs="Times New Roman"/>
          <w:b/>
          <w:i w:val="0"/>
          <w:color w:val="auto"/>
          <w:sz w:val="24"/>
          <w:szCs w:val="24"/>
        </w:rPr>
        <w:t xml:space="preserve"> </w:t>
      </w:r>
      <w:r w:rsidR="003E205C" w:rsidRPr="00617604">
        <w:rPr>
          <w:rFonts w:ascii="Times New Roman" w:hAnsi="Times New Roman" w:cs="Times New Roman"/>
          <w:i w:val="0"/>
          <w:color w:val="auto"/>
          <w:sz w:val="24"/>
          <w:szCs w:val="24"/>
        </w:rPr>
        <w:t>Treatment combination</w:t>
      </w:r>
      <w:r w:rsidR="009A2158" w:rsidRPr="00617604">
        <w:rPr>
          <w:rFonts w:ascii="Times New Roman" w:hAnsi="Times New Roman" w:cs="Times New Roman"/>
          <w:i w:val="0"/>
          <w:color w:val="auto"/>
          <w:sz w:val="24"/>
          <w:szCs w:val="24"/>
        </w:rPr>
        <w:t xml:space="preserve"> for Experiment 1</w:t>
      </w:r>
      <w:bookmarkEnd w:id="56"/>
    </w:p>
    <w:tbl>
      <w:tblPr>
        <w:tblStyle w:val="TableGrid"/>
        <w:tblpPr w:leftFromText="180" w:rightFromText="180" w:vertAnchor="text" w:horzAnchor="margin" w:tblpY="304"/>
        <w:tblW w:w="0" w:type="auto"/>
        <w:tblBorders>
          <w:left w:val="none" w:sz="0" w:space="0" w:color="auto"/>
          <w:right w:val="none" w:sz="0" w:space="0" w:color="auto"/>
          <w:insideH w:val="none" w:sz="0" w:space="0" w:color="auto"/>
          <w:insideV w:val="none" w:sz="0" w:space="0" w:color="auto"/>
        </w:tblBorders>
        <w:tblLook w:val="07A0" w:firstRow="1" w:lastRow="0" w:firstColumn="1" w:lastColumn="1" w:noHBand="1" w:noVBand="1"/>
      </w:tblPr>
      <w:tblGrid>
        <w:gridCol w:w="1701"/>
        <w:gridCol w:w="3353"/>
      </w:tblGrid>
      <w:tr w:rsidR="009E54D9" w14:paraId="2EAE20A2" w14:textId="77777777" w:rsidTr="009E54D9">
        <w:trPr>
          <w:trHeight w:val="541"/>
        </w:trPr>
        <w:tc>
          <w:tcPr>
            <w:tcW w:w="1701" w:type="dxa"/>
            <w:tcBorders>
              <w:bottom w:val="single" w:sz="4" w:space="0" w:color="auto"/>
            </w:tcBorders>
            <w:vAlign w:val="center"/>
          </w:tcPr>
          <w:p w14:paraId="3789005D" w14:textId="10299D1E"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reatment</w:t>
            </w:r>
          </w:p>
        </w:tc>
        <w:tc>
          <w:tcPr>
            <w:tcW w:w="3353" w:type="dxa"/>
            <w:tcBorders>
              <w:bottom w:val="single" w:sz="4" w:space="0" w:color="auto"/>
            </w:tcBorders>
            <w:vAlign w:val="center"/>
          </w:tcPr>
          <w:p w14:paraId="1DDFD2FE" w14:textId="54474E42"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 (g / tray)</w:t>
            </w:r>
          </w:p>
        </w:tc>
      </w:tr>
      <w:tr w:rsidR="009E54D9" w14:paraId="4EB07372" w14:textId="77777777" w:rsidTr="009E54D9">
        <w:trPr>
          <w:trHeight w:val="547"/>
        </w:trPr>
        <w:tc>
          <w:tcPr>
            <w:tcW w:w="1701" w:type="dxa"/>
            <w:tcBorders>
              <w:top w:val="single" w:sz="4" w:space="0" w:color="auto"/>
            </w:tcBorders>
            <w:vAlign w:val="center"/>
          </w:tcPr>
          <w:p w14:paraId="6926AFD4" w14:textId="5F101271"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3353" w:type="dxa"/>
            <w:tcBorders>
              <w:top w:val="single" w:sz="4" w:space="0" w:color="auto"/>
            </w:tcBorders>
            <w:vAlign w:val="center"/>
          </w:tcPr>
          <w:p w14:paraId="0C345513" w14:textId="28580FF6"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r>
      <w:tr w:rsidR="009E54D9" w14:paraId="732B86EA" w14:textId="77777777" w:rsidTr="009E54D9">
        <w:trPr>
          <w:trHeight w:val="541"/>
        </w:trPr>
        <w:tc>
          <w:tcPr>
            <w:tcW w:w="1701" w:type="dxa"/>
            <w:vAlign w:val="center"/>
          </w:tcPr>
          <w:p w14:paraId="6249C96F" w14:textId="515EF211"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3353" w:type="dxa"/>
            <w:vAlign w:val="center"/>
          </w:tcPr>
          <w:p w14:paraId="43C18C2E" w14:textId="2824A553"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9E54D9" w14:paraId="44E2533B" w14:textId="77777777" w:rsidTr="009E54D9">
        <w:trPr>
          <w:trHeight w:val="547"/>
        </w:trPr>
        <w:tc>
          <w:tcPr>
            <w:tcW w:w="1701" w:type="dxa"/>
            <w:vAlign w:val="center"/>
          </w:tcPr>
          <w:p w14:paraId="67E3C6C7" w14:textId="43167A17"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3353" w:type="dxa"/>
            <w:vAlign w:val="center"/>
          </w:tcPr>
          <w:p w14:paraId="284D9F3B" w14:textId="28A7FA78"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r>
      <w:tr w:rsidR="009E54D9" w14:paraId="08AC078D" w14:textId="77777777" w:rsidTr="009E54D9">
        <w:trPr>
          <w:trHeight w:val="541"/>
        </w:trPr>
        <w:tc>
          <w:tcPr>
            <w:tcW w:w="1701" w:type="dxa"/>
            <w:vAlign w:val="center"/>
          </w:tcPr>
          <w:p w14:paraId="399FCC23" w14:textId="26BD6D4D"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3353" w:type="dxa"/>
            <w:vAlign w:val="center"/>
          </w:tcPr>
          <w:p w14:paraId="42671C0D" w14:textId="391C57D5"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43C8C380" w14:textId="77777777" w:rsidR="00617604" w:rsidRDefault="00617604" w:rsidP="001F1C82">
      <w:pPr>
        <w:spacing w:line="480" w:lineRule="auto"/>
        <w:jc w:val="both"/>
        <w:rPr>
          <w:rFonts w:ascii="Times New Roman" w:hAnsi="Times New Roman" w:cs="Times New Roman"/>
          <w:sz w:val="24"/>
          <w:szCs w:val="24"/>
        </w:rPr>
      </w:pPr>
    </w:p>
    <w:p w14:paraId="1886CBD9" w14:textId="77777777" w:rsidR="009E54D9" w:rsidRDefault="009E54D9" w:rsidP="001F1C82">
      <w:pPr>
        <w:spacing w:line="480" w:lineRule="auto"/>
        <w:jc w:val="both"/>
        <w:rPr>
          <w:rFonts w:ascii="Times New Roman" w:hAnsi="Times New Roman" w:cs="Times New Roman"/>
          <w:sz w:val="24"/>
          <w:szCs w:val="24"/>
        </w:rPr>
      </w:pPr>
    </w:p>
    <w:p w14:paraId="16D71A5A" w14:textId="7D3FED7D"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2CA59B76" w14:textId="06366176" w:rsidR="009E54D9" w:rsidRPr="009E54D9" w:rsidRDefault="009E54D9" w:rsidP="009E54D9">
      <w:pPr>
        <w:pStyle w:val="Caption"/>
        <w:spacing w:line="480" w:lineRule="auto"/>
        <w:rPr>
          <w:rFonts w:ascii="Times New Roman" w:hAnsi="Times New Roman" w:cs="Times New Roman"/>
          <w:i w:val="0"/>
          <w:color w:val="auto"/>
          <w:sz w:val="24"/>
          <w:szCs w:val="24"/>
        </w:rPr>
      </w:pPr>
      <w:bookmarkStart w:id="57" w:name="_Toc536315175"/>
      <w:r w:rsidRPr="009E54D9">
        <w:rPr>
          <w:rFonts w:ascii="Times New Roman" w:hAnsi="Times New Roman" w:cs="Times New Roman"/>
          <w:b/>
          <w:i w:val="0"/>
          <w:color w:val="auto"/>
          <w:sz w:val="24"/>
          <w:szCs w:val="24"/>
        </w:rPr>
        <w:t xml:space="preserve">Table 3. </w:t>
      </w:r>
      <w:r w:rsidRPr="009E54D9">
        <w:rPr>
          <w:rFonts w:ascii="Times New Roman" w:hAnsi="Times New Roman" w:cs="Times New Roman"/>
          <w:b/>
          <w:i w:val="0"/>
          <w:color w:val="auto"/>
          <w:sz w:val="24"/>
          <w:szCs w:val="24"/>
        </w:rPr>
        <w:fldChar w:fldCharType="begin"/>
      </w:r>
      <w:r w:rsidRPr="009E54D9">
        <w:rPr>
          <w:rFonts w:ascii="Times New Roman" w:hAnsi="Times New Roman" w:cs="Times New Roman"/>
          <w:b/>
          <w:i w:val="0"/>
          <w:color w:val="auto"/>
          <w:sz w:val="24"/>
          <w:szCs w:val="24"/>
        </w:rPr>
        <w:instrText xml:space="preserve"> SEQ Table_3. \* ARABIC </w:instrText>
      </w:r>
      <w:r w:rsidRPr="009E54D9">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2</w:t>
      </w:r>
      <w:r w:rsidRPr="009E54D9">
        <w:rPr>
          <w:rFonts w:ascii="Times New Roman" w:hAnsi="Times New Roman" w:cs="Times New Roman"/>
          <w:b/>
          <w:i w:val="0"/>
          <w:color w:val="auto"/>
          <w:sz w:val="24"/>
          <w:szCs w:val="24"/>
        </w:rPr>
        <w:fldChar w:fldCharType="end"/>
      </w:r>
      <w:r>
        <w:rPr>
          <w:rFonts w:ascii="Times New Roman" w:hAnsi="Times New Roman" w:cs="Times New Roman"/>
          <w:i w:val="0"/>
          <w:sz w:val="24"/>
          <w:szCs w:val="24"/>
        </w:rPr>
        <w:t xml:space="preserve"> </w:t>
      </w:r>
      <w:r w:rsidR="001F1C82" w:rsidRPr="009E54D9">
        <w:rPr>
          <w:rFonts w:ascii="Times New Roman" w:hAnsi="Times New Roman" w:cs="Times New Roman"/>
          <w:i w:val="0"/>
          <w:color w:val="auto"/>
          <w:sz w:val="24"/>
          <w:szCs w:val="24"/>
        </w:rPr>
        <w:t>Treatment combinations</w:t>
      </w:r>
      <w:r w:rsidR="009A2158" w:rsidRPr="009E54D9">
        <w:rPr>
          <w:rFonts w:ascii="Times New Roman" w:hAnsi="Times New Roman" w:cs="Times New Roman"/>
          <w:i w:val="0"/>
          <w:color w:val="auto"/>
          <w:sz w:val="24"/>
          <w:szCs w:val="24"/>
        </w:rPr>
        <w:t xml:space="preserve"> for Experiment 2</w:t>
      </w:r>
      <w:bookmarkEnd w:id="57"/>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4255"/>
      </w:tblGrid>
      <w:tr w:rsidR="009E54D9" w14:paraId="27AB32B0" w14:textId="77777777" w:rsidTr="009E54D9">
        <w:trPr>
          <w:trHeight w:val="572"/>
        </w:trPr>
        <w:tc>
          <w:tcPr>
            <w:tcW w:w="2982" w:type="dxa"/>
            <w:tcBorders>
              <w:bottom w:val="single" w:sz="4" w:space="0" w:color="auto"/>
            </w:tcBorders>
            <w:vAlign w:val="center"/>
          </w:tcPr>
          <w:p w14:paraId="7A00162E" w14:textId="61C09AEF"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reatment</w:t>
            </w:r>
          </w:p>
        </w:tc>
        <w:tc>
          <w:tcPr>
            <w:tcW w:w="4255" w:type="dxa"/>
            <w:tcBorders>
              <w:bottom w:val="single" w:sz="4" w:space="0" w:color="auto"/>
            </w:tcBorders>
            <w:vAlign w:val="center"/>
          </w:tcPr>
          <w:p w14:paraId="705FD63F" w14:textId="6B8F7AFA"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Establishment method</w:t>
            </w:r>
          </w:p>
        </w:tc>
      </w:tr>
      <w:tr w:rsidR="009E54D9" w14:paraId="49D992D3" w14:textId="77777777" w:rsidTr="009E54D9">
        <w:trPr>
          <w:trHeight w:val="572"/>
        </w:trPr>
        <w:tc>
          <w:tcPr>
            <w:tcW w:w="2982" w:type="dxa"/>
            <w:tcBorders>
              <w:top w:val="single" w:sz="4" w:space="0" w:color="auto"/>
            </w:tcBorders>
            <w:vAlign w:val="center"/>
          </w:tcPr>
          <w:p w14:paraId="6DC450E4" w14:textId="7A6DCAAB"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255" w:type="dxa"/>
            <w:tcBorders>
              <w:top w:val="single" w:sz="4" w:space="0" w:color="auto"/>
            </w:tcBorders>
          </w:tcPr>
          <w:p w14:paraId="1F603B8F" w14:textId="67038423"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Broadcasting (BC)</w:t>
            </w:r>
          </w:p>
        </w:tc>
      </w:tr>
      <w:tr w:rsidR="009E54D9" w14:paraId="4FA33C38" w14:textId="77777777" w:rsidTr="009E54D9">
        <w:trPr>
          <w:trHeight w:val="560"/>
        </w:trPr>
        <w:tc>
          <w:tcPr>
            <w:tcW w:w="2982" w:type="dxa"/>
            <w:vAlign w:val="center"/>
          </w:tcPr>
          <w:p w14:paraId="3AE27322" w14:textId="6104FA14"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255" w:type="dxa"/>
          </w:tcPr>
          <w:p w14:paraId="1C67A7F6" w14:textId="18654093"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Manual / Random Transplanting (RT)</w:t>
            </w:r>
          </w:p>
        </w:tc>
      </w:tr>
      <w:tr w:rsidR="009E54D9" w14:paraId="6EA3B7D5" w14:textId="77777777" w:rsidTr="009E54D9">
        <w:trPr>
          <w:trHeight w:val="572"/>
        </w:trPr>
        <w:tc>
          <w:tcPr>
            <w:tcW w:w="2982" w:type="dxa"/>
            <w:vAlign w:val="center"/>
          </w:tcPr>
          <w:p w14:paraId="4449FE7E" w14:textId="16FACA21"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255" w:type="dxa"/>
          </w:tcPr>
          <w:p w14:paraId="65B512EB" w14:textId="436088CF"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Mechanical Transplanting (MT)</w:t>
            </w:r>
          </w:p>
        </w:tc>
      </w:tr>
      <w:tr w:rsidR="009E54D9" w14:paraId="3203211D" w14:textId="77777777" w:rsidTr="009E54D9">
        <w:trPr>
          <w:trHeight w:val="572"/>
        </w:trPr>
        <w:tc>
          <w:tcPr>
            <w:tcW w:w="2982" w:type="dxa"/>
            <w:vAlign w:val="center"/>
          </w:tcPr>
          <w:p w14:paraId="19D046E4" w14:textId="2E2906F1"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255" w:type="dxa"/>
          </w:tcPr>
          <w:p w14:paraId="663C4A81" w14:textId="150AECDB"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Parachute method (PA)</w:t>
            </w:r>
          </w:p>
        </w:tc>
      </w:tr>
    </w:tbl>
    <w:p w14:paraId="1FD762D6" w14:textId="3F6A5F13" w:rsidR="001F1C82" w:rsidRPr="00B1628E" w:rsidRDefault="001F1C82" w:rsidP="001F1C82">
      <w:pPr>
        <w:spacing w:line="480" w:lineRule="auto"/>
        <w:jc w:val="both"/>
        <w:rPr>
          <w:rFonts w:ascii="Times New Roman" w:hAnsi="Times New Roman" w:cs="Times New Roman"/>
          <w:sz w:val="24"/>
          <w:szCs w:val="24"/>
        </w:rPr>
      </w:pPr>
    </w:p>
    <w:p w14:paraId="24F77D44" w14:textId="60306E4F"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292065"/>
      <w:r w:rsidRPr="00B1628E">
        <w:rPr>
          <w:rFonts w:ascii="Times New Roman" w:hAnsi="Times New Roman" w:cs="Times New Roman"/>
          <w:b/>
          <w:color w:val="auto"/>
          <w:sz w:val="24"/>
          <w:szCs w:val="24"/>
        </w:rPr>
        <w:t xml:space="preserve">3.3 Agronomic </w:t>
      </w:r>
      <w:r w:rsidR="00211F3B">
        <w:rPr>
          <w:rFonts w:ascii="Times New Roman" w:hAnsi="Times New Roman" w:cs="Times New Roman"/>
          <w:b/>
          <w:color w:val="auto"/>
          <w:sz w:val="24"/>
          <w:szCs w:val="24"/>
        </w:rPr>
        <w:t>P</w:t>
      </w:r>
      <w:r w:rsidRPr="00B1628E">
        <w:rPr>
          <w:rFonts w:ascii="Times New Roman" w:hAnsi="Times New Roman" w:cs="Times New Roman"/>
          <w:b/>
          <w:color w:val="auto"/>
          <w:sz w:val="24"/>
          <w:szCs w:val="24"/>
        </w:rPr>
        <w:t>ractices</w:t>
      </w:r>
      <w:bookmarkEnd w:id="58"/>
    </w:p>
    <w:p w14:paraId="458D6528" w14:textId="04D6424A" w:rsidR="001F1C82" w:rsidRPr="00B64D76" w:rsidRDefault="001F1C82" w:rsidP="001F1C82">
      <w:pPr>
        <w:pStyle w:val="Heading3"/>
        <w:spacing w:line="480" w:lineRule="auto"/>
        <w:jc w:val="both"/>
        <w:rPr>
          <w:rFonts w:ascii="Times New Roman" w:hAnsi="Times New Roman" w:cs="Times New Roman"/>
          <w:b/>
          <w:color w:val="auto"/>
        </w:rPr>
      </w:pPr>
      <w:bookmarkStart w:id="59" w:name="_Toc536292066"/>
      <w:r w:rsidRPr="00B64D76">
        <w:rPr>
          <w:rFonts w:ascii="Times New Roman" w:hAnsi="Times New Roman" w:cs="Times New Roman"/>
          <w:b/>
          <w:color w:val="auto"/>
        </w:rPr>
        <w:t xml:space="preserve">3.3.1 Nursery </w:t>
      </w:r>
      <w:r w:rsidR="00CF67C6">
        <w:rPr>
          <w:rFonts w:ascii="Times New Roman" w:hAnsi="Times New Roman" w:cs="Times New Roman"/>
          <w:b/>
          <w:color w:val="auto"/>
        </w:rPr>
        <w:t>M</w:t>
      </w:r>
      <w:r w:rsidRPr="00B64D76">
        <w:rPr>
          <w:rFonts w:ascii="Times New Roman" w:hAnsi="Times New Roman" w:cs="Times New Roman"/>
          <w:b/>
          <w:color w:val="auto"/>
        </w:rPr>
        <w:t>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w:t>
      </w:r>
      <w:r w:rsidRPr="00B1628E">
        <w:rPr>
          <w:rFonts w:ascii="Times New Roman" w:hAnsi="Times New Roman" w:cs="Times New Roman"/>
          <w:sz w:val="24"/>
          <w:szCs w:val="24"/>
        </w:rPr>
        <w:lastRenderedPageBreak/>
        <w:t xml:space="preserve">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29" style="position:absolute;left:0;text-align:left;margin-left:0;margin-top:4.1pt;width:433.8pt;height:83.4pt;z-index:2516541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DIT/NIZQUA&#10;ALA6AAAOAAAAAAAAAAAAAAAAAC4CAABkcnMvZTJvRG9jLnhtbFBLAQItABQABgAIAAAAIQAVZ8n5&#10;3QAAAAYBAAAPAAAAAAAAAAAAAAAAAL8HAABkcnMvZG93bnJldi54bWxQSwUGAAAAAAQABADzAAAA&#10;yQgAAAAA&#10;">
                <v:rect id="Rectangle 184" o:spid="_x0000_s1030"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31"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32"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33"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34"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35"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36"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37"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38"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39"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40"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41"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42"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43"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44"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45"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46"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47"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E70C88" w:rsidRPr="007758BC" w:rsidRDefault="00E70C88"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1D071493" w:rsidR="001F1C82" w:rsidRPr="002C6ECD" w:rsidRDefault="002C6ECD" w:rsidP="002C6ECD">
      <w:pPr>
        <w:pStyle w:val="Caption"/>
        <w:rPr>
          <w:rFonts w:ascii="Times New Roman" w:hAnsi="Times New Roman" w:cs="Times New Roman"/>
          <w:i w:val="0"/>
          <w:color w:val="auto"/>
          <w:sz w:val="24"/>
          <w:szCs w:val="24"/>
        </w:rPr>
      </w:pPr>
      <w:bookmarkStart w:id="60" w:name="_Toc536314883"/>
      <w:r w:rsidRPr="002C6ECD">
        <w:rPr>
          <w:rFonts w:ascii="Times New Roman" w:hAnsi="Times New Roman" w:cs="Times New Roman"/>
          <w:b/>
          <w:i w:val="0"/>
          <w:color w:val="auto"/>
          <w:sz w:val="24"/>
          <w:szCs w:val="24"/>
        </w:rPr>
        <w:t xml:space="preserve">Figure 3. </w:t>
      </w:r>
      <w:r w:rsidRPr="002C6ECD">
        <w:rPr>
          <w:rFonts w:ascii="Times New Roman" w:hAnsi="Times New Roman" w:cs="Times New Roman"/>
          <w:b/>
          <w:i w:val="0"/>
          <w:color w:val="auto"/>
          <w:sz w:val="24"/>
          <w:szCs w:val="24"/>
        </w:rPr>
        <w:fldChar w:fldCharType="begin"/>
      </w:r>
      <w:r w:rsidRPr="002C6ECD">
        <w:rPr>
          <w:rFonts w:ascii="Times New Roman" w:hAnsi="Times New Roman" w:cs="Times New Roman"/>
          <w:b/>
          <w:i w:val="0"/>
          <w:color w:val="auto"/>
          <w:sz w:val="24"/>
          <w:szCs w:val="24"/>
        </w:rPr>
        <w:instrText xml:space="preserve"> SEQ Figure_3. \* ARABIC </w:instrText>
      </w:r>
      <w:r w:rsidRPr="002C6ECD">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w:t>
      </w:r>
      <w:r w:rsidRPr="002C6ECD">
        <w:rPr>
          <w:rFonts w:ascii="Times New Roman" w:hAnsi="Times New Roman" w:cs="Times New Roman"/>
          <w:b/>
          <w:i w:val="0"/>
          <w:color w:val="auto"/>
          <w:sz w:val="24"/>
          <w:szCs w:val="24"/>
        </w:rPr>
        <w:fldChar w:fldCharType="end"/>
      </w:r>
      <w:r w:rsidRPr="002C6ECD">
        <w:rPr>
          <w:rFonts w:ascii="Times New Roman" w:hAnsi="Times New Roman" w:cs="Times New Roman"/>
          <w:b/>
          <w:i w:val="0"/>
          <w:color w:val="auto"/>
          <w:sz w:val="24"/>
          <w:szCs w:val="24"/>
        </w:rPr>
        <w:t xml:space="preserve"> </w:t>
      </w:r>
      <w:r w:rsidR="005A2034" w:rsidRPr="002C6ECD">
        <w:rPr>
          <w:rFonts w:ascii="Times New Roman" w:hAnsi="Times New Roman" w:cs="Times New Roman"/>
          <w:i w:val="0"/>
          <w:color w:val="auto"/>
          <w:sz w:val="24"/>
          <w:szCs w:val="24"/>
        </w:rPr>
        <w:t>Layout of nursery tray experiment</w:t>
      </w:r>
      <w:bookmarkEnd w:id="60"/>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1652096" behindDoc="0" locked="0" layoutInCell="1" allowOverlap="1" wp14:anchorId="01F94337" wp14:editId="6F9D2823">
            <wp:simplePos x="0" y="0"/>
            <wp:positionH relativeFrom="margin">
              <wp:posOffset>1027430</wp:posOffset>
            </wp:positionH>
            <wp:positionV relativeFrom="paragraph">
              <wp:posOffset>100965</wp:posOffset>
            </wp:positionV>
            <wp:extent cx="3646170" cy="2255520"/>
            <wp:effectExtent l="19050" t="19050" r="11430" b="1143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3827A3C8" w:rsidR="00A53DEF" w:rsidRPr="005C54BB" w:rsidRDefault="00A53DEF" w:rsidP="00A53DEF">
      <w:pPr>
        <w:keepNext/>
        <w:jc w:val="both"/>
        <w:rPr>
          <w:rFonts w:ascii="Times New Roman" w:hAnsi="Times New Roman" w:cs="Times New Roman"/>
          <w:sz w:val="24"/>
          <w:szCs w:val="24"/>
        </w:rPr>
      </w:pPr>
      <w:bookmarkStart w:id="61" w:name="_Toc536027815"/>
      <w:bookmarkStart w:id="62"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w:t>
      </w:r>
      <w:r w:rsidRPr="005C54BB">
        <w:rPr>
          <w:rFonts w:ascii="Times New Roman" w:hAnsi="Times New Roman" w:cs="Times New Roman"/>
          <w:sz w:val="24"/>
          <w:szCs w:val="24"/>
        </w:rPr>
        <w:t>Arrangement of the nursery trays for the experiment</w:t>
      </w:r>
      <w:bookmarkEnd w:id="61"/>
      <w:bookmarkEnd w:id="62"/>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688662FC"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modified dapog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w:t>
      </w:r>
      <w:r w:rsidR="0043120C">
        <w:rPr>
          <w:rFonts w:ascii="Times New Roman" w:hAnsi="Times New Roman" w:cs="Times New Roman"/>
          <w:sz w:val="24"/>
          <w:szCs w:val="24"/>
        </w:rPr>
        <w:t>ies</w:t>
      </w:r>
      <w:r>
        <w:rPr>
          <w:rFonts w:ascii="Times New Roman" w:hAnsi="Times New Roman" w:cs="Times New Roman"/>
          <w:sz w:val="24"/>
          <w:szCs w:val="24"/>
        </w:rPr>
        <w:t xml:space="preserve">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w:t>
      </w:r>
      <w:r w:rsidR="0043120C">
        <w:rPr>
          <w:rFonts w:ascii="Times New Roman" w:hAnsi="Times New Roman" w:cs="Times New Roman"/>
          <w:sz w:val="24"/>
          <w:szCs w:val="24"/>
        </w:rPr>
        <w:t xml:space="preserve"> </w:t>
      </w:r>
      <w:r>
        <w:rPr>
          <w:rFonts w:ascii="Times New Roman" w:hAnsi="Times New Roman" w:cs="Times New Roman"/>
          <w:sz w:val="24"/>
          <w:szCs w:val="24"/>
        </w:rPr>
        <w:t>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w:t>
      </w:r>
      <w:r w:rsidR="0043120C">
        <w:rPr>
          <w:rFonts w:ascii="Times New Roman" w:hAnsi="Times New Roman" w:cs="Times New Roman"/>
          <w:sz w:val="24"/>
          <w:szCs w:val="24"/>
        </w:rPr>
        <w:t>were</w:t>
      </w:r>
      <w:r>
        <w:rPr>
          <w:rFonts w:ascii="Times New Roman" w:hAnsi="Times New Roman" w:cs="Times New Roman"/>
          <w:sz w:val="24"/>
          <w:szCs w:val="24"/>
        </w:rPr>
        <w:t xml:space="preserv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w:t>
      </w:r>
      <w:r w:rsidR="00345BBC">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w:t>
      </w:r>
      <w:r w:rsidR="00345BBC">
        <w:rPr>
          <w:rFonts w:ascii="Times New Roman" w:hAnsi="Times New Roman" w:cs="Times New Roman"/>
          <w:sz w:val="24"/>
          <w:szCs w:val="24"/>
        </w:rPr>
        <w:t>ere</w:t>
      </w:r>
      <w:r w:rsidRPr="00B1628E">
        <w:rPr>
          <w:rFonts w:ascii="Times New Roman" w:hAnsi="Times New Roman" w:cs="Times New Roman"/>
          <w:sz w:val="24"/>
          <w:szCs w:val="24"/>
        </w:rPr>
        <w:t xml:space="preserve"> used. </w:t>
      </w:r>
    </w:p>
    <w:p w14:paraId="5489A875" w14:textId="1F4F397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r w:rsidR="0043120C">
        <w:rPr>
          <w:rFonts w:ascii="Times New Roman" w:hAnsi="Times New Roman" w:cs="Times New Roman"/>
          <w:sz w:val="24"/>
          <w:szCs w:val="24"/>
        </w:rPr>
        <w:t>Recommended seed rates</w:t>
      </w:r>
      <w:r w:rsidRPr="00B1628E">
        <w:rPr>
          <w:rFonts w:ascii="Times New Roman" w:hAnsi="Times New Roman" w:cs="Times New Roman"/>
          <w:sz w:val="24"/>
          <w:szCs w:val="24"/>
        </w:rPr>
        <w:t xml:space="preserve"> </w:t>
      </w:r>
      <w:r w:rsidR="00380951">
        <w:rPr>
          <w:rFonts w:ascii="Times New Roman" w:hAnsi="Times New Roman" w:cs="Times New Roman"/>
          <w:sz w:val="24"/>
          <w:szCs w:val="24"/>
        </w:rPr>
        <w:t xml:space="preserve">were </w:t>
      </w:r>
      <w:r w:rsidR="00D73FA5">
        <w:rPr>
          <w:rFonts w:ascii="Times New Roman" w:hAnsi="Times New Roman" w:cs="Times New Roman"/>
          <w:sz w:val="24"/>
          <w:szCs w:val="24"/>
        </w:rPr>
        <w:t xml:space="preserve">used as </w:t>
      </w:r>
      <w:r w:rsidRPr="00B1628E">
        <w:rPr>
          <w:rFonts w:ascii="Times New Roman" w:hAnsi="Times New Roman" w:cs="Times New Roman"/>
          <w:sz w:val="24"/>
          <w:szCs w:val="24"/>
        </w:rPr>
        <w:t xml:space="preserve">40 kg/ha for Bg 360 and 50 kg/ha for Bg 374. The germinated seeds were scattered evenly on the nursery bed after 24 hours of water soaking followed by 48 hours of incubation. </w:t>
      </w:r>
    </w:p>
    <w:p w14:paraId="4010627A" w14:textId="6108E33C"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w:t>
      </w:r>
      <w:r>
        <w:rPr>
          <w:rFonts w:ascii="Times New Roman" w:hAnsi="Times New Roman" w:cs="Times New Roman"/>
          <w:sz w:val="24"/>
          <w:szCs w:val="24"/>
        </w:rPr>
        <w:t>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0E3B90A0"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he seed rate used for Bg 360 was 100</w:t>
      </w:r>
      <w:r w:rsidR="00345BBC">
        <w:rPr>
          <w:rFonts w:ascii="Times New Roman" w:hAnsi="Times New Roman" w:cs="Times New Roman"/>
          <w:sz w:val="24"/>
          <w:szCs w:val="24"/>
        </w:rPr>
        <w:t xml:space="preserve"> </w:t>
      </w:r>
      <w:r w:rsidRPr="00B1628E">
        <w:rPr>
          <w:rFonts w:ascii="Times New Roman" w:hAnsi="Times New Roman" w:cs="Times New Roman"/>
          <w:sz w:val="24"/>
          <w:szCs w:val="24"/>
        </w:rPr>
        <w:t>g per tray and the seed rate used for the variety Bg 374 was 150</w:t>
      </w:r>
      <w:r w:rsidR="00236A04">
        <w:rPr>
          <w:rFonts w:ascii="Times New Roman" w:hAnsi="Times New Roman" w:cs="Times New Roman"/>
          <w:sz w:val="24"/>
          <w:szCs w:val="24"/>
        </w:rPr>
        <w:t xml:space="preserve"> </w:t>
      </w:r>
      <w:r w:rsidRPr="00B1628E">
        <w:rPr>
          <w:rFonts w:ascii="Times New Roman" w:hAnsi="Times New Roman" w:cs="Times New Roman"/>
          <w:sz w:val="24"/>
          <w:szCs w:val="24"/>
        </w:rPr>
        <w:t xml:space="preserve">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310B635" w:rsidR="001F1C82" w:rsidRPr="00B1628E" w:rsidRDefault="001F1C82" w:rsidP="001F1C82">
      <w:pPr>
        <w:pStyle w:val="Heading3"/>
        <w:spacing w:line="480" w:lineRule="auto"/>
        <w:jc w:val="both"/>
        <w:rPr>
          <w:rFonts w:ascii="Times New Roman" w:hAnsi="Times New Roman" w:cs="Times New Roman"/>
          <w:b/>
          <w:color w:val="auto"/>
        </w:rPr>
      </w:pPr>
      <w:bookmarkStart w:id="63" w:name="_Toc536292067"/>
      <w:r w:rsidRPr="00B1628E">
        <w:rPr>
          <w:rFonts w:ascii="Times New Roman" w:hAnsi="Times New Roman" w:cs="Times New Roman"/>
          <w:b/>
          <w:color w:val="auto"/>
        </w:rPr>
        <w:t xml:space="preserve">3.3.2 Land </w:t>
      </w:r>
      <w:r w:rsidR="00CF67C6">
        <w:rPr>
          <w:rFonts w:ascii="Times New Roman" w:hAnsi="Times New Roman" w:cs="Times New Roman"/>
          <w:b/>
          <w:color w:val="auto"/>
        </w:rPr>
        <w:t>P</w:t>
      </w:r>
      <w:r w:rsidRPr="00B1628E">
        <w:rPr>
          <w:rFonts w:ascii="Times New Roman" w:hAnsi="Times New Roman" w:cs="Times New Roman"/>
          <w:b/>
          <w:color w:val="auto"/>
        </w:rPr>
        <w:t>reparation</w:t>
      </w:r>
      <w:bookmarkEnd w:id="63"/>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E70C88" w:rsidRPr="00FA26C5" w:rsidRDefault="00E70C88"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67216281"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CB4AB19"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4C7295EC"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6AA98984"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6FD99825"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107A83EE"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4B4CF7C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0CA39558"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48" style="position:absolute;left:0;text-align:left;margin-left:13.65pt;margin-top:6.1pt;width:410.4pt;height:178.8pt;z-index:25165312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">
                <v:rect id="Rectangle 356" o:spid="_x0000_s1049"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50"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51"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E70C88" w:rsidRPr="00FA26C5" w:rsidRDefault="00E70C88" w:rsidP="001F1C82">
                          <w:pPr>
                            <w:jc w:val="center"/>
                            <w:rPr>
                              <w:rFonts w:ascii="Times New Roman" w:hAnsi="Times New Roman" w:cs="Times New Roman"/>
                              <w:sz w:val="24"/>
                              <w:szCs w:val="24"/>
                            </w:rPr>
                          </w:pPr>
                          <w:bookmarkStart w:id="6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52"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53"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54"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55"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56"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67216281"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57"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CB4AB19"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58"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4C7295EC"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Pr>
                              <w:rFonts w:ascii="Times New Roman" w:hAnsi="Times New Roman" w:cs="Times New Roman"/>
                              <w:sz w:val="24"/>
                              <w:szCs w:val="24"/>
                            </w:rPr>
                            <w:t>, MT</w:t>
                          </w:r>
                        </w:p>
                      </w:txbxContent>
                    </v:textbox>
                  </v:rect>
                  <v:rect id="Rectangle 366" o:spid="_x0000_s1059"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6AA98984"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2</w:t>
                          </w:r>
                          <w:r>
                            <w:rPr>
                              <w:rFonts w:ascii="Times New Roman" w:hAnsi="Times New Roman" w:cs="Times New Roman"/>
                              <w:sz w:val="24"/>
                              <w:szCs w:val="24"/>
                            </w:rPr>
                            <w:t>, BC</w:t>
                          </w:r>
                        </w:p>
                      </w:txbxContent>
                    </v:textbox>
                  </v:rect>
                </v:group>
                <v:group id="Group 367" o:spid="_x0000_s1060"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61"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6FD99825"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62"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107A83EE"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63"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4B4CF7C7"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Pr>
                              <w:rFonts w:ascii="Times New Roman" w:hAnsi="Times New Roman" w:cs="Times New Roman"/>
                              <w:sz w:val="24"/>
                              <w:szCs w:val="24"/>
                            </w:rPr>
                            <w:t>, RT</w:t>
                          </w:r>
                        </w:p>
                      </w:txbxContent>
                    </v:textbox>
                  </v:rect>
                  <v:rect id="Rectangle 371" o:spid="_x0000_s1064"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0CA39558" w:rsidR="00E70C88" w:rsidRPr="00FA26C5" w:rsidRDefault="00E70C88"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00DC6CE1">
                            <w:rPr>
                              <w:rFonts w:ascii="Times New Roman" w:hAnsi="Times New Roman" w:cs="Times New Roman"/>
                              <w:sz w:val="24"/>
                              <w:szCs w:val="24"/>
                              <w:vertAlign w:val="subscript"/>
                            </w:rPr>
                            <w:t>3</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6D32613D" w:rsidR="00000DF1" w:rsidRPr="005A2034" w:rsidRDefault="005A2034" w:rsidP="005A2034">
      <w:pPr>
        <w:pStyle w:val="Caption"/>
        <w:rPr>
          <w:rFonts w:ascii="Times New Roman" w:hAnsi="Times New Roman" w:cs="Times New Roman"/>
          <w:b/>
          <w:i w:val="0"/>
          <w:color w:val="auto"/>
          <w:sz w:val="24"/>
          <w:szCs w:val="24"/>
        </w:rPr>
      </w:pPr>
      <w:bookmarkStart w:id="66" w:name="_Toc536314884"/>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w:t>
      </w:r>
      <w:r w:rsidRPr="005C54BB">
        <w:rPr>
          <w:rFonts w:ascii="Times New Roman" w:hAnsi="Times New Roman" w:cs="Times New Roman"/>
          <w:i w:val="0"/>
          <w:color w:val="auto"/>
          <w:sz w:val="24"/>
          <w:szCs w:val="24"/>
        </w:rPr>
        <w:t>Layout of the</w:t>
      </w:r>
      <w:r w:rsidR="009A2158" w:rsidRPr="005C54BB">
        <w:rPr>
          <w:rFonts w:ascii="Times New Roman" w:hAnsi="Times New Roman" w:cs="Times New Roman"/>
          <w:i w:val="0"/>
          <w:color w:val="auto"/>
          <w:sz w:val="24"/>
          <w:szCs w:val="24"/>
        </w:rPr>
        <w:t xml:space="preserve"> field</w:t>
      </w:r>
      <w:r w:rsidRPr="005C54BB">
        <w:rPr>
          <w:rFonts w:ascii="Times New Roman" w:hAnsi="Times New Roman" w:cs="Times New Roman"/>
          <w:i w:val="0"/>
          <w:color w:val="auto"/>
          <w:sz w:val="24"/>
          <w:szCs w:val="24"/>
        </w:rPr>
        <w:t xml:space="preserve"> experiment</w:t>
      </w:r>
      <w:bookmarkEnd w:id="66"/>
      <w:r w:rsidRPr="005A2034">
        <w:rPr>
          <w:rFonts w:ascii="Times New Roman" w:hAnsi="Times New Roman" w:cs="Times New Roman"/>
          <w:b/>
          <w:i w:val="0"/>
          <w:color w:val="auto"/>
          <w:sz w:val="24"/>
          <w:szCs w:val="24"/>
        </w:rPr>
        <w:t xml:space="preserve"> </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3FA4B63F" w:rsidR="001F1C82" w:rsidRPr="00B1628E" w:rsidRDefault="001F1C82" w:rsidP="001F1C82">
      <w:pPr>
        <w:pStyle w:val="Heading3"/>
        <w:spacing w:line="480" w:lineRule="auto"/>
        <w:jc w:val="both"/>
        <w:rPr>
          <w:rFonts w:ascii="Times New Roman" w:hAnsi="Times New Roman" w:cs="Times New Roman"/>
          <w:b/>
          <w:color w:val="auto"/>
        </w:rPr>
      </w:pPr>
      <w:bookmarkStart w:id="67" w:name="_Toc536292068"/>
      <w:r w:rsidRPr="00B1628E">
        <w:rPr>
          <w:rFonts w:ascii="Times New Roman" w:hAnsi="Times New Roman" w:cs="Times New Roman"/>
          <w:b/>
          <w:color w:val="auto"/>
        </w:rPr>
        <w:t xml:space="preserve">3.3.3 Crop </w:t>
      </w:r>
      <w:r w:rsidR="00CF67C6">
        <w:rPr>
          <w:rFonts w:ascii="Times New Roman" w:hAnsi="Times New Roman" w:cs="Times New Roman"/>
          <w:b/>
          <w:color w:val="auto"/>
        </w:rPr>
        <w:t>E</w:t>
      </w:r>
      <w:r w:rsidRPr="00B1628E">
        <w:rPr>
          <w:rFonts w:ascii="Times New Roman" w:hAnsi="Times New Roman" w:cs="Times New Roman"/>
          <w:b/>
          <w:color w:val="auto"/>
        </w:rPr>
        <w:t>stablishment</w:t>
      </w:r>
      <w:bookmarkEnd w:id="67"/>
    </w:p>
    <w:p w14:paraId="47A7B69D" w14:textId="4BA13C1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noProof/>
          <w:sz w:val="24"/>
          <w:szCs w:val="24"/>
        </w:rPr>
        <w:drawing>
          <wp:anchor distT="0" distB="0" distL="114300" distR="114300" simplePos="0" relativeHeight="251698176"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4457DD23" w:rsidR="003E205C" w:rsidRDefault="003E205C" w:rsidP="003E205C">
      <w:pPr>
        <w:pStyle w:val="Caption"/>
        <w:rPr>
          <w:rFonts w:ascii="Times New Roman" w:hAnsi="Times New Roman" w:cs="Times New Roman"/>
          <w:b/>
          <w:i w:val="0"/>
          <w:color w:val="auto"/>
          <w:sz w:val="24"/>
          <w:szCs w:val="24"/>
        </w:rPr>
      </w:pPr>
      <w:bookmarkStart w:id="68" w:name="_Toc536027816"/>
      <w:bookmarkStart w:id="69"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w:t>
      </w:r>
      <w:r w:rsidRPr="005C54BB">
        <w:rPr>
          <w:rFonts w:ascii="Times New Roman" w:hAnsi="Times New Roman" w:cs="Times New Roman"/>
          <w:i w:val="0"/>
          <w:color w:val="auto"/>
          <w:sz w:val="24"/>
          <w:szCs w:val="24"/>
        </w:rPr>
        <w:t>Kubota NSP-4W self-propelled walking behind type transplanter</w:t>
      </w:r>
      <w:bookmarkEnd w:id="68"/>
      <w:bookmarkEnd w:id="69"/>
      <w:r w:rsidRPr="003E205C">
        <w:rPr>
          <w:rFonts w:ascii="Times New Roman" w:hAnsi="Times New Roman" w:cs="Times New Roman"/>
          <w:b/>
          <w:i w:val="0"/>
          <w:color w:val="auto"/>
          <w:sz w:val="24"/>
          <w:szCs w:val="24"/>
        </w:rPr>
        <w:t xml:space="preserve"> </w:t>
      </w:r>
    </w:p>
    <w:p w14:paraId="282BFC68" w14:textId="77777777" w:rsidR="005C54BB" w:rsidRPr="005C54BB" w:rsidRDefault="005C54BB" w:rsidP="005C54BB"/>
    <w:p w14:paraId="3E492B2C" w14:textId="24FFC05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w:t>
      </w:r>
      <w:r w:rsidR="006D44AB">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The transplanter was capable of adjusting the within row space, per hill number of seedlings, planting depth of seedlings and the between </w:t>
      </w:r>
      <w:r w:rsidRPr="00B1628E">
        <w:rPr>
          <w:rFonts w:ascii="Times New Roman" w:hAnsi="Times New Roman" w:cs="Times New Roman"/>
          <w:sz w:val="24"/>
          <w:szCs w:val="24"/>
        </w:rPr>
        <w:lastRenderedPageBreak/>
        <w:t>row space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28368CF" w14:textId="77777777" w:rsidR="009C6C09" w:rsidRPr="00B1628E" w:rsidRDefault="009C6C09" w:rsidP="001F1C82">
      <w:pPr>
        <w:spacing w:line="480" w:lineRule="auto"/>
        <w:jc w:val="both"/>
        <w:rPr>
          <w:rFonts w:ascii="Times New Roman" w:hAnsi="Times New Roman" w:cs="Times New Roman"/>
          <w:sz w:val="24"/>
          <w:szCs w:val="24"/>
        </w:rPr>
      </w:pPr>
    </w:p>
    <w:p w14:paraId="180A177F" w14:textId="1C19EE53" w:rsidR="001F1C82" w:rsidRPr="00B1628E" w:rsidRDefault="001F1C82" w:rsidP="00F52D57">
      <w:pPr>
        <w:pStyle w:val="Heading3"/>
        <w:spacing w:line="600" w:lineRule="auto"/>
        <w:jc w:val="both"/>
        <w:rPr>
          <w:rFonts w:ascii="Times New Roman" w:hAnsi="Times New Roman" w:cs="Times New Roman"/>
          <w:b/>
          <w:color w:val="auto"/>
        </w:rPr>
      </w:pPr>
      <w:bookmarkStart w:id="70" w:name="_Toc536292069"/>
      <w:r w:rsidRPr="00B1628E">
        <w:rPr>
          <w:rFonts w:ascii="Times New Roman" w:hAnsi="Times New Roman" w:cs="Times New Roman"/>
          <w:b/>
          <w:color w:val="auto"/>
        </w:rPr>
        <w:t xml:space="preserve">3.3.4 Management </w:t>
      </w:r>
      <w:r w:rsidR="00CF67C6">
        <w:rPr>
          <w:rFonts w:ascii="Times New Roman" w:hAnsi="Times New Roman" w:cs="Times New Roman"/>
          <w:b/>
          <w:color w:val="auto"/>
        </w:rPr>
        <w:t>P</w:t>
      </w:r>
      <w:r w:rsidRPr="00B1628E">
        <w:rPr>
          <w:rFonts w:ascii="Times New Roman" w:hAnsi="Times New Roman" w:cs="Times New Roman"/>
          <w:b/>
          <w:color w:val="auto"/>
        </w:rPr>
        <w:t>ractices</w:t>
      </w:r>
      <w:bookmarkEnd w:id="70"/>
      <w:r w:rsidRPr="00B1628E">
        <w:rPr>
          <w:rFonts w:ascii="Times New Roman" w:hAnsi="Times New Roman" w:cs="Times New Roman"/>
          <w:b/>
          <w:color w:val="auto"/>
        </w:rPr>
        <w:t xml:space="preserve"> </w:t>
      </w:r>
    </w:p>
    <w:p w14:paraId="563414D0" w14:textId="7867862E"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71" w:name="_Toc536292070"/>
      <w:r w:rsidRPr="00B1628E">
        <w:rPr>
          <w:rFonts w:ascii="Times New Roman" w:hAnsi="Times New Roman" w:cs="Times New Roman"/>
          <w:b/>
          <w:i w:val="0"/>
          <w:color w:val="auto"/>
          <w:sz w:val="24"/>
          <w:szCs w:val="24"/>
        </w:rPr>
        <w:t xml:space="preserve">3.3.4.1 Fertilizer </w:t>
      </w:r>
      <w:r w:rsidR="00CF67C6">
        <w:rPr>
          <w:rFonts w:ascii="Times New Roman" w:hAnsi="Times New Roman" w:cs="Times New Roman"/>
          <w:b/>
          <w:i w:val="0"/>
          <w:color w:val="auto"/>
          <w:sz w:val="24"/>
          <w:szCs w:val="24"/>
        </w:rPr>
        <w:t>A</w:t>
      </w:r>
      <w:r w:rsidRPr="00B1628E">
        <w:rPr>
          <w:rFonts w:ascii="Times New Roman" w:hAnsi="Times New Roman" w:cs="Times New Roman"/>
          <w:b/>
          <w:i w:val="0"/>
          <w:color w:val="auto"/>
          <w:sz w:val="24"/>
          <w:szCs w:val="24"/>
        </w:rPr>
        <w:t>pplication</w:t>
      </w:r>
      <w:bookmarkEnd w:id="71"/>
    </w:p>
    <w:p w14:paraId="3112F0D4" w14:textId="1AA31DD4"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w:t>
      </w:r>
      <w:r w:rsidR="003F5884">
        <w:rPr>
          <w:rFonts w:ascii="Times New Roman" w:hAnsi="Times New Roman" w:cs="Times New Roman"/>
          <w:sz w:val="24"/>
          <w:szCs w:val="24"/>
        </w:rPr>
        <w:t>s</w:t>
      </w:r>
      <w:r w:rsidRPr="00B1628E">
        <w:rPr>
          <w:rFonts w:ascii="Times New Roman" w:hAnsi="Times New Roman" w:cs="Times New Roman"/>
          <w:sz w:val="24"/>
          <w:szCs w:val="24"/>
        </w:rPr>
        <w:t xml:space="preserve"> given by the Department of Agriculture (DOA) </w:t>
      </w:r>
      <w:r w:rsidR="006962B9">
        <w:rPr>
          <w:rFonts w:ascii="Times New Roman" w:hAnsi="Times New Roman" w:cs="Times New Roman"/>
          <w:sz w:val="24"/>
          <w:szCs w:val="24"/>
        </w:rPr>
        <w:t>considering</w:t>
      </w:r>
      <w:r w:rsidRPr="00B1628E">
        <w:rPr>
          <w:rFonts w:ascii="Times New Roman" w:hAnsi="Times New Roman" w:cs="Times New Roman"/>
          <w:sz w:val="24"/>
          <w:szCs w:val="24"/>
        </w:rPr>
        <w:t xml:space="preserve"> the age varieties and the method of establishment.</w:t>
      </w:r>
    </w:p>
    <w:p w14:paraId="227C3BAA" w14:textId="7A883588" w:rsidR="00124CBC" w:rsidRPr="00124CBC" w:rsidRDefault="003E205C" w:rsidP="00124CBC">
      <w:pPr>
        <w:pStyle w:val="Caption"/>
        <w:spacing w:line="480" w:lineRule="auto"/>
        <w:rPr>
          <w:rFonts w:ascii="Times New Roman" w:hAnsi="Times New Roman" w:cs="Times New Roman"/>
          <w:i w:val="0"/>
          <w:color w:val="auto"/>
          <w:sz w:val="24"/>
          <w:szCs w:val="24"/>
        </w:rPr>
      </w:pPr>
      <w:bookmarkStart w:id="72" w:name="_Toc536315176"/>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00124CBC">
        <w:rPr>
          <w:rFonts w:ascii="Times New Roman" w:hAnsi="Times New Roman" w:cs="Times New Roman"/>
          <w:b/>
          <w:i w:val="0"/>
          <w:color w:val="auto"/>
          <w:sz w:val="24"/>
          <w:szCs w:val="24"/>
        </w:rPr>
        <w:t xml:space="preserve"> </w:t>
      </w:r>
      <w:r w:rsidR="001F1C82" w:rsidRPr="00124CBC">
        <w:rPr>
          <w:rFonts w:ascii="Times New Roman" w:hAnsi="Times New Roman" w:cs="Times New Roman"/>
          <w:i w:val="0"/>
          <w:color w:val="auto"/>
          <w:sz w:val="24"/>
          <w:szCs w:val="24"/>
        </w:rPr>
        <w:t xml:space="preserve">Fertilizer recommendation for the </w:t>
      </w:r>
      <w:r w:rsidR="00F52D57" w:rsidRPr="00124CBC">
        <w:rPr>
          <w:rFonts w:ascii="Times New Roman" w:hAnsi="Times New Roman" w:cs="Times New Roman"/>
          <w:i w:val="0"/>
          <w:color w:val="auto"/>
          <w:sz w:val="24"/>
          <w:szCs w:val="24"/>
        </w:rPr>
        <w:t>three- and half--month</w:t>
      </w:r>
      <w:r w:rsidR="001F1C82" w:rsidRPr="00124CBC">
        <w:rPr>
          <w:rFonts w:ascii="Times New Roman" w:hAnsi="Times New Roman" w:cs="Times New Roman"/>
          <w:i w:val="0"/>
          <w:color w:val="auto"/>
          <w:sz w:val="24"/>
          <w:szCs w:val="24"/>
        </w:rPr>
        <w:t xml:space="preserve"> age </w:t>
      </w:r>
      <w:r w:rsidR="00F52D57" w:rsidRPr="00124CBC">
        <w:rPr>
          <w:rFonts w:ascii="Times New Roman" w:hAnsi="Times New Roman" w:cs="Times New Roman"/>
          <w:i w:val="0"/>
          <w:color w:val="auto"/>
          <w:sz w:val="24"/>
          <w:szCs w:val="24"/>
        </w:rPr>
        <w:t>t</w:t>
      </w:r>
      <w:r w:rsidR="001F1C82" w:rsidRPr="00124CBC">
        <w:rPr>
          <w:rFonts w:ascii="Times New Roman" w:hAnsi="Times New Roman" w:cs="Times New Roman"/>
          <w:i w:val="0"/>
          <w:color w:val="auto"/>
          <w:sz w:val="24"/>
          <w:szCs w:val="24"/>
        </w:rPr>
        <w:t>ransplanted varieties</w:t>
      </w:r>
      <w:bookmarkEnd w:id="72"/>
      <w:r w:rsidR="001F1C82" w:rsidRPr="00124CBC">
        <w:rPr>
          <w:rFonts w:ascii="Times New Roman" w:hAnsi="Times New Roman" w:cs="Times New Roman"/>
          <w:i w:val="0"/>
          <w:color w:val="auto"/>
          <w:sz w:val="24"/>
          <w:szCs w:val="24"/>
        </w:rPr>
        <w:t xml:space="preserve"> </w:t>
      </w:r>
    </w:p>
    <w:tbl>
      <w:tblPr>
        <w:tblStyle w:val="TableGrid"/>
        <w:tblW w:w="84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2"/>
        <w:gridCol w:w="1883"/>
        <w:gridCol w:w="1614"/>
        <w:gridCol w:w="1614"/>
      </w:tblGrid>
      <w:tr w:rsidR="00030DD2" w14:paraId="0B4A1512" w14:textId="77777777" w:rsidTr="009C6C09">
        <w:trPr>
          <w:trHeight w:val="550"/>
        </w:trPr>
        <w:tc>
          <w:tcPr>
            <w:tcW w:w="3362"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883" w:type="dxa"/>
            <w:tcBorders>
              <w:bottom w:val="single" w:sz="4" w:space="0" w:color="auto"/>
            </w:tcBorders>
            <w:vAlign w:val="center"/>
          </w:tcPr>
          <w:p w14:paraId="6F266D5E" w14:textId="408EAE60"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Urea (kg/ha)</w:t>
            </w:r>
          </w:p>
        </w:tc>
        <w:tc>
          <w:tcPr>
            <w:tcW w:w="1614" w:type="dxa"/>
            <w:tcBorders>
              <w:bottom w:val="single" w:sz="4" w:space="0" w:color="auto"/>
            </w:tcBorders>
            <w:vAlign w:val="center"/>
          </w:tcPr>
          <w:p w14:paraId="303E9CFF" w14:textId="1F74ACE8"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TSP (kg/ha)</w:t>
            </w:r>
          </w:p>
        </w:tc>
        <w:tc>
          <w:tcPr>
            <w:tcW w:w="1614" w:type="dxa"/>
            <w:tcBorders>
              <w:bottom w:val="single" w:sz="4" w:space="0" w:color="auto"/>
            </w:tcBorders>
            <w:vAlign w:val="center"/>
          </w:tcPr>
          <w:p w14:paraId="6D19A133" w14:textId="2243B8CE"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9C6C09">
        <w:trPr>
          <w:trHeight w:val="543"/>
        </w:trPr>
        <w:tc>
          <w:tcPr>
            <w:tcW w:w="3362"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883"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614"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614"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9C6C09">
        <w:trPr>
          <w:trHeight w:val="550"/>
        </w:trPr>
        <w:tc>
          <w:tcPr>
            <w:tcW w:w="3362"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883"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614"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614"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9C6C09">
        <w:trPr>
          <w:trHeight w:val="543"/>
        </w:trPr>
        <w:tc>
          <w:tcPr>
            <w:tcW w:w="3362"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883"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14"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614"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9C6C09">
        <w:trPr>
          <w:trHeight w:val="543"/>
        </w:trPr>
        <w:tc>
          <w:tcPr>
            <w:tcW w:w="3362"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883"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14"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614"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9C6C09">
        <w:trPr>
          <w:trHeight w:val="550"/>
        </w:trPr>
        <w:tc>
          <w:tcPr>
            <w:tcW w:w="3362"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883"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614"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614"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27AA2687"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SP – Triple Super Phosphate                                       </w:t>
      </w:r>
      <w:r w:rsidR="00211F3B">
        <w:rPr>
          <w:rFonts w:ascii="Times New Roman" w:hAnsi="Times New Roman" w:cs="Times New Roman"/>
          <w:sz w:val="24"/>
          <w:szCs w:val="24"/>
        </w:rPr>
        <w:t xml:space="preserve">      </w:t>
      </w:r>
      <w:r w:rsidRPr="00B1628E">
        <w:rPr>
          <w:rFonts w:ascii="Times New Roman" w:hAnsi="Times New Roman" w:cs="Times New Roman"/>
          <w:sz w:val="24"/>
          <w:szCs w:val="24"/>
        </w:rPr>
        <w:t>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2ECCD3DB" w:rsidR="00030DD2" w:rsidRPr="00124CBC" w:rsidRDefault="003E205C" w:rsidP="00124CBC">
      <w:pPr>
        <w:pStyle w:val="Caption"/>
        <w:spacing w:line="480" w:lineRule="auto"/>
        <w:rPr>
          <w:rFonts w:ascii="Times New Roman" w:hAnsi="Times New Roman" w:cs="Times New Roman"/>
          <w:i w:val="0"/>
          <w:color w:val="auto"/>
          <w:sz w:val="24"/>
          <w:szCs w:val="24"/>
        </w:rPr>
      </w:pPr>
      <w:bookmarkStart w:id="73" w:name="_Toc536315177"/>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124CBC">
        <w:rPr>
          <w:rFonts w:ascii="Times New Roman" w:hAnsi="Times New Roman" w:cs="Times New Roman"/>
          <w:i w:val="0"/>
          <w:color w:val="auto"/>
          <w:sz w:val="24"/>
          <w:szCs w:val="24"/>
        </w:rPr>
        <w:t>Fertilizer recommendation for the three- and half--month age direct seeded varieties</w:t>
      </w:r>
      <w:bookmarkEnd w:id="73"/>
      <w:r w:rsidR="00030DD2" w:rsidRPr="00124CBC">
        <w:rPr>
          <w:rFonts w:ascii="Times New Roman" w:hAnsi="Times New Roman" w:cs="Times New Roman"/>
          <w:i w:val="0"/>
          <w:color w:val="auto"/>
          <w:sz w:val="24"/>
          <w:szCs w:val="24"/>
        </w:rPr>
        <w:t xml:space="preserve"> </w:t>
      </w:r>
    </w:p>
    <w:tbl>
      <w:tblPr>
        <w:tblStyle w:val="TableGrid"/>
        <w:tblW w:w="83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2"/>
        <w:gridCol w:w="1860"/>
        <w:gridCol w:w="1594"/>
        <w:gridCol w:w="1594"/>
      </w:tblGrid>
      <w:tr w:rsidR="00030DD2" w14:paraId="1C24BC2C" w14:textId="77777777" w:rsidTr="009C6C09">
        <w:trPr>
          <w:trHeight w:val="576"/>
        </w:trPr>
        <w:tc>
          <w:tcPr>
            <w:tcW w:w="3322"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860" w:type="dxa"/>
            <w:tcBorders>
              <w:bottom w:val="single" w:sz="4" w:space="0" w:color="auto"/>
            </w:tcBorders>
            <w:vAlign w:val="center"/>
          </w:tcPr>
          <w:p w14:paraId="11D0BAD3"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Urea (kg/ha)</w:t>
            </w:r>
          </w:p>
        </w:tc>
        <w:tc>
          <w:tcPr>
            <w:tcW w:w="1594" w:type="dxa"/>
            <w:tcBorders>
              <w:bottom w:val="single" w:sz="4" w:space="0" w:color="auto"/>
            </w:tcBorders>
            <w:vAlign w:val="center"/>
          </w:tcPr>
          <w:p w14:paraId="0F9BDD03"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TSP (kg/ha)</w:t>
            </w:r>
          </w:p>
        </w:tc>
        <w:tc>
          <w:tcPr>
            <w:tcW w:w="1594" w:type="dxa"/>
            <w:tcBorders>
              <w:bottom w:val="single" w:sz="4" w:space="0" w:color="auto"/>
            </w:tcBorders>
            <w:vAlign w:val="center"/>
          </w:tcPr>
          <w:p w14:paraId="697A83F2"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9C6C09">
        <w:trPr>
          <w:trHeight w:val="568"/>
        </w:trPr>
        <w:tc>
          <w:tcPr>
            <w:tcW w:w="3322"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860"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594"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594"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9C6C09">
        <w:trPr>
          <w:trHeight w:val="576"/>
        </w:trPr>
        <w:tc>
          <w:tcPr>
            <w:tcW w:w="3322"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860"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594"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594"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9C6C09">
        <w:trPr>
          <w:trHeight w:val="568"/>
        </w:trPr>
        <w:tc>
          <w:tcPr>
            <w:tcW w:w="3322"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860"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594"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594"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9C6C09">
        <w:trPr>
          <w:trHeight w:val="568"/>
        </w:trPr>
        <w:tc>
          <w:tcPr>
            <w:tcW w:w="3322"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860"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594"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594"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9C6C09">
        <w:trPr>
          <w:trHeight w:val="576"/>
        </w:trPr>
        <w:tc>
          <w:tcPr>
            <w:tcW w:w="3322"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860"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594"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594"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E873060" w:rsidR="001F1C82"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1357A91F" w14:textId="77777777" w:rsidR="009C6C09" w:rsidRPr="00B1628E" w:rsidRDefault="009C6C09" w:rsidP="001F1C82">
      <w:pPr>
        <w:spacing w:line="480" w:lineRule="auto"/>
        <w:jc w:val="both"/>
        <w:rPr>
          <w:rFonts w:ascii="Times New Roman" w:hAnsi="Times New Roman" w:cs="Times New Roman"/>
          <w:sz w:val="24"/>
          <w:szCs w:val="24"/>
        </w:rPr>
      </w:pPr>
    </w:p>
    <w:p w14:paraId="5863B62E" w14:textId="7E3AB600"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4" w:name="_Toc536292071"/>
      <w:r w:rsidRPr="00B1628E">
        <w:rPr>
          <w:rFonts w:ascii="Times New Roman" w:hAnsi="Times New Roman" w:cs="Times New Roman"/>
          <w:b/>
          <w:i w:val="0"/>
          <w:color w:val="auto"/>
          <w:sz w:val="24"/>
          <w:szCs w:val="24"/>
        </w:rPr>
        <w:t xml:space="preserve">3.3.4.2 Weed, </w:t>
      </w:r>
      <w:r w:rsidR="00CF67C6">
        <w:rPr>
          <w:rFonts w:ascii="Times New Roman" w:hAnsi="Times New Roman" w:cs="Times New Roman"/>
          <w:b/>
          <w:i w:val="0"/>
          <w:color w:val="auto"/>
          <w:sz w:val="24"/>
          <w:szCs w:val="24"/>
        </w:rPr>
        <w:t>P</w:t>
      </w:r>
      <w:r w:rsidRPr="00B1628E">
        <w:rPr>
          <w:rFonts w:ascii="Times New Roman" w:hAnsi="Times New Roman" w:cs="Times New Roman"/>
          <w:b/>
          <w:i w:val="0"/>
          <w:color w:val="auto"/>
          <w:sz w:val="24"/>
          <w:szCs w:val="24"/>
        </w:rPr>
        <w:t xml:space="preserve">est and </w:t>
      </w:r>
      <w:r w:rsidR="00CF67C6">
        <w:rPr>
          <w:rFonts w:ascii="Times New Roman" w:hAnsi="Times New Roman" w:cs="Times New Roman"/>
          <w:b/>
          <w:i w:val="0"/>
          <w:color w:val="auto"/>
          <w:sz w:val="24"/>
          <w:szCs w:val="24"/>
        </w:rPr>
        <w:t>D</w:t>
      </w:r>
      <w:r w:rsidRPr="00B1628E">
        <w:rPr>
          <w:rFonts w:ascii="Times New Roman" w:hAnsi="Times New Roman" w:cs="Times New Roman"/>
          <w:b/>
          <w:i w:val="0"/>
          <w:color w:val="auto"/>
          <w:sz w:val="24"/>
          <w:szCs w:val="24"/>
        </w:rPr>
        <w:t xml:space="preserve">isease </w:t>
      </w:r>
      <w:r w:rsidR="00CF67C6">
        <w:rPr>
          <w:rFonts w:ascii="Times New Roman" w:hAnsi="Times New Roman" w:cs="Times New Roman"/>
          <w:b/>
          <w:i w:val="0"/>
          <w:color w:val="auto"/>
          <w:sz w:val="24"/>
          <w:szCs w:val="24"/>
        </w:rPr>
        <w:t>C</w:t>
      </w:r>
      <w:r w:rsidRPr="00B1628E">
        <w:rPr>
          <w:rFonts w:ascii="Times New Roman" w:hAnsi="Times New Roman" w:cs="Times New Roman"/>
          <w:b/>
          <w:i w:val="0"/>
          <w:color w:val="auto"/>
          <w:sz w:val="24"/>
          <w:szCs w:val="24"/>
        </w:rPr>
        <w:t>ontrol</w:t>
      </w:r>
      <w:bookmarkEnd w:id="74"/>
    </w:p>
    <w:p w14:paraId="05286F22" w14:textId="053174BB" w:rsidR="003E205C"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Sofit 300 EC (Pretilachlor + Safener)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Tatamida (Imidacloprid) was added to control the thrips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Klerat pellets (Brodifacoum 0.005%) and </w:t>
      </w:r>
      <w:r w:rsidR="00F52D57">
        <w:rPr>
          <w:rFonts w:ascii="Times New Roman" w:hAnsi="Times New Roman" w:cs="Times New Roman"/>
          <w:sz w:val="24"/>
          <w:szCs w:val="24"/>
        </w:rPr>
        <w:t>g</w:t>
      </w:r>
      <w:r w:rsidRPr="00B1628E">
        <w:rPr>
          <w:rFonts w:ascii="Times New Roman" w:hAnsi="Times New Roman" w:cs="Times New Roman"/>
          <w:sz w:val="24"/>
          <w:szCs w:val="24"/>
        </w:rPr>
        <w:t xml:space="preserve">liricidia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133CEFBD" w14:textId="5557D039" w:rsidR="001F1C82" w:rsidRDefault="001F1C82" w:rsidP="001F1C82">
      <w:pPr>
        <w:spacing w:line="480" w:lineRule="auto"/>
        <w:jc w:val="both"/>
        <w:rPr>
          <w:rFonts w:ascii="Times New Roman" w:hAnsi="Times New Roman" w:cs="Times New Roman"/>
          <w:sz w:val="24"/>
          <w:szCs w:val="24"/>
        </w:rPr>
      </w:pPr>
    </w:p>
    <w:p w14:paraId="24DBED94" w14:textId="24361C8F" w:rsidR="00211F3B" w:rsidRDefault="00211F3B" w:rsidP="001F1C82">
      <w:pPr>
        <w:spacing w:line="480" w:lineRule="auto"/>
        <w:jc w:val="both"/>
        <w:rPr>
          <w:rFonts w:ascii="Times New Roman" w:hAnsi="Times New Roman" w:cs="Times New Roman"/>
          <w:sz w:val="24"/>
          <w:szCs w:val="24"/>
        </w:rPr>
      </w:pPr>
    </w:p>
    <w:p w14:paraId="4AF272F7" w14:textId="7A95DC50" w:rsidR="00211F3B" w:rsidRDefault="00211F3B" w:rsidP="001F1C82">
      <w:pPr>
        <w:spacing w:line="480" w:lineRule="auto"/>
        <w:jc w:val="both"/>
        <w:rPr>
          <w:rFonts w:ascii="Times New Roman" w:hAnsi="Times New Roman" w:cs="Times New Roman"/>
          <w:sz w:val="24"/>
          <w:szCs w:val="24"/>
        </w:rPr>
      </w:pPr>
    </w:p>
    <w:p w14:paraId="368152EE" w14:textId="77777777" w:rsidR="00211F3B" w:rsidRPr="00B1628E" w:rsidRDefault="00211F3B"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5" w:name="_Toc536292072"/>
      <w:r w:rsidRPr="00B1628E">
        <w:rPr>
          <w:rFonts w:ascii="Times New Roman" w:hAnsi="Times New Roman" w:cs="Times New Roman"/>
          <w:b/>
          <w:color w:val="auto"/>
          <w:sz w:val="24"/>
          <w:szCs w:val="24"/>
        </w:rPr>
        <w:lastRenderedPageBreak/>
        <w:t>3.4 Data Collection</w:t>
      </w:r>
      <w:bookmarkEnd w:id="75"/>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381A66C6" w:rsidR="001F1C82" w:rsidRPr="00B1628E" w:rsidRDefault="001F1C82" w:rsidP="001F1C82">
      <w:pPr>
        <w:pStyle w:val="Heading3"/>
        <w:spacing w:line="480" w:lineRule="auto"/>
        <w:jc w:val="both"/>
        <w:rPr>
          <w:rFonts w:ascii="Times New Roman" w:hAnsi="Times New Roman" w:cs="Times New Roman"/>
          <w:b/>
          <w:color w:val="auto"/>
        </w:rPr>
      </w:pPr>
      <w:bookmarkStart w:id="76" w:name="_Toc536292073"/>
      <w:r w:rsidRPr="00B1628E">
        <w:rPr>
          <w:rFonts w:ascii="Times New Roman" w:hAnsi="Times New Roman" w:cs="Times New Roman"/>
          <w:b/>
          <w:color w:val="auto"/>
        </w:rPr>
        <w:t xml:space="preserve">3.4.1 Rice </w:t>
      </w:r>
      <w:r w:rsidR="00CF67C6">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CF67C6">
        <w:rPr>
          <w:rFonts w:ascii="Times New Roman" w:hAnsi="Times New Roman" w:cs="Times New Roman"/>
          <w:b/>
          <w:color w:val="auto"/>
        </w:rPr>
        <w:t>N</w:t>
      </w:r>
      <w:r w:rsidRPr="00B1628E">
        <w:rPr>
          <w:rFonts w:ascii="Times New Roman" w:hAnsi="Times New Roman" w:cs="Times New Roman"/>
          <w:b/>
          <w:color w:val="auto"/>
        </w:rPr>
        <w:t xml:space="preserve">ursery </w:t>
      </w:r>
      <w:r w:rsidR="00CF67C6">
        <w:rPr>
          <w:rFonts w:ascii="Times New Roman" w:hAnsi="Times New Roman" w:cs="Times New Roman"/>
          <w:b/>
          <w:color w:val="auto"/>
        </w:rPr>
        <w:t>S</w:t>
      </w:r>
      <w:r w:rsidRPr="00B1628E">
        <w:rPr>
          <w:rFonts w:ascii="Times New Roman" w:hAnsi="Times New Roman" w:cs="Times New Roman"/>
          <w:b/>
          <w:color w:val="auto"/>
        </w:rPr>
        <w:t>tage</w:t>
      </w:r>
      <w:bookmarkEnd w:id="76"/>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2541845F"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w:t>
      </w:r>
      <w:r w:rsidR="00124CBC">
        <w:rPr>
          <w:rFonts w:ascii="Times New Roman" w:hAnsi="Times New Roman" w:cs="Times New Roman"/>
          <w:sz w:val="24"/>
          <w:szCs w:val="24"/>
        </w:rPr>
        <w:t>.3</w:t>
      </w:r>
      <w:r w:rsidR="00F52D57">
        <w:rPr>
          <w:rFonts w:ascii="Times New Roman" w:hAnsi="Times New Roman" w:cs="Times New Roman"/>
          <w:sz w:val="24"/>
          <w:szCs w:val="24"/>
        </w:rPr>
        <w:t>)</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6192"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55168"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149E52" w:rsidR="001F1C82" w:rsidRPr="00124CBC" w:rsidRDefault="003E205C" w:rsidP="003E205C">
      <w:pPr>
        <w:pStyle w:val="Caption"/>
        <w:rPr>
          <w:rFonts w:ascii="Times New Roman" w:hAnsi="Times New Roman" w:cs="Times New Roman"/>
          <w:i w:val="0"/>
          <w:color w:val="auto"/>
          <w:sz w:val="24"/>
          <w:szCs w:val="24"/>
        </w:rPr>
      </w:pPr>
      <w:bookmarkStart w:id="77" w:name="_Toc536027817"/>
      <w:bookmarkStart w:id="78"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124CBC">
        <w:rPr>
          <w:rFonts w:ascii="Times New Roman" w:hAnsi="Times New Roman" w:cs="Times New Roman"/>
          <w:i w:val="0"/>
          <w:color w:val="auto"/>
          <w:sz w:val="24"/>
          <w:szCs w:val="24"/>
        </w:rPr>
        <w:t>(</w:t>
      </w:r>
      <w:r w:rsidR="00FB0033" w:rsidRPr="00124CBC">
        <w:rPr>
          <w:rFonts w:ascii="Times New Roman" w:hAnsi="Times New Roman" w:cs="Times New Roman"/>
          <w:i w:val="0"/>
          <w:color w:val="auto"/>
          <w:sz w:val="24"/>
          <w:szCs w:val="24"/>
        </w:rPr>
        <w:t xml:space="preserve">a) </w:t>
      </w:r>
      <w:r w:rsidR="001F1C82" w:rsidRPr="00124CBC">
        <w:rPr>
          <w:rFonts w:ascii="Times New Roman" w:hAnsi="Times New Roman" w:cs="Times New Roman"/>
          <w:i w:val="0"/>
          <w:color w:val="auto"/>
          <w:sz w:val="24"/>
          <w:szCs w:val="24"/>
        </w:rPr>
        <w:t xml:space="preserve">The </w:t>
      </w:r>
      <w:r w:rsidR="00FB0033" w:rsidRPr="00124CBC">
        <w:rPr>
          <w:rFonts w:ascii="Times New Roman" w:hAnsi="Times New Roman" w:cs="Times New Roman"/>
          <w:i w:val="0"/>
          <w:color w:val="auto"/>
          <w:sz w:val="24"/>
          <w:szCs w:val="24"/>
        </w:rPr>
        <w:t>r</w:t>
      </w:r>
      <w:r w:rsidR="001F1C82" w:rsidRPr="00124CBC">
        <w:rPr>
          <w:rFonts w:ascii="Times New Roman" w:hAnsi="Times New Roman" w:cs="Times New Roman"/>
          <w:i w:val="0"/>
          <w:color w:val="auto"/>
          <w:sz w:val="24"/>
          <w:szCs w:val="24"/>
        </w:rPr>
        <w:t xml:space="preserve">oot </w:t>
      </w:r>
      <w:r w:rsidR="00FB0033" w:rsidRPr="00124CBC">
        <w:rPr>
          <w:rFonts w:ascii="Times New Roman" w:hAnsi="Times New Roman" w:cs="Times New Roman"/>
          <w:i w:val="0"/>
          <w:color w:val="auto"/>
          <w:sz w:val="24"/>
          <w:szCs w:val="24"/>
        </w:rPr>
        <w:t>s</w:t>
      </w:r>
      <w:r w:rsidR="001F1C82" w:rsidRPr="00124CBC">
        <w:rPr>
          <w:rFonts w:ascii="Times New Roman" w:hAnsi="Times New Roman" w:cs="Times New Roman"/>
          <w:i w:val="0"/>
          <w:color w:val="auto"/>
          <w:sz w:val="24"/>
          <w:szCs w:val="24"/>
        </w:rPr>
        <w:t xml:space="preserve">canner WinRhizo 2016 and </w:t>
      </w:r>
      <w:r w:rsidR="00FB0033" w:rsidRPr="00124CBC">
        <w:rPr>
          <w:rFonts w:ascii="Times New Roman" w:hAnsi="Times New Roman" w:cs="Times New Roman"/>
          <w:i w:val="0"/>
          <w:color w:val="auto"/>
          <w:sz w:val="24"/>
          <w:szCs w:val="24"/>
        </w:rPr>
        <w:t xml:space="preserve">(b) </w:t>
      </w:r>
      <w:r w:rsidR="001F1C82" w:rsidRPr="00124CBC">
        <w:rPr>
          <w:rFonts w:ascii="Times New Roman" w:hAnsi="Times New Roman" w:cs="Times New Roman"/>
          <w:i w:val="0"/>
          <w:color w:val="auto"/>
          <w:sz w:val="24"/>
          <w:szCs w:val="24"/>
        </w:rPr>
        <w:t xml:space="preserve">scanned image </w:t>
      </w:r>
      <w:r w:rsidR="00FB0033" w:rsidRPr="00124CBC">
        <w:rPr>
          <w:rFonts w:ascii="Times New Roman" w:hAnsi="Times New Roman" w:cs="Times New Roman"/>
          <w:i w:val="0"/>
          <w:color w:val="auto"/>
          <w:sz w:val="24"/>
          <w:szCs w:val="24"/>
        </w:rPr>
        <w:t>produced by the scanner.</w:t>
      </w:r>
      <w:bookmarkEnd w:id="77"/>
      <w:bookmarkEnd w:id="78"/>
    </w:p>
    <w:p w14:paraId="12176785" w14:textId="77777777" w:rsidR="00124CBC" w:rsidRDefault="00124CBC" w:rsidP="009C6C09">
      <w:pPr>
        <w:spacing w:line="240" w:lineRule="auto"/>
        <w:jc w:val="both"/>
        <w:rPr>
          <w:rFonts w:ascii="Times New Roman" w:hAnsi="Times New Roman" w:cs="Times New Roman"/>
          <w:sz w:val="24"/>
          <w:szCs w:val="24"/>
        </w:rPr>
      </w:pPr>
    </w:p>
    <w:p w14:paraId="3605AA34" w14:textId="5D7FFCF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xml:space="preserve">. The seedling </w:t>
      </w:r>
      <w:r w:rsidRPr="00B1628E">
        <w:rPr>
          <w:rFonts w:ascii="Times New Roman" w:hAnsi="Times New Roman" w:cs="Times New Roman"/>
          <w:sz w:val="24"/>
          <w:szCs w:val="24"/>
        </w:rPr>
        <w:lastRenderedPageBreak/>
        <w:t>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7216"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605AE093" w:rsidR="001F1C82" w:rsidRPr="00124CBC" w:rsidRDefault="003E205C" w:rsidP="003E205C">
      <w:pPr>
        <w:pStyle w:val="Caption"/>
        <w:rPr>
          <w:rFonts w:ascii="Times New Roman" w:hAnsi="Times New Roman" w:cs="Times New Roman"/>
          <w:bCs/>
          <w:i w:val="0"/>
          <w:sz w:val="24"/>
          <w:szCs w:val="24"/>
        </w:rPr>
      </w:pPr>
      <w:bookmarkStart w:id="79" w:name="_Toc536027818"/>
      <w:bookmarkStart w:id="80"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124CBC">
        <w:rPr>
          <w:rFonts w:ascii="Times New Roman" w:hAnsi="Times New Roman" w:cs="Times New Roman"/>
          <w:bCs/>
          <w:i w:val="0"/>
          <w:color w:val="auto"/>
          <w:sz w:val="24"/>
          <w:szCs w:val="24"/>
        </w:rPr>
        <w:t>SPAD meter (MINOLTA 502)</w:t>
      </w:r>
      <w:bookmarkEnd w:id="79"/>
      <w:bookmarkEnd w:id="80"/>
      <w:r w:rsidR="001F1C82" w:rsidRPr="00124CBC">
        <w:rPr>
          <w:rFonts w:ascii="Times New Roman" w:hAnsi="Times New Roman" w:cs="Times New Roman"/>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0C519E55" w:rsidR="001F1C82" w:rsidRPr="00B1628E" w:rsidRDefault="001F1C82" w:rsidP="001F1C82">
      <w:pPr>
        <w:pStyle w:val="Heading3"/>
        <w:spacing w:line="480" w:lineRule="auto"/>
        <w:jc w:val="both"/>
        <w:rPr>
          <w:rFonts w:ascii="Times New Roman" w:hAnsi="Times New Roman" w:cs="Times New Roman"/>
          <w:b/>
          <w:color w:val="auto"/>
        </w:rPr>
      </w:pPr>
      <w:bookmarkStart w:id="81" w:name="_Toc536292074"/>
      <w:r w:rsidRPr="00B1628E">
        <w:rPr>
          <w:rFonts w:ascii="Times New Roman" w:hAnsi="Times New Roman" w:cs="Times New Roman"/>
          <w:b/>
          <w:color w:val="auto"/>
        </w:rPr>
        <w:t xml:space="preserve">3.4.2 Rice </w:t>
      </w:r>
      <w:r w:rsidR="00CF67C6">
        <w:rPr>
          <w:rFonts w:ascii="Times New Roman" w:hAnsi="Times New Roman" w:cs="Times New Roman"/>
          <w:b/>
          <w:color w:val="auto"/>
        </w:rPr>
        <w:t>P</w:t>
      </w:r>
      <w:r w:rsidRPr="00B1628E">
        <w:rPr>
          <w:rFonts w:ascii="Times New Roman" w:hAnsi="Times New Roman" w:cs="Times New Roman"/>
          <w:b/>
          <w:color w:val="auto"/>
        </w:rPr>
        <w:t xml:space="preserve">lants during the </w:t>
      </w:r>
      <w:r w:rsidR="00CF67C6">
        <w:rPr>
          <w:rFonts w:ascii="Times New Roman" w:hAnsi="Times New Roman" w:cs="Times New Roman"/>
          <w:b/>
          <w:color w:val="auto"/>
        </w:rPr>
        <w:t>E</w:t>
      </w:r>
      <w:r w:rsidRPr="00B1628E">
        <w:rPr>
          <w:rFonts w:ascii="Times New Roman" w:hAnsi="Times New Roman" w:cs="Times New Roman"/>
          <w:b/>
          <w:color w:val="auto"/>
        </w:rPr>
        <w:t xml:space="preserve">arly </w:t>
      </w:r>
      <w:r w:rsidR="00CF67C6">
        <w:rPr>
          <w:rFonts w:ascii="Times New Roman" w:hAnsi="Times New Roman" w:cs="Times New Roman"/>
          <w:b/>
          <w:color w:val="auto"/>
        </w:rPr>
        <w:t>G</w:t>
      </w:r>
      <w:r w:rsidRPr="00B1628E">
        <w:rPr>
          <w:rFonts w:ascii="Times New Roman" w:hAnsi="Times New Roman" w:cs="Times New Roman"/>
          <w:b/>
          <w:color w:val="auto"/>
        </w:rPr>
        <w:t xml:space="preserve">rowth </w:t>
      </w:r>
      <w:r w:rsidR="00CF67C6">
        <w:rPr>
          <w:rFonts w:ascii="Times New Roman" w:hAnsi="Times New Roman" w:cs="Times New Roman"/>
          <w:b/>
          <w:color w:val="auto"/>
        </w:rPr>
        <w:t>S</w:t>
      </w:r>
      <w:r w:rsidRPr="00B1628E">
        <w:rPr>
          <w:rFonts w:ascii="Times New Roman" w:hAnsi="Times New Roman" w:cs="Times New Roman"/>
          <w:b/>
          <w:color w:val="auto"/>
        </w:rPr>
        <w:t>tage</w:t>
      </w:r>
      <w:bookmarkEnd w:id="81"/>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2" w:name="_Toc535345278"/>
      <w:bookmarkStart w:id="83" w:name="_Toc535486001"/>
      <w:bookmarkStart w:id="84" w:name="_Toc536024925"/>
      <w:bookmarkStart w:id="85" w:name="_Toc536025220"/>
      <w:bookmarkStart w:id="86" w:name="_Toc536028829"/>
      <w:bookmarkStart w:id="87" w:name="_Toc536290888"/>
      <w:bookmarkStart w:id="88" w:name="_Toc536292075"/>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2"/>
      <w:bookmarkEnd w:id="83"/>
      <w:bookmarkEnd w:id="84"/>
      <w:bookmarkEnd w:id="85"/>
      <w:bookmarkEnd w:id="86"/>
      <w:bookmarkEnd w:id="87"/>
      <w:bookmarkEnd w:id="88"/>
      <w:r w:rsidRPr="00B1628E">
        <w:rPr>
          <w:rFonts w:ascii="Times New Roman" w:hAnsi="Times New Roman" w:cs="Times New Roman"/>
          <w:color w:val="auto"/>
        </w:rPr>
        <w:t xml:space="preserve"> </w:t>
      </w:r>
    </w:p>
    <w:p w14:paraId="39C00689" w14:textId="382ADA13" w:rsidR="005A2034"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 xml:space="preserve">ercentage was measured using the </w:t>
      </w:r>
      <w:r w:rsidR="00124CBC">
        <w:rPr>
          <w:rFonts w:ascii="Times New Roman" w:hAnsi="Times New Roman" w:cs="Times New Roman"/>
          <w:sz w:val="24"/>
          <w:szCs w:val="24"/>
        </w:rPr>
        <w:t>B</w:t>
      </w:r>
      <w:r w:rsidRPr="00B1628E">
        <w:rPr>
          <w:rFonts w:ascii="Times New Roman" w:hAnsi="Times New Roman" w:cs="Times New Roman"/>
          <w:sz w:val="24"/>
          <w:szCs w:val="24"/>
        </w:rPr>
        <w:t xml:space="preserve">eaded </w:t>
      </w:r>
      <w:r w:rsidR="00124CBC">
        <w:rPr>
          <w:rFonts w:ascii="Times New Roman" w:hAnsi="Times New Roman" w:cs="Times New Roman"/>
          <w:sz w:val="24"/>
          <w:szCs w:val="24"/>
        </w:rPr>
        <w:t>S</w:t>
      </w:r>
      <w:r w:rsidRPr="00B1628E">
        <w:rPr>
          <w:rFonts w:ascii="Times New Roman" w:hAnsi="Times New Roman" w:cs="Times New Roman"/>
          <w:sz w:val="24"/>
          <w:szCs w:val="24"/>
        </w:rPr>
        <w:t xml:space="preserve">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w:t>
      </w:r>
      <w:r w:rsidRPr="00B1628E">
        <w:rPr>
          <w:rFonts w:ascii="Times New Roman" w:hAnsi="Times New Roman" w:cs="Times New Roman"/>
          <w:sz w:val="24"/>
          <w:szCs w:val="24"/>
        </w:rPr>
        <w:lastRenderedPageBreak/>
        <w:t>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7152"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E70C88" w:rsidRPr="00AB30C0" w:rsidRDefault="00E70C88"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65" type="#_x0000_t202" style="position:absolute;left:0;text-align:left;margin-left:108.05pt;margin-top:5.2pt;width:28.75pt;height:22.1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" filled="f" stroked="f" strokeweight="1.5pt">
                <v:textbox>
                  <w:txbxContent>
                    <w:p w14:paraId="052CD2FE" w14:textId="77777777" w:rsidR="00E70C88" w:rsidRPr="00AB30C0" w:rsidRDefault="00E70C88"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E70C88" w:rsidRPr="00AB30C0" w:rsidRDefault="00E70C88"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66" type="#_x0000_t202" style="position:absolute;left:0;text-align:left;margin-left:116.45pt;margin-top:24.05pt;width:28.75pt;height:20.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XMNA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" filled="f" stroked="f" strokeweight="1.5pt">
                <v:textbox>
                  <w:txbxContent>
                    <w:p w14:paraId="6F4EE11E" w14:textId="77777777" w:rsidR="00E70C88" w:rsidRPr="00AB30C0" w:rsidRDefault="00E70C88"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5EFCCF63" w:rsidR="001F1C82" w:rsidRDefault="003E205C" w:rsidP="003E205C">
      <w:pPr>
        <w:pStyle w:val="Caption"/>
        <w:rPr>
          <w:rFonts w:ascii="Times New Roman" w:hAnsi="Times New Roman" w:cs="Times New Roman"/>
          <w:b/>
          <w:i w:val="0"/>
          <w:color w:val="auto"/>
          <w:sz w:val="24"/>
          <w:szCs w:val="24"/>
        </w:rPr>
      </w:pPr>
      <w:bookmarkStart w:id="89" w:name="_Toc536027819"/>
      <w:bookmarkStart w:id="90"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124CBC">
        <w:rPr>
          <w:rFonts w:ascii="Times New Roman" w:hAnsi="Times New Roman" w:cs="Times New Roman"/>
          <w:i w:val="0"/>
          <w:color w:val="auto"/>
          <w:sz w:val="24"/>
          <w:szCs w:val="24"/>
        </w:rPr>
        <w:t>Layout for measuring ground cover percentage in the blocks</w:t>
      </w:r>
      <w:bookmarkEnd w:id="89"/>
      <w:bookmarkEnd w:id="90"/>
    </w:p>
    <w:p w14:paraId="36705FF4" w14:textId="77777777" w:rsidR="005A2034" w:rsidRPr="005A2034" w:rsidRDefault="005A2034" w:rsidP="005A2034"/>
    <w:p w14:paraId="562F1ED1" w14:textId="496021BF"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w:t>
      </w:r>
      <w:r w:rsidR="00AC477F">
        <w:rPr>
          <w:rFonts w:ascii="Times New Roman" w:hAnsi="Times New Roman" w:cs="Times New Roman"/>
          <w:sz w:val="24"/>
          <w:szCs w:val="24"/>
        </w:rPr>
        <w:t xml:space="preserve"> was</w:t>
      </w:r>
      <w:r w:rsidRPr="00B1628E">
        <w:rPr>
          <w:rFonts w:ascii="Times New Roman" w:hAnsi="Times New Roman" w:cs="Times New Roman"/>
          <w:sz w:val="24"/>
          <w:szCs w:val="24"/>
        </w:rPr>
        <w:t xml:space="preserve"> measured 2 months after field establishment at the end of the vegetative growth phase of the plants.</w:t>
      </w:r>
    </w:p>
    <w:p w14:paraId="2BD7A2F1" w14:textId="0C28B669" w:rsidR="005E2A56" w:rsidRDefault="005728ED" w:rsidP="005728ED">
      <w:pPr>
        <w:pStyle w:val="Heading2"/>
        <w:spacing w:line="480" w:lineRule="auto"/>
        <w:rPr>
          <w:rFonts w:ascii="Times New Roman" w:hAnsi="Times New Roman" w:cs="Times New Roman"/>
          <w:b/>
          <w:color w:val="auto"/>
          <w:sz w:val="24"/>
          <w:szCs w:val="24"/>
        </w:rPr>
      </w:pPr>
      <w:bookmarkStart w:id="91" w:name="_Toc536292076"/>
      <w:r w:rsidRPr="005728ED">
        <w:rPr>
          <w:rFonts w:ascii="Times New Roman" w:hAnsi="Times New Roman" w:cs="Times New Roman"/>
          <w:b/>
          <w:color w:val="auto"/>
          <w:sz w:val="24"/>
          <w:szCs w:val="24"/>
        </w:rPr>
        <w:t xml:space="preserve">3.5 Data </w:t>
      </w:r>
      <w:r w:rsidR="00CF67C6">
        <w:rPr>
          <w:rFonts w:ascii="Times New Roman" w:hAnsi="Times New Roman" w:cs="Times New Roman"/>
          <w:b/>
          <w:color w:val="auto"/>
          <w:sz w:val="24"/>
          <w:szCs w:val="24"/>
        </w:rPr>
        <w:t>A</w:t>
      </w:r>
      <w:r w:rsidRPr="005728ED">
        <w:rPr>
          <w:rFonts w:ascii="Times New Roman" w:hAnsi="Times New Roman" w:cs="Times New Roman"/>
          <w:b/>
          <w:color w:val="auto"/>
          <w:sz w:val="24"/>
          <w:szCs w:val="24"/>
        </w:rPr>
        <w:t>nalysis</w:t>
      </w:r>
      <w:bookmarkEnd w:id="91"/>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718E688A" w14:textId="77777777" w:rsidR="005E2A56" w:rsidRPr="00D45A54" w:rsidRDefault="005E2A56" w:rsidP="00D45A54"/>
    <w:p w14:paraId="6922C726" w14:textId="7BF14916" w:rsidR="00D45A54" w:rsidRDefault="0076448C" w:rsidP="009C6C09">
      <w:pPr>
        <w:pStyle w:val="Heading1"/>
        <w:spacing w:line="276" w:lineRule="auto"/>
        <w:jc w:val="center"/>
        <w:rPr>
          <w:rFonts w:ascii="Times New Roman" w:hAnsi="Times New Roman" w:cs="Times New Roman"/>
          <w:b/>
          <w:color w:val="auto"/>
          <w:sz w:val="24"/>
          <w:szCs w:val="24"/>
        </w:rPr>
      </w:pPr>
      <w:bookmarkStart w:id="92" w:name="_Toc536292077"/>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92"/>
    </w:p>
    <w:p w14:paraId="64F099CC" w14:textId="56890C31" w:rsidR="00E21FAB" w:rsidRDefault="00E21FAB" w:rsidP="009C6C09">
      <w:pPr>
        <w:pStyle w:val="Heading1"/>
        <w:spacing w:line="276" w:lineRule="auto"/>
        <w:jc w:val="center"/>
        <w:rPr>
          <w:rFonts w:ascii="Times New Roman" w:hAnsi="Times New Roman" w:cs="Times New Roman"/>
          <w:b/>
          <w:color w:val="auto"/>
          <w:sz w:val="24"/>
          <w:szCs w:val="24"/>
        </w:rPr>
      </w:pPr>
      <w:bookmarkStart w:id="93" w:name="_Toc536292078"/>
      <w:r w:rsidRPr="00E21FAB">
        <w:rPr>
          <w:rFonts w:ascii="Times New Roman" w:hAnsi="Times New Roman" w:cs="Times New Roman"/>
          <w:b/>
          <w:color w:val="auto"/>
          <w:sz w:val="24"/>
          <w:szCs w:val="24"/>
        </w:rPr>
        <w:t>RESULTS AND DISCUSSION</w:t>
      </w:r>
      <w:bookmarkEnd w:id="93"/>
    </w:p>
    <w:p w14:paraId="62A5894B" w14:textId="77777777" w:rsidR="009C6C09" w:rsidRPr="009C6C09" w:rsidRDefault="009C6C09" w:rsidP="009C6C09"/>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51B5BC4A" w:rsidR="002B0C1C" w:rsidRPr="002B0C1C" w:rsidRDefault="002B0C1C" w:rsidP="002B0C1C">
      <w:pPr>
        <w:pStyle w:val="Heading2"/>
        <w:jc w:val="both"/>
        <w:rPr>
          <w:rFonts w:ascii="Times New Roman" w:hAnsi="Times New Roman" w:cs="Times New Roman"/>
          <w:b/>
          <w:color w:val="auto"/>
          <w:sz w:val="24"/>
          <w:szCs w:val="24"/>
        </w:rPr>
      </w:pPr>
      <w:bookmarkStart w:id="94" w:name="_Toc536292079"/>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 xml:space="preserve">Determination of </w:t>
      </w:r>
      <w:r w:rsidR="00211F3B">
        <w:rPr>
          <w:rFonts w:ascii="Times New Roman" w:hAnsi="Times New Roman" w:cs="Times New Roman"/>
          <w:b/>
          <w:bCs/>
          <w:color w:val="auto"/>
          <w:sz w:val="24"/>
          <w:szCs w:val="24"/>
        </w:rPr>
        <w:t>O</w:t>
      </w:r>
      <w:r w:rsidRPr="002B0C1C">
        <w:rPr>
          <w:rFonts w:ascii="Times New Roman" w:hAnsi="Times New Roman" w:cs="Times New Roman"/>
          <w:b/>
          <w:bCs/>
          <w:color w:val="auto"/>
          <w:sz w:val="24"/>
          <w:szCs w:val="24"/>
        </w:rPr>
        <w:t xml:space="preserve">ptimum </w:t>
      </w:r>
      <w:r w:rsidR="00211F3B">
        <w:rPr>
          <w:rFonts w:ascii="Times New Roman" w:hAnsi="Times New Roman" w:cs="Times New Roman"/>
          <w:b/>
          <w:bCs/>
          <w:color w:val="auto"/>
          <w:sz w:val="24"/>
          <w:szCs w:val="24"/>
        </w:rPr>
        <w:t>S</w:t>
      </w:r>
      <w:r w:rsidRPr="002B0C1C">
        <w:rPr>
          <w:rFonts w:ascii="Times New Roman" w:hAnsi="Times New Roman" w:cs="Times New Roman"/>
          <w:b/>
          <w:bCs/>
          <w:color w:val="auto"/>
          <w:sz w:val="24"/>
          <w:szCs w:val="24"/>
        </w:rPr>
        <w:t xml:space="preserve">eeding </w:t>
      </w:r>
      <w:r w:rsidR="00211F3B">
        <w:rPr>
          <w:rFonts w:ascii="Times New Roman" w:hAnsi="Times New Roman" w:cs="Times New Roman"/>
          <w:b/>
          <w:bCs/>
          <w:color w:val="auto"/>
          <w:sz w:val="24"/>
          <w:szCs w:val="24"/>
        </w:rPr>
        <w:t>R</w:t>
      </w:r>
      <w:r w:rsidRPr="002B0C1C">
        <w:rPr>
          <w:rFonts w:ascii="Times New Roman" w:hAnsi="Times New Roman" w:cs="Times New Roman"/>
          <w:b/>
          <w:bCs/>
          <w:color w:val="auto"/>
          <w:sz w:val="24"/>
          <w:szCs w:val="24"/>
        </w:rPr>
        <w:t xml:space="preserve">ate for </w:t>
      </w:r>
      <w:r w:rsidR="00CF67C6">
        <w:rPr>
          <w:rFonts w:ascii="Times New Roman" w:hAnsi="Times New Roman" w:cs="Times New Roman"/>
          <w:b/>
          <w:bCs/>
          <w:color w:val="auto"/>
          <w:sz w:val="24"/>
          <w:szCs w:val="24"/>
        </w:rPr>
        <w:t>Nursery Trays</w:t>
      </w:r>
      <w:bookmarkEnd w:id="94"/>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77DA03C3" w:rsidR="002B0C1C" w:rsidRPr="00E771B1" w:rsidRDefault="00E771B1" w:rsidP="007D3CD1">
      <w:pPr>
        <w:pStyle w:val="Heading3"/>
        <w:spacing w:line="480" w:lineRule="auto"/>
        <w:rPr>
          <w:rFonts w:ascii="Times New Roman" w:hAnsi="Times New Roman" w:cs="Times New Roman"/>
          <w:b/>
          <w:color w:val="auto"/>
        </w:rPr>
      </w:pPr>
      <w:bookmarkStart w:id="95" w:name="_Toc536292080"/>
      <w:r w:rsidRPr="00E771B1">
        <w:rPr>
          <w:rFonts w:ascii="Times New Roman" w:hAnsi="Times New Roman" w:cs="Times New Roman"/>
          <w:b/>
          <w:color w:val="auto"/>
        </w:rPr>
        <w:t xml:space="preserve">4.1.1 Seedling </w:t>
      </w:r>
      <w:r w:rsidR="00CF67C6">
        <w:rPr>
          <w:rFonts w:ascii="Times New Roman" w:hAnsi="Times New Roman" w:cs="Times New Roman"/>
          <w:b/>
          <w:color w:val="auto"/>
        </w:rPr>
        <w:t>G</w:t>
      </w:r>
      <w:r w:rsidRPr="00E771B1">
        <w:rPr>
          <w:rFonts w:ascii="Times New Roman" w:hAnsi="Times New Roman" w:cs="Times New Roman"/>
          <w:b/>
          <w:color w:val="auto"/>
        </w:rPr>
        <w:t xml:space="preserve">rowth </w:t>
      </w:r>
      <w:r w:rsidR="00CF67C6">
        <w:rPr>
          <w:rFonts w:ascii="Times New Roman" w:hAnsi="Times New Roman" w:cs="Times New Roman"/>
          <w:b/>
          <w:color w:val="auto"/>
        </w:rPr>
        <w:t>P</w:t>
      </w:r>
      <w:r w:rsidRPr="00E771B1">
        <w:rPr>
          <w:rFonts w:ascii="Times New Roman" w:hAnsi="Times New Roman" w:cs="Times New Roman"/>
          <w:b/>
          <w:color w:val="auto"/>
        </w:rPr>
        <w:t>arameters</w:t>
      </w:r>
      <w:bookmarkEnd w:id="95"/>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09F95F44"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6" w:name="_Toc536292081"/>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 xml:space="preserve">Seedling </w:t>
      </w:r>
      <w:r w:rsidR="00CF67C6">
        <w:rPr>
          <w:rFonts w:ascii="Times New Roman" w:hAnsi="Times New Roman" w:cs="Times New Roman"/>
          <w:b/>
          <w:i w:val="0"/>
          <w:color w:val="000000" w:themeColor="text1"/>
          <w:sz w:val="24"/>
          <w:szCs w:val="24"/>
        </w:rPr>
        <w:t>H</w:t>
      </w:r>
      <w:r w:rsidRPr="006667D6">
        <w:rPr>
          <w:rFonts w:ascii="Times New Roman" w:hAnsi="Times New Roman" w:cs="Times New Roman"/>
          <w:b/>
          <w:i w:val="0"/>
          <w:color w:val="000000" w:themeColor="text1"/>
          <w:sz w:val="24"/>
          <w:szCs w:val="24"/>
        </w:rPr>
        <w:t>eight</w:t>
      </w:r>
      <w:bookmarkEnd w:id="96"/>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1616" behindDoc="1" locked="0" layoutInCell="1" allowOverlap="1" wp14:anchorId="22B9F292" wp14:editId="582D4A6F">
                <wp:simplePos x="0" y="0"/>
                <wp:positionH relativeFrom="column">
                  <wp:posOffset>85725</wp:posOffset>
                </wp:positionH>
                <wp:positionV relativeFrom="paragraph">
                  <wp:posOffset>-19050</wp:posOffset>
                </wp:positionV>
                <wp:extent cx="5641340" cy="8206740"/>
                <wp:effectExtent l="0" t="0" r="16510" b="22860"/>
                <wp:wrapNone/>
                <wp:docPr id="145" name="Text Box 145"/>
                <wp:cNvGraphicFramePr/>
                <a:graphic xmlns:a="http://schemas.openxmlformats.org/drawingml/2006/main">
                  <a:graphicData uri="http://schemas.microsoft.com/office/word/2010/wordprocessingShape">
                    <wps:wsp>
                      <wps:cNvSpPr txBox="1"/>
                      <wps:spPr>
                        <a:xfrm>
                          <a:off x="0" y="0"/>
                          <a:ext cx="5641340" cy="8206740"/>
                        </a:xfrm>
                        <a:prstGeom prst="rect">
                          <a:avLst/>
                        </a:prstGeom>
                        <a:solidFill>
                          <a:schemeClr val="lt1"/>
                        </a:solidFill>
                        <a:ln w="19050">
                          <a:solidFill>
                            <a:prstClr val="black"/>
                          </a:solidFill>
                        </a:ln>
                      </wps:spPr>
                      <wps:txbx>
                        <w:txbxContent>
                          <w:p w14:paraId="37C1C88C" w14:textId="77777777" w:rsidR="00E70C88" w:rsidRPr="00931841" w:rsidRDefault="00E70C88">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B9F292" id="Text Box 145" o:spid="_x0000_s1067" type="#_x0000_t202" style="position:absolute;left:0;text-align:left;margin-left:6.75pt;margin-top:-1.5pt;width:444.2pt;height:646.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" fillcolor="white [3201]" strokeweight="1.5pt">
                <v:textbox>
                  <w:txbxContent>
                    <w:p w14:paraId="37C1C88C" w14:textId="77777777" w:rsidR="00E70C88" w:rsidRPr="00931841" w:rsidRDefault="00E70C88">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1658240"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E70C88" w:rsidRPr="00B34C09" w14:paraId="400CEDC0" w14:textId="77777777" w:rsidTr="00AC37BE">
                              <w:trPr>
                                <w:trHeight w:val="170"/>
                              </w:trPr>
                              <w:tc>
                                <w:tcPr>
                                  <w:tcW w:w="1560" w:type="dxa"/>
                                  <w:vAlign w:val="center"/>
                                </w:tcPr>
                                <w:p w14:paraId="523A7117" w14:textId="0291EEC9"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68" type="#_x0000_t202" style="position:absolute;left:0;text-align:left;margin-left:20.5pt;margin-top:237.4pt;width:430.2pt;height:32.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E70C88" w:rsidRPr="00B34C09" w14:paraId="400CEDC0" w14:textId="77777777" w:rsidTr="00AC37BE">
                        <w:trPr>
                          <w:trHeight w:val="170"/>
                        </w:trPr>
                        <w:tc>
                          <w:tcPr>
                            <w:tcW w:w="1560" w:type="dxa"/>
                            <w:vAlign w:val="center"/>
                          </w:tcPr>
                          <w:p w14:paraId="523A7117" w14:textId="0291EEC9"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E70C88" w:rsidRPr="00B34C09" w:rsidRDefault="00E70C88"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E70C88" w:rsidRDefault="00E70C88"/>
                  </w:txbxContent>
                </v:textbox>
                <w10:wrap anchorx="margin"/>
              </v:shape>
            </w:pict>
          </mc:Fallback>
        </mc:AlternateContent>
      </w:r>
    </w:p>
    <w:p w14:paraId="70201572" w14:textId="1C65306D" w:rsidR="005E2A56" w:rsidRDefault="005E2A56" w:rsidP="00B34C09">
      <w:pPr>
        <w:pStyle w:val="Caption"/>
        <w:ind w:firstLine="720"/>
        <w:rPr>
          <w:rFonts w:ascii="Times New Roman" w:hAnsi="Times New Roman" w:cs="Times New Roman"/>
          <w:b/>
          <w:i w:val="0"/>
          <w:color w:val="auto"/>
          <w:sz w:val="24"/>
          <w:szCs w:val="24"/>
        </w:rPr>
      </w:pPr>
    </w:p>
    <w:p w14:paraId="70FF78D9" w14:textId="4688603C" w:rsidR="00E07503" w:rsidRPr="00E07503" w:rsidRDefault="00E07503" w:rsidP="00E07503">
      <w:pPr>
        <w:jc w:val="center"/>
        <w:rPr>
          <w:rFonts w:ascii="Times New Roman" w:hAnsi="Times New Roman" w:cs="Times New Roman"/>
          <w:b/>
          <w:sz w:val="24"/>
          <w:szCs w:val="24"/>
        </w:rPr>
      </w:pPr>
      <w:r w:rsidRPr="00E07503">
        <w:rPr>
          <w:rFonts w:ascii="Times New Roman" w:hAnsi="Times New Roman" w:cs="Times New Roman"/>
          <w:b/>
          <w:sz w:val="24"/>
          <w:szCs w:val="24"/>
        </w:rPr>
        <w:t>(a)</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2640" behindDoc="0" locked="0" layoutInCell="1" allowOverlap="1" wp14:anchorId="7A55CE4D" wp14:editId="38845B34">
            <wp:simplePos x="0" y="0"/>
            <wp:positionH relativeFrom="margin">
              <wp:posOffset>367030</wp:posOffset>
            </wp:positionH>
            <wp:positionV relativeFrom="paragraph">
              <wp:posOffset>8318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42880" behindDoc="0" locked="0" layoutInCell="1" allowOverlap="1" wp14:anchorId="59C396F1" wp14:editId="0366CDBB">
                <wp:simplePos x="0" y="0"/>
                <wp:positionH relativeFrom="margin">
                  <wp:posOffset>554355</wp:posOffset>
                </wp:positionH>
                <wp:positionV relativeFrom="paragraph">
                  <wp:posOffset>15875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E70C88" w:rsidRPr="005E2A56" w14:paraId="2CCED92E" w14:textId="77777777" w:rsidTr="001A552C">
                              <w:trPr>
                                <w:trHeight w:val="170"/>
                              </w:trPr>
                              <w:tc>
                                <w:tcPr>
                                  <w:tcW w:w="1139" w:type="dxa"/>
                                  <w:vAlign w:val="center"/>
                                </w:tcPr>
                                <w:p w14:paraId="50B6EF6A" w14:textId="3382432D"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E70C88" w:rsidRPr="005E2A56" w:rsidRDefault="00E70C88"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69" type="#_x0000_t202" style="position:absolute;margin-left:43.65pt;margin-top:12.5pt;width:430.2pt;height:52.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ARB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E70C88" w:rsidRPr="005E2A56" w14:paraId="2CCED92E" w14:textId="77777777" w:rsidTr="001A552C">
                        <w:trPr>
                          <w:trHeight w:val="170"/>
                        </w:trPr>
                        <w:tc>
                          <w:tcPr>
                            <w:tcW w:w="1139" w:type="dxa"/>
                            <w:vAlign w:val="center"/>
                          </w:tcPr>
                          <w:p w14:paraId="50B6EF6A" w14:textId="3382432D"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E70C88" w:rsidRPr="005E2A56" w:rsidRDefault="00E70C88"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E70C88" w:rsidRPr="005E2A56" w:rsidRDefault="00E70C88"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10FAB5B7" w14:textId="1D1CD58E" w:rsidR="00DD0D20" w:rsidRPr="00E07503" w:rsidRDefault="00E07503" w:rsidP="00E07503">
      <w:pPr>
        <w:spacing w:line="480" w:lineRule="auto"/>
        <w:jc w:val="center"/>
        <w:rPr>
          <w:rFonts w:ascii="Times New Roman" w:hAnsi="Times New Roman" w:cs="Times New Roman"/>
          <w:b/>
          <w:sz w:val="24"/>
          <w:szCs w:val="24"/>
        </w:rPr>
      </w:pPr>
      <w:r w:rsidRPr="00E07503">
        <w:rPr>
          <w:rFonts w:ascii="Times New Roman" w:hAnsi="Times New Roman" w:cs="Times New Roman"/>
          <w:b/>
          <w:sz w:val="24"/>
          <w:szCs w:val="24"/>
        </w:rPr>
        <w:t>(b)</w:t>
      </w:r>
    </w:p>
    <w:p w14:paraId="1066A7D8" w14:textId="37BAAAD5" w:rsidR="00E07503" w:rsidRPr="008F735E" w:rsidRDefault="00931841" w:rsidP="00E07503">
      <w:pPr>
        <w:pStyle w:val="Caption"/>
        <w:rPr>
          <w:rFonts w:ascii="Times New Roman" w:hAnsi="Times New Roman" w:cs="Times New Roman"/>
          <w:i w:val="0"/>
          <w:color w:val="auto"/>
          <w:sz w:val="24"/>
          <w:szCs w:val="24"/>
        </w:rPr>
      </w:pPr>
      <w:bookmarkStart w:id="97" w:name="_Toc536314894"/>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D03CF0">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sidRPr="008F735E">
        <w:rPr>
          <w:rFonts w:ascii="Times New Roman" w:hAnsi="Times New Roman" w:cs="Times New Roman"/>
          <w:i w:val="0"/>
          <w:color w:val="000000" w:themeColor="text1"/>
          <w:sz w:val="24"/>
          <w:szCs w:val="24"/>
        </w:rPr>
        <w:t>Mean seedling height of (a) Bg 360 and (b) Bg 374</w:t>
      </w:r>
      <w:r w:rsidR="00E07503" w:rsidRPr="008F735E">
        <w:rPr>
          <w:rFonts w:ascii="Times New Roman" w:hAnsi="Times New Roman" w:cs="Times New Roman"/>
          <w:i w:val="0"/>
          <w:color w:val="000000" w:themeColor="text1"/>
          <w:sz w:val="24"/>
          <w:szCs w:val="24"/>
        </w:rPr>
        <w:t xml:space="preserve"> </w:t>
      </w:r>
      <w:r w:rsidR="00E07503" w:rsidRPr="008F735E">
        <w:rPr>
          <w:rFonts w:ascii="Times New Roman" w:hAnsi="Times New Roman" w:cs="Times New Roman"/>
          <w:i w:val="0"/>
          <w:color w:val="auto"/>
          <w:sz w:val="24"/>
          <w:szCs w:val="24"/>
        </w:rPr>
        <w:t>at 3, 6, 9 and 12 DAS</w:t>
      </w:r>
      <w:bookmarkEnd w:id="97"/>
    </w:p>
    <w:p w14:paraId="218EC5F2" w14:textId="42378A69" w:rsidR="00BF2FA3" w:rsidRPr="00931841" w:rsidRDefault="00BF2FA3" w:rsidP="00931841">
      <w:pPr>
        <w:pStyle w:val="Caption"/>
        <w:rPr>
          <w:rFonts w:ascii="Times New Roman" w:hAnsi="Times New Roman" w:cs="Times New Roman"/>
          <w:b/>
          <w:i w:val="0"/>
          <w:color w:val="000000" w:themeColor="text1"/>
          <w:sz w:val="24"/>
          <w:szCs w:val="24"/>
        </w:rPr>
      </w:pPr>
    </w:p>
    <w:p w14:paraId="115B84E7" w14:textId="0E293B5B"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8" w:name="_Toc536292082"/>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CF67C6">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 xml:space="preserve">ry </w:t>
      </w:r>
      <w:r w:rsidR="00CF67C6">
        <w:rPr>
          <w:rFonts w:ascii="Times New Roman" w:hAnsi="Times New Roman" w:cs="Times New Roman"/>
          <w:b/>
          <w:i w:val="0"/>
          <w:color w:val="000000" w:themeColor="text1"/>
          <w:sz w:val="24"/>
          <w:szCs w:val="24"/>
        </w:rPr>
        <w:t>W</w:t>
      </w:r>
      <w:r w:rsidR="001F0CC0" w:rsidRPr="006667D6">
        <w:rPr>
          <w:rFonts w:ascii="Times New Roman" w:hAnsi="Times New Roman" w:cs="Times New Roman"/>
          <w:b/>
          <w:i w:val="0"/>
          <w:color w:val="000000" w:themeColor="text1"/>
          <w:sz w:val="24"/>
          <w:szCs w:val="24"/>
        </w:rPr>
        <w:t>eight</w:t>
      </w:r>
      <w:bookmarkEnd w:id="98"/>
    </w:p>
    <w:p w14:paraId="666A3E49" w14:textId="2375C96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w:t>
      </w:r>
      <w:r w:rsidR="00610AA3">
        <w:rPr>
          <w:rFonts w:ascii="Times New Roman" w:hAnsi="Times New Roman" w:cs="Times New Roman"/>
          <w:sz w:val="24"/>
          <w:szCs w:val="24"/>
        </w:rPr>
        <w:t>highest</w:t>
      </w:r>
      <w:r>
        <w:rPr>
          <w:rFonts w:ascii="Times New Roman" w:hAnsi="Times New Roman" w:cs="Times New Roman"/>
          <w:sz w:val="24"/>
          <w:szCs w:val="24"/>
        </w:rPr>
        <w:t xml:space="preserve">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26DF6C45" w:rsidR="00642228" w:rsidRDefault="00642228" w:rsidP="002D488F">
      <w:pPr>
        <w:spacing w:line="480" w:lineRule="auto"/>
        <w:rPr>
          <w:rFonts w:ascii="Times New Roman" w:hAnsi="Times New Roman" w:cs="Times New Roman"/>
          <w:b/>
          <w:sz w:val="24"/>
          <w:szCs w:val="24"/>
        </w:rPr>
      </w:pPr>
    </w:p>
    <w:p w14:paraId="5275759C" w14:textId="735A7973" w:rsidR="00642228" w:rsidRDefault="00642228" w:rsidP="002D488F">
      <w:pPr>
        <w:spacing w:line="480" w:lineRule="auto"/>
        <w:rPr>
          <w:rFonts w:ascii="Times New Roman" w:hAnsi="Times New Roman" w:cs="Times New Roman"/>
          <w:sz w:val="24"/>
          <w:szCs w:val="24"/>
        </w:rPr>
      </w:pPr>
    </w:p>
    <w:p w14:paraId="173D70C0" w14:textId="22DE44AD" w:rsidR="00642228" w:rsidRDefault="00642228" w:rsidP="002D488F">
      <w:pPr>
        <w:spacing w:line="480" w:lineRule="auto"/>
        <w:rPr>
          <w:rFonts w:ascii="Times New Roman" w:hAnsi="Times New Roman" w:cs="Times New Roman"/>
          <w:sz w:val="24"/>
          <w:szCs w:val="24"/>
        </w:rPr>
      </w:pPr>
    </w:p>
    <w:p w14:paraId="4C2BE631" w14:textId="54837476" w:rsidR="00642228" w:rsidRDefault="00642228" w:rsidP="002D488F">
      <w:pPr>
        <w:spacing w:line="480" w:lineRule="auto"/>
        <w:rPr>
          <w:rFonts w:ascii="Times New Roman" w:hAnsi="Times New Roman" w:cs="Times New Roman"/>
          <w:sz w:val="24"/>
          <w:szCs w:val="24"/>
        </w:rPr>
      </w:pPr>
    </w:p>
    <w:p w14:paraId="404C1C2B" w14:textId="68BBE72B" w:rsidR="00642228" w:rsidRDefault="00642228" w:rsidP="002D488F">
      <w:pPr>
        <w:spacing w:line="480" w:lineRule="auto"/>
        <w:rPr>
          <w:rFonts w:ascii="Times New Roman" w:hAnsi="Times New Roman" w:cs="Times New Roman"/>
          <w:sz w:val="24"/>
          <w:szCs w:val="24"/>
        </w:rPr>
      </w:pPr>
    </w:p>
    <w:p w14:paraId="5BFEDA93" w14:textId="1D6A3655" w:rsidR="00642228" w:rsidRDefault="00DB5C2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0592" behindDoc="1" locked="0" layoutInCell="1" allowOverlap="1" wp14:anchorId="2100ABDF" wp14:editId="262827B5">
                <wp:simplePos x="0" y="0"/>
                <wp:positionH relativeFrom="column">
                  <wp:posOffset>9525</wp:posOffset>
                </wp:positionH>
                <wp:positionV relativeFrom="paragraph">
                  <wp:posOffset>41910</wp:posOffset>
                </wp:positionV>
                <wp:extent cx="5435600" cy="7444740"/>
                <wp:effectExtent l="0" t="0" r="12700" b="22860"/>
                <wp:wrapNone/>
                <wp:docPr id="291" name="Text Box 291"/>
                <wp:cNvGraphicFramePr/>
                <a:graphic xmlns:a="http://schemas.openxmlformats.org/drawingml/2006/main">
                  <a:graphicData uri="http://schemas.microsoft.com/office/word/2010/wordprocessingShape">
                    <wps:wsp>
                      <wps:cNvSpPr txBox="1"/>
                      <wps:spPr>
                        <a:xfrm>
                          <a:off x="0" y="0"/>
                          <a:ext cx="5435600" cy="7444740"/>
                        </a:xfrm>
                        <a:prstGeom prst="rect">
                          <a:avLst/>
                        </a:prstGeom>
                        <a:solidFill>
                          <a:schemeClr val="lt1"/>
                        </a:solidFill>
                        <a:ln w="19050">
                          <a:solidFill>
                            <a:prstClr val="black"/>
                          </a:solidFill>
                        </a:ln>
                      </wps:spPr>
                      <wps:txbx>
                        <w:txbxContent>
                          <w:p w14:paraId="531C136C"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70" type="#_x0000_t202" style="position:absolute;margin-left:.75pt;margin-top:3.3pt;width:428pt;height:586.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" fillcolor="white [3201]" strokeweight="1.5pt">
                <v:textbox>
                  <w:txbxContent>
                    <w:p w14:paraId="531C136C" w14:textId="77777777" w:rsidR="00E70C88" w:rsidRDefault="00E70C88"/>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4688"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894C59" wp14:editId="2D409613">
                <wp:simplePos x="0" y="0"/>
                <wp:positionH relativeFrom="column">
                  <wp:posOffset>248920</wp:posOffset>
                </wp:positionH>
                <wp:positionV relativeFrom="paragraph">
                  <wp:posOffset>295910</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E70C88" w:rsidRPr="0000360A" w:rsidRDefault="00E70C88"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E70C88" w:rsidRPr="00777122" w:rsidRDefault="00E70C88"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71" type="#_x0000_t202" style="position:absolute;margin-left:19.6pt;margin-top:23.3pt;width:1in;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" filled="f" stroked="f" strokeweight=".5pt">
                <v:textbox>
                  <w:txbxContent>
                    <w:p w14:paraId="1494E795" w14:textId="77777777" w:rsidR="00E70C88" w:rsidRPr="0000360A" w:rsidRDefault="00E70C88"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E70C88" w:rsidRPr="00777122" w:rsidRDefault="00E70C88"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11A26E96" w:rsidR="007668F8" w:rsidRPr="00E07503" w:rsidRDefault="00E07503" w:rsidP="00E07503">
      <w:pPr>
        <w:spacing w:line="360" w:lineRule="auto"/>
        <w:ind w:left="284"/>
        <w:jc w:val="center"/>
        <w:rPr>
          <w:rFonts w:ascii="Times New Roman" w:hAnsi="Times New Roman" w:cs="Times New Roman"/>
          <w:b/>
          <w:sz w:val="24"/>
          <w:szCs w:val="24"/>
        </w:rPr>
      </w:pPr>
      <w:r w:rsidRPr="00E07503">
        <w:rPr>
          <w:rFonts w:ascii="Times New Roman" w:hAnsi="Times New Roman" w:cs="Times New Roman"/>
          <w:b/>
          <w:sz w:val="24"/>
          <w:szCs w:val="24"/>
        </w:rPr>
        <w:t>(a)</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3571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E70C88" w:rsidRPr="0000360A" w:rsidRDefault="00E70C88"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E70C88" w:rsidRPr="00777122" w:rsidRDefault="00E70C88"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72" type="#_x0000_t202" style="position:absolute;margin-left:18.25pt;margin-top:6.65pt;width:1in;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BoXcnLMAIAAFwEAAAOAAAAAAAAAAAAAAAAAC4C&#10;AABkcnMvZTJvRG9jLnhtbFBLAQItABQABgAIAAAAIQA5tomg3wAAAAgBAAAPAAAAAAAAAAAAAAAA&#10;AIoEAABkcnMvZG93bnJldi54bWxQSwUGAAAAAAQABADzAAAAlgUAAAAA&#10;" filled="f" stroked="f" strokeweight=".5pt">
                <v:textbox>
                  <w:txbxContent>
                    <w:p w14:paraId="06C7443A" w14:textId="77777777" w:rsidR="00E70C88" w:rsidRPr="0000360A" w:rsidRDefault="00E70C88"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E70C88" w:rsidRPr="00777122" w:rsidRDefault="00E70C88" w:rsidP="00777122"/>
                  </w:txbxContent>
                </v:textbox>
              </v:shape>
            </w:pict>
          </mc:Fallback>
        </mc:AlternateContent>
      </w:r>
      <w:r w:rsidR="007668F8">
        <w:rPr>
          <w:rFonts w:ascii="Times New Roman" w:hAnsi="Times New Roman" w:cs="Times New Roman"/>
          <w:b/>
          <w:i/>
          <w:sz w:val="24"/>
          <w:szCs w:val="24"/>
        </w:rPr>
        <w:t xml:space="preserve"> </w:t>
      </w:r>
    </w:p>
    <w:p w14:paraId="4B44D43D" w14:textId="1883C8D4" w:rsidR="00C06C34"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b)</w:t>
      </w:r>
    </w:p>
    <w:p w14:paraId="2134142C" w14:textId="1E598D92" w:rsidR="00622AE1" w:rsidRPr="008F735E" w:rsidRDefault="007668F8" w:rsidP="00622AE1">
      <w:pPr>
        <w:spacing w:line="480" w:lineRule="auto"/>
        <w:rPr>
          <w:rFonts w:ascii="Times New Roman" w:hAnsi="Times New Roman" w:cs="Times New Roman"/>
          <w:color w:val="000000" w:themeColor="text1"/>
          <w:sz w:val="24"/>
          <w:szCs w:val="24"/>
        </w:rPr>
      </w:pPr>
      <w:bookmarkStart w:id="99" w:name="_Toc536314895"/>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D03CF0">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sidRPr="008F735E">
        <w:rPr>
          <w:rFonts w:ascii="Times New Roman" w:hAnsi="Times New Roman" w:cs="Times New Roman"/>
          <w:color w:val="000000" w:themeColor="text1"/>
          <w:sz w:val="24"/>
          <w:szCs w:val="24"/>
        </w:rPr>
        <w:t xml:space="preserve">Variation of </w:t>
      </w:r>
      <w:r w:rsidR="005D6A51">
        <w:rPr>
          <w:rFonts w:ascii="Times New Roman" w:hAnsi="Times New Roman" w:cs="Times New Roman"/>
          <w:color w:val="000000" w:themeColor="text1"/>
          <w:sz w:val="24"/>
          <w:szCs w:val="24"/>
        </w:rPr>
        <w:t>m</w:t>
      </w:r>
      <w:r w:rsidRPr="008F735E">
        <w:rPr>
          <w:rFonts w:ascii="Times New Roman" w:hAnsi="Times New Roman" w:cs="Times New Roman"/>
          <w:color w:val="000000" w:themeColor="text1"/>
          <w:sz w:val="24"/>
          <w:szCs w:val="24"/>
        </w:rPr>
        <w:t xml:space="preserve">ean seedling dry weight </w:t>
      </w:r>
      <w:r w:rsidR="00C06C34" w:rsidRPr="008F735E">
        <w:rPr>
          <w:rFonts w:ascii="Times New Roman" w:hAnsi="Times New Roman" w:cs="Times New Roman"/>
          <w:color w:val="000000" w:themeColor="text1"/>
          <w:sz w:val="24"/>
          <w:szCs w:val="24"/>
        </w:rPr>
        <w:t xml:space="preserve">(a) </w:t>
      </w:r>
      <w:r w:rsidRPr="008F735E">
        <w:rPr>
          <w:rFonts w:ascii="Times New Roman" w:hAnsi="Times New Roman" w:cs="Times New Roman"/>
          <w:color w:val="000000" w:themeColor="text1"/>
          <w:sz w:val="24"/>
          <w:szCs w:val="24"/>
        </w:rPr>
        <w:t xml:space="preserve">Bg 360 and </w:t>
      </w:r>
      <w:r w:rsidR="00C06C34" w:rsidRPr="008F735E">
        <w:rPr>
          <w:rFonts w:ascii="Times New Roman" w:hAnsi="Times New Roman" w:cs="Times New Roman"/>
          <w:color w:val="000000" w:themeColor="text1"/>
          <w:sz w:val="24"/>
          <w:szCs w:val="24"/>
        </w:rPr>
        <w:t xml:space="preserve">(b) </w:t>
      </w:r>
      <w:r w:rsidRPr="008F735E">
        <w:rPr>
          <w:rFonts w:ascii="Times New Roman" w:hAnsi="Times New Roman" w:cs="Times New Roman"/>
          <w:color w:val="000000" w:themeColor="text1"/>
          <w:sz w:val="24"/>
          <w:szCs w:val="24"/>
        </w:rPr>
        <w:t>Bg 374</w:t>
      </w:r>
      <w:r w:rsidR="000C7F88">
        <w:rPr>
          <w:rFonts w:ascii="Times New Roman" w:hAnsi="Times New Roman" w:cs="Times New Roman"/>
          <w:color w:val="000000" w:themeColor="text1"/>
          <w:sz w:val="24"/>
          <w:szCs w:val="24"/>
        </w:rPr>
        <w:t xml:space="preserve"> at 12 DAS</w:t>
      </w:r>
      <w:bookmarkEnd w:id="99"/>
    </w:p>
    <w:p w14:paraId="5291A877" w14:textId="77777777" w:rsidR="00E07503" w:rsidRDefault="00E07503" w:rsidP="00E07503">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756C683" w14:textId="77777777" w:rsidR="00E07503" w:rsidRDefault="00E07503" w:rsidP="00622AE1">
      <w:pPr>
        <w:spacing w:line="480" w:lineRule="auto"/>
        <w:rPr>
          <w:rFonts w:ascii="Times New Roman" w:hAnsi="Times New Roman" w:cs="Times New Roman"/>
          <w:b/>
          <w:color w:val="000000" w:themeColor="text1"/>
          <w:sz w:val="24"/>
          <w:szCs w:val="24"/>
        </w:rPr>
      </w:pPr>
    </w:p>
    <w:p w14:paraId="0BEAFBC1" w14:textId="7DC05B54"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100" w:name="_Toc536292083"/>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3 Total </w:t>
      </w:r>
      <w:r w:rsidR="00CF67C6">
        <w:rPr>
          <w:rFonts w:ascii="Times New Roman" w:hAnsi="Times New Roman" w:cs="Times New Roman"/>
          <w:b/>
          <w:i w:val="0"/>
          <w:color w:val="000000" w:themeColor="text1"/>
          <w:sz w:val="24"/>
          <w:szCs w:val="24"/>
        </w:rPr>
        <w:t>R</w:t>
      </w:r>
      <w:r w:rsidRPr="006667D6">
        <w:rPr>
          <w:rFonts w:ascii="Times New Roman" w:hAnsi="Times New Roman" w:cs="Times New Roman"/>
          <w:b/>
          <w:i w:val="0"/>
          <w:color w:val="000000" w:themeColor="text1"/>
          <w:sz w:val="24"/>
          <w:szCs w:val="24"/>
        </w:rPr>
        <w:t xml:space="preserve">oot </w:t>
      </w:r>
      <w:r w:rsidR="00CF67C6">
        <w:rPr>
          <w:rFonts w:ascii="Times New Roman" w:hAnsi="Times New Roman" w:cs="Times New Roman"/>
          <w:b/>
          <w:i w:val="0"/>
          <w:color w:val="000000" w:themeColor="text1"/>
          <w:sz w:val="24"/>
          <w:szCs w:val="24"/>
        </w:rPr>
        <w:t>L</w:t>
      </w:r>
      <w:r w:rsidRPr="006667D6">
        <w:rPr>
          <w:rFonts w:ascii="Times New Roman" w:hAnsi="Times New Roman" w:cs="Times New Roman"/>
          <w:b/>
          <w:i w:val="0"/>
          <w:color w:val="000000" w:themeColor="text1"/>
          <w:sz w:val="24"/>
          <w:szCs w:val="24"/>
        </w:rPr>
        <w:t>ength</w:t>
      </w:r>
      <w:bookmarkEnd w:id="100"/>
    </w:p>
    <w:p w14:paraId="1722F4E0" w14:textId="4DCDC4F2"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1DF57413"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 xml:space="preserve">that the root length of the seedlings decreased with increased seed rate. The reason for this was when the seed rate increased the roots </w:t>
      </w:r>
      <w:r w:rsidR="00527CC8">
        <w:rPr>
          <w:rFonts w:ascii="Times New Roman" w:hAnsi="Times New Roman" w:cs="Times New Roman"/>
          <w:sz w:val="24"/>
          <w:szCs w:val="24"/>
        </w:rPr>
        <w:t>we</w:t>
      </w:r>
      <w:r>
        <w:rPr>
          <w:rFonts w:ascii="Times New Roman" w:hAnsi="Times New Roman" w:cs="Times New Roman"/>
          <w:sz w:val="24"/>
          <w:szCs w:val="24"/>
        </w:rPr>
        <w:t>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1FB48AF8" w:rsidR="004C6479" w:rsidRDefault="00E0750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9568" behindDoc="1" locked="0" layoutInCell="1" allowOverlap="1" wp14:anchorId="63E6C717" wp14:editId="6FFA19E9">
                <wp:simplePos x="0" y="0"/>
                <wp:positionH relativeFrom="column">
                  <wp:posOffset>-28575</wp:posOffset>
                </wp:positionH>
                <wp:positionV relativeFrom="paragraph">
                  <wp:posOffset>57150</wp:posOffset>
                </wp:positionV>
                <wp:extent cx="5516880" cy="7719060"/>
                <wp:effectExtent l="0" t="0" r="26670" b="15240"/>
                <wp:wrapNone/>
                <wp:docPr id="293" name="Text Box 293"/>
                <wp:cNvGraphicFramePr/>
                <a:graphic xmlns:a="http://schemas.openxmlformats.org/drawingml/2006/main">
                  <a:graphicData uri="http://schemas.microsoft.com/office/word/2010/wordprocessingShape">
                    <wps:wsp>
                      <wps:cNvSpPr txBox="1"/>
                      <wps:spPr>
                        <a:xfrm>
                          <a:off x="0" y="0"/>
                          <a:ext cx="5516880" cy="7719060"/>
                        </a:xfrm>
                        <a:prstGeom prst="rect">
                          <a:avLst/>
                        </a:prstGeom>
                        <a:solidFill>
                          <a:schemeClr val="lt1"/>
                        </a:solidFill>
                        <a:ln w="19050">
                          <a:solidFill>
                            <a:prstClr val="black"/>
                          </a:solidFill>
                        </a:ln>
                      </wps:spPr>
                      <wps:txbx>
                        <w:txbxContent>
                          <w:p w14:paraId="2AA94E2F"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6C717" id="Text Box 293" o:spid="_x0000_s1073" type="#_x0000_t202" style="position:absolute;margin-left:-2.25pt;margin-top:4.5pt;width:434.4pt;height:607.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" fillcolor="white [3201]" strokeweight="1.5pt">
                <v:textbox>
                  <w:txbxContent>
                    <w:p w14:paraId="2AA94E2F" w14:textId="77777777" w:rsidR="00E70C88" w:rsidRDefault="00E70C88"/>
                  </w:txbxContent>
                </v:textbox>
              </v:shape>
            </w:pict>
          </mc:Fallback>
        </mc:AlternateContent>
      </w:r>
      <w:r w:rsidR="00915A59">
        <w:rPr>
          <w:noProof/>
        </w:rPr>
        <w:drawing>
          <wp:anchor distT="0" distB="0" distL="114300" distR="114300" simplePos="0" relativeHeight="251633664" behindDoc="0" locked="0" layoutInCell="1" allowOverlap="1" wp14:anchorId="6EA7EC07" wp14:editId="7D6AC89A">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E70C88" w:rsidRPr="00785C26" w:rsidRDefault="00E70C88"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74" type="#_x0000_t202" style="position:absolute;margin-left:36.55pt;margin-top:2.9pt;width:6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Wt2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w5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Doda3YzAgAAXAQAAA4AAAAAAAAAAAAAAAAA&#10;LgIAAGRycy9lMm9Eb2MueG1sUEsBAi0AFAAGAAgAAAAhACrIGc/eAAAABwEAAA8AAAAAAAAAAAAA&#10;AAAAjQQAAGRycy9kb3ducmV2LnhtbFBLBQYAAAAABAAEAPMAAACYBQAAAAA=&#10;" filled="f" stroked="f" strokeweight=".5pt">
                <v:textbox>
                  <w:txbxContent>
                    <w:p w14:paraId="47A25B85" w14:textId="77777777" w:rsidR="00E70C88" w:rsidRPr="00785C26" w:rsidRDefault="00E70C88"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E70C88" w:rsidRDefault="00E70C88"/>
                  </w:txbxContent>
                </v:textbox>
              </v:shape>
            </w:pict>
          </mc:Fallback>
        </mc:AlternateContent>
      </w:r>
    </w:p>
    <w:p w14:paraId="47A05496" w14:textId="467DCF7A" w:rsidR="00915A59"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a)</w:t>
      </w:r>
    </w:p>
    <w:p w14:paraId="21A782AA" w14:textId="0AB96E46" w:rsidR="00785C26" w:rsidRPr="00785C26" w:rsidRDefault="00785C26" w:rsidP="00785C26">
      <w:pPr>
        <w:spacing w:line="360" w:lineRule="auto"/>
        <w:rPr>
          <w:i/>
        </w:rPr>
      </w:pPr>
      <w:r>
        <w:rPr>
          <w:noProof/>
        </w:rPr>
        <w:drawing>
          <wp:anchor distT="0" distB="0" distL="114300" distR="114300" simplePos="0" relativeHeight="251662336"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E70C88" w:rsidRPr="00785C26" w:rsidRDefault="00E70C88"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E70C88" w:rsidRDefault="00E70C88"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75" type="#_x0000_t202" style="position:absolute;margin-left:36.95pt;margin-top:32.2pt;width:6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" filled="f" stroked="f" strokeweight=".5pt">
                <v:textbox>
                  <w:txbxContent>
                    <w:p w14:paraId="78EDF613" w14:textId="3A22E20F" w:rsidR="00E70C88" w:rsidRPr="00785C26" w:rsidRDefault="00E70C88"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E70C88" w:rsidRDefault="00E70C88"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221D67F3" w:rsidR="00785C26"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b)</w:t>
      </w:r>
    </w:p>
    <w:p w14:paraId="1701B181" w14:textId="50856E8B" w:rsidR="004C6479" w:rsidRDefault="004C6479" w:rsidP="000C7F88">
      <w:pPr>
        <w:pStyle w:val="Caption"/>
        <w:spacing w:line="480" w:lineRule="auto"/>
        <w:rPr>
          <w:rFonts w:ascii="Times New Roman" w:hAnsi="Times New Roman" w:cs="Times New Roman"/>
          <w:b/>
          <w:i w:val="0"/>
          <w:color w:val="000000" w:themeColor="text1"/>
          <w:sz w:val="24"/>
          <w:szCs w:val="24"/>
        </w:rPr>
      </w:pPr>
      <w:bookmarkStart w:id="101" w:name="_Toc536314896"/>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D03CF0">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w:t>
      </w:r>
      <w:r w:rsidRPr="008F735E">
        <w:rPr>
          <w:rFonts w:ascii="Times New Roman" w:hAnsi="Times New Roman" w:cs="Times New Roman"/>
          <w:i w:val="0"/>
          <w:color w:val="000000" w:themeColor="text1"/>
          <w:sz w:val="24"/>
          <w:szCs w:val="24"/>
        </w:rPr>
        <w:t xml:space="preserve">Variation of </w:t>
      </w:r>
      <w:r w:rsidR="005D6A51">
        <w:rPr>
          <w:rFonts w:ascii="Times New Roman" w:hAnsi="Times New Roman" w:cs="Times New Roman"/>
          <w:i w:val="0"/>
          <w:color w:val="000000" w:themeColor="text1"/>
          <w:sz w:val="24"/>
          <w:szCs w:val="24"/>
        </w:rPr>
        <w:t>m</w:t>
      </w:r>
      <w:r w:rsidRPr="008F735E">
        <w:rPr>
          <w:rFonts w:ascii="Times New Roman" w:hAnsi="Times New Roman" w:cs="Times New Roman"/>
          <w:i w:val="0"/>
          <w:color w:val="000000" w:themeColor="text1"/>
          <w:sz w:val="24"/>
          <w:szCs w:val="24"/>
        </w:rPr>
        <w:t xml:space="preserve">ean </w:t>
      </w:r>
      <w:r w:rsidR="00915A59" w:rsidRPr="008F735E">
        <w:rPr>
          <w:rFonts w:ascii="Times New Roman" w:hAnsi="Times New Roman" w:cs="Times New Roman"/>
          <w:i w:val="0"/>
          <w:color w:val="000000" w:themeColor="text1"/>
          <w:sz w:val="24"/>
          <w:szCs w:val="24"/>
        </w:rPr>
        <w:t>total root length</w:t>
      </w:r>
      <w:r w:rsidRPr="008F735E">
        <w:rPr>
          <w:rFonts w:ascii="Times New Roman" w:hAnsi="Times New Roman" w:cs="Times New Roman"/>
          <w:i w:val="0"/>
          <w:color w:val="000000" w:themeColor="text1"/>
          <w:sz w:val="24"/>
          <w:szCs w:val="24"/>
        </w:rPr>
        <w:t xml:space="preserve"> of </w:t>
      </w:r>
      <w:r w:rsidR="00915A59" w:rsidRPr="008F735E">
        <w:rPr>
          <w:rFonts w:ascii="Times New Roman" w:hAnsi="Times New Roman" w:cs="Times New Roman"/>
          <w:i w:val="0"/>
          <w:color w:val="000000" w:themeColor="text1"/>
          <w:sz w:val="24"/>
          <w:szCs w:val="24"/>
        </w:rPr>
        <w:t xml:space="preserve">seedlings </w:t>
      </w:r>
      <w:r w:rsidRPr="008F735E">
        <w:rPr>
          <w:rFonts w:ascii="Times New Roman" w:hAnsi="Times New Roman" w:cs="Times New Roman"/>
          <w:i w:val="0"/>
          <w:color w:val="000000" w:themeColor="text1"/>
          <w:sz w:val="24"/>
          <w:szCs w:val="24"/>
        </w:rPr>
        <w:t xml:space="preserve">(a) Bg 360 and (b) Bg </w:t>
      </w:r>
      <w:r w:rsidR="00915A59" w:rsidRPr="008F735E">
        <w:rPr>
          <w:rFonts w:ascii="Times New Roman" w:hAnsi="Times New Roman" w:cs="Times New Roman"/>
          <w:i w:val="0"/>
          <w:color w:val="000000" w:themeColor="text1"/>
          <w:sz w:val="24"/>
          <w:szCs w:val="24"/>
        </w:rPr>
        <w:t>374</w:t>
      </w:r>
      <w:r w:rsidR="000C7F88">
        <w:rPr>
          <w:rFonts w:ascii="Times New Roman" w:hAnsi="Times New Roman" w:cs="Times New Roman"/>
          <w:i w:val="0"/>
          <w:color w:val="000000" w:themeColor="text1"/>
          <w:sz w:val="24"/>
          <w:szCs w:val="24"/>
        </w:rPr>
        <w:t xml:space="preserve"> at 12 DAS</w:t>
      </w:r>
      <w:bookmarkEnd w:id="101"/>
    </w:p>
    <w:p w14:paraId="5D721C6E" w14:textId="77777777" w:rsidR="00E07503" w:rsidRDefault="00E07503" w:rsidP="00E07503">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AF53EAB" w14:textId="77777777" w:rsidR="00E07503" w:rsidRPr="00E07503" w:rsidRDefault="00E07503" w:rsidP="00E07503"/>
    <w:p w14:paraId="142FEF49" w14:textId="77A48B2E"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102" w:name="_Toc536292084"/>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 xml:space="preserve">4 Number of seedlings </w:t>
      </w:r>
      <w:r w:rsidR="00CF67C6">
        <w:rPr>
          <w:rFonts w:ascii="Times New Roman" w:hAnsi="Times New Roman" w:cs="Times New Roman"/>
          <w:b/>
          <w:i w:val="0"/>
          <w:color w:val="000000" w:themeColor="text1"/>
          <w:sz w:val="24"/>
          <w:szCs w:val="24"/>
        </w:rPr>
        <w:t>D</w:t>
      </w:r>
      <w:r w:rsidRPr="00F76167">
        <w:rPr>
          <w:rFonts w:ascii="Times New Roman" w:hAnsi="Times New Roman" w:cs="Times New Roman"/>
          <w:b/>
          <w:i w:val="0"/>
          <w:color w:val="000000" w:themeColor="text1"/>
          <w:sz w:val="24"/>
          <w:szCs w:val="24"/>
        </w:rPr>
        <w:t xml:space="preserve">ispensed per </w:t>
      </w:r>
      <w:r w:rsidR="00CF67C6">
        <w:rPr>
          <w:rFonts w:ascii="Times New Roman" w:hAnsi="Times New Roman" w:cs="Times New Roman"/>
          <w:b/>
          <w:i w:val="0"/>
          <w:color w:val="000000" w:themeColor="text1"/>
          <w:sz w:val="24"/>
          <w:szCs w:val="24"/>
        </w:rPr>
        <w:t>H</w:t>
      </w:r>
      <w:r w:rsidRPr="00F76167">
        <w:rPr>
          <w:rFonts w:ascii="Times New Roman" w:hAnsi="Times New Roman" w:cs="Times New Roman"/>
          <w:b/>
          <w:i w:val="0"/>
          <w:color w:val="000000" w:themeColor="text1"/>
          <w:sz w:val="24"/>
          <w:szCs w:val="24"/>
        </w:rPr>
        <w:t>ill</w:t>
      </w:r>
      <w:bookmarkEnd w:id="102"/>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490C38FB" w:rsidR="00C63221" w:rsidRDefault="00B0440C" w:rsidP="00F640B6">
      <w:r>
        <w:rPr>
          <w:noProof/>
        </w:rPr>
        <w:lastRenderedPageBreak/>
        <mc:AlternateContent>
          <mc:Choice Requires="wps">
            <w:drawing>
              <wp:anchor distT="0" distB="0" distL="114300" distR="114300" simplePos="0" relativeHeight="251627520" behindDoc="1" locked="0" layoutInCell="1" allowOverlap="1" wp14:anchorId="146483D8" wp14:editId="4C7237F6">
                <wp:simplePos x="0" y="0"/>
                <wp:positionH relativeFrom="column">
                  <wp:posOffset>-32385</wp:posOffset>
                </wp:positionH>
                <wp:positionV relativeFrom="paragraph">
                  <wp:posOffset>80009</wp:posOffset>
                </wp:positionV>
                <wp:extent cx="5539740" cy="8258175"/>
                <wp:effectExtent l="0" t="0" r="22860" b="28575"/>
                <wp:wrapNone/>
                <wp:docPr id="298" name="Text Box 298"/>
                <wp:cNvGraphicFramePr/>
                <a:graphic xmlns:a="http://schemas.openxmlformats.org/drawingml/2006/main">
                  <a:graphicData uri="http://schemas.microsoft.com/office/word/2010/wordprocessingShape">
                    <wps:wsp>
                      <wps:cNvSpPr txBox="1"/>
                      <wps:spPr>
                        <a:xfrm>
                          <a:off x="0" y="0"/>
                          <a:ext cx="5539740" cy="8258175"/>
                        </a:xfrm>
                        <a:prstGeom prst="rect">
                          <a:avLst/>
                        </a:prstGeom>
                        <a:solidFill>
                          <a:schemeClr val="lt1"/>
                        </a:solidFill>
                        <a:ln w="19050">
                          <a:solidFill>
                            <a:prstClr val="black"/>
                          </a:solidFill>
                        </a:ln>
                      </wps:spPr>
                      <wps:txbx>
                        <w:txbxContent>
                          <w:p w14:paraId="1FEBDB43"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76" type="#_x0000_t202" style="position:absolute;margin-left:-2.55pt;margin-top:6.3pt;width:436.2pt;height:650.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" fillcolor="white [3201]" strokeweight="1.5pt">
                <v:textbox>
                  <w:txbxContent>
                    <w:p w14:paraId="1FEBDB43" w14:textId="77777777" w:rsidR="00E70C88" w:rsidRDefault="00E70C88"/>
                  </w:txbxContent>
                </v:textbox>
              </v:shape>
            </w:pict>
          </mc:Fallback>
        </mc:AlternateContent>
      </w:r>
      <w:r>
        <w:rPr>
          <w:noProof/>
        </w:rPr>
        <w:drawing>
          <wp:anchor distT="0" distB="0" distL="114300" distR="114300" simplePos="0" relativeHeight="251636736" behindDoc="0" locked="0" layoutInCell="1" allowOverlap="1" wp14:anchorId="2121FFD6" wp14:editId="1F01511D">
            <wp:simplePos x="0" y="0"/>
            <wp:positionH relativeFrom="margin">
              <wp:posOffset>196215</wp:posOffset>
            </wp:positionH>
            <wp:positionV relativeFrom="paragraph">
              <wp:posOffset>269875</wp:posOffset>
            </wp:positionV>
            <wp:extent cx="5082540" cy="3438525"/>
            <wp:effectExtent l="0" t="0" r="3810" b="952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54562871" w:rsidR="00C63221" w:rsidRPr="00F640B6" w:rsidRDefault="00C63221" w:rsidP="00F640B6"/>
    <w:p w14:paraId="6FB19DDD" w14:textId="74F2DD68" w:rsidR="00437897" w:rsidRPr="008F735E" w:rsidRDefault="00B0440C" w:rsidP="00B0440C">
      <w:pPr>
        <w:keepNext/>
        <w:spacing w:line="360" w:lineRule="auto"/>
        <w:jc w:val="center"/>
        <w:rPr>
          <w:rFonts w:ascii="Times New Roman" w:hAnsi="Times New Roman" w:cs="Times New Roman"/>
          <w:b/>
          <w:sz w:val="24"/>
          <w:szCs w:val="24"/>
        </w:rPr>
      </w:pPr>
      <w:r>
        <w:rPr>
          <w:noProof/>
        </w:rPr>
        <w:drawing>
          <wp:anchor distT="0" distB="0" distL="114300" distR="114300" simplePos="0" relativeHeight="251665408" behindDoc="0" locked="0" layoutInCell="1" allowOverlap="1" wp14:anchorId="59EB6EA6" wp14:editId="30FF60D9">
            <wp:simplePos x="0" y="0"/>
            <wp:positionH relativeFrom="page">
              <wp:posOffset>1276350</wp:posOffset>
            </wp:positionH>
            <wp:positionV relativeFrom="paragraph">
              <wp:posOffset>371475</wp:posOffset>
            </wp:positionV>
            <wp:extent cx="5097780" cy="3438525"/>
            <wp:effectExtent l="0" t="0" r="7620" b="9525"/>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8F735E">
        <w:rPr>
          <w:rFonts w:ascii="Times New Roman" w:hAnsi="Times New Roman" w:cs="Times New Roman"/>
          <w:b/>
          <w:sz w:val="24"/>
          <w:szCs w:val="24"/>
        </w:rPr>
        <w:t>(a)</w:t>
      </w:r>
    </w:p>
    <w:p w14:paraId="4A9B8D69" w14:textId="77777777" w:rsidR="00B0440C" w:rsidRDefault="00B0440C" w:rsidP="00B0440C">
      <w:pPr>
        <w:pStyle w:val="Caption"/>
        <w:rPr>
          <w:rFonts w:ascii="Times New Roman" w:hAnsi="Times New Roman" w:cs="Times New Roman"/>
          <w:b/>
          <w:i w:val="0"/>
          <w:color w:val="auto"/>
          <w:sz w:val="24"/>
          <w:szCs w:val="24"/>
        </w:rPr>
      </w:pPr>
    </w:p>
    <w:p w14:paraId="48F46B75" w14:textId="3FFC3C21" w:rsidR="00C078B3" w:rsidRDefault="008F735E" w:rsidP="00B0440C">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252C80A5" w14:textId="0B116DD9" w:rsidR="00C078B3" w:rsidRPr="008F735E" w:rsidRDefault="00CE55FA" w:rsidP="008F735E">
      <w:pPr>
        <w:pStyle w:val="Caption"/>
        <w:spacing w:line="480" w:lineRule="auto"/>
        <w:rPr>
          <w:rFonts w:ascii="Times New Roman" w:hAnsi="Times New Roman" w:cs="Times New Roman"/>
          <w:i w:val="0"/>
          <w:color w:val="auto"/>
          <w:sz w:val="24"/>
          <w:szCs w:val="24"/>
        </w:rPr>
      </w:pPr>
      <w:bookmarkStart w:id="103" w:name="_Toc536314897"/>
      <w:bookmarkStart w:id="104" w:name="_Toc533923413"/>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Pr="008F735E">
        <w:rPr>
          <w:rFonts w:ascii="Times New Roman" w:hAnsi="Times New Roman" w:cs="Times New Roman"/>
          <w:i w:val="0"/>
          <w:color w:val="auto"/>
          <w:sz w:val="24"/>
          <w:szCs w:val="24"/>
        </w:rPr>
        <w:t>Mean number of seedlings dispensed per hill from the transplanter (a) Bg 360 and (b) Bg 374</w:t>
      </w:r>
      <w:bookmarkEnd w:id="103"/>
    </w:p>
    <w:p w14:paraId="2634EE70" w14:textId="461196E9"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5" w:name="_Toc536292085"/>
      <w:bookmarkEnd w:id="104"/>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CF67C6">
        <w:rPr>
          <w:rFonts w:ascii="Times New Roman" w:hAnsi="Times New Roman" w:cs="Times New Roman"/>
          <w:b/>
          <w:i w:val="0"/>
          <w:color w:val="000000" w:themeColor="text1"/>
          <w:sz w:val="24"/>
          <w:szCs w:val="24"/>
        </w:rPr>
        <w:t>G</w:t>
      </w:r>
      <w:r w:rsidR="00ED23FE">
        <w:rPr>
          <w:rFonts w:ascii="Times New Roman" w:hAnsi="Times New Roman" w:cs="Times New Roman"/>
          <w:b/>
          <w:i w:val="0"/>
          <w:color w:val="000000" w:themeColor="text1"/>
          <w:sz w:val="24"/>
          <w:szCs w:val="24"/>
        </w:rPr>
        <w:t xml:space="preserve">reenness of </w:t>
      </w:r>
      <w:r w:rsidR="00CF67C6">
        <w:rPr>
          <w:rFonts w:ascii="Times New Roman" w:hAnsi="Times New Roman" w:cs="Times New Roman"/>
          <w:b/>
          <w:i w:val="0"/>
          <w:color w:val="000000" w:themeColor="text1"/>
          <w:sz w:val="24"/>
          <w:szCs w:val="24"/>
        </w:rPr>
        <w:t>S</w:t>
      </w:r>
      <w:r w:rsidR="00ED23FE">
        <w:rPr>
          <w:rFonts w:ascii="Times New Roman" w:hAnsi="Times New Roman" w:cs="Times New Roman"/>
          <w:b/>
          <w:i w:val="0"/>
          <w:color w:val="000000" w:themeColor="text1"/>
          <w:sz w:val="24"/>
          <w:szCs w:val="24"/>
        </w:rPr>
        <w:t>eedlings (SPAD meter)</w:t>
      </w:r>
      <w:bookmarkEnd w:id="105"/>
    </w:p>
    <w:p w14:paraId="336BAE89" w14:textId="1FEC5EA4"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w:t>
      </w:r>
      <w:r w:rsidR="00527CC8">
        <w:rPr>
          <w:rFonts w:ascii="Times New Roman" w:hAnsi="Times New Roman" w:cs="Times New Roman"/>
          <w:sz w:val="24"/>
          <w:szCs w:val="24"/>
        </w:rPr>
        <w:t>was</w:t>
      </w:r>
      <w:r w:rsidR="00ED23FE">
        <w:rPr>
          <w:rFonts w:ascii="Times New Roman" w:hAnsi="Times New Roman" w:cs="Times New Roman"/>
          <w:sz w:val="24"/>
          <w:szCs w:val="24"/>
        </w:rPr>
        <w:t xml:space="preserve">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 xml:space="preserve">detection of chlorophyll content </w:t>
      </w:r>
      <w:r w:rsidR="00B10E24">
        <w:rPr>
          <w:rFonts w:ascii="Times New Roman" w:hAnsi="Times New Roman" w:cs="Times New Roman"/>
          <w:sz w:val="24"/>
          <w:szCs w:val="24"/>
        </w:rPr>
        <w:t>wa</w:t>
      </w:r>
      <w:r w:rsidR="00ED23FE">
        <w:rPr>
          <w:rFonts w:ascii="Times New Roman" w:hAnsi="Times New Roman" w:cs="Times New Roman"/>
          <w:sz w:val="24"/>
          <w:szCs w:val="24"/>
        </w:rPr>
        <w:t>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5A0E58A9" w:rsidR="00756D89" w:rsidRDefault="007C0A80" w:rsidP="00332523">
      <w:r>
        <w:rPr>
          <w:noProof/>
        </w:rPr>
        <w:lastRenderedPageBreak/>
        <mc:AlternateContent>
          <mc:Choice Requires="wps">
            <w:drawing>
              <wp:anchor distT="0" distB="0" distL="114300" distR="114300" simplePos="0" relativeHeight="251667456" behindDoc="0" locked="0" layoutInCell="1" allowOverlap="1" wp14:anchorId="0377EADE" wp14:editId="25CCD72E">
                <wp:simplePos x="0" y="0"/>
                <wp:positionH relativeFrom="column">
                  <wp:posOffset>630555</wp:posOffset>
                </wp:positionH>
                <wp:positionV relativeFrom="paragraph">
                  <wp:posOffset>3489234</wp:posOffset>
                </wp:positionV>
                <wp:extent cx="880110"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5E9ED13A" w14:textId="77777777" w:rsidR="00E70C88" w:rsidRPr="006D3F4D" w:rsidRDefault="00E70C88"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77" type="#_x0000_t202" style="position:absolute;margin-left:49.65pt;margin-top:274.75pt;width:69.3pt;height:2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" filled="f" stroked="f" strokeweight=".5pt">
                <v:textbox>
                  <w:txbxContent>
                    <w:p w14:paraId="5E9ED13A" w14:textId="77777777" w:rsidR="00E70C88" w:rsidRPr="006D3F4D" w:rsidRDefault="00E70C88"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E70C88" w:rsidRDefault="00E70C88"/>
                  </w:txbxContent>
                </v:textbox>
              </v:shape>
            </w:pict>
          </mc:Fallback>
        </mc:AlternateContent>
      </w:r>
      <w:r w:rsidR="00B0440C">
        <w:rPr>
          <w:noProof/>
        </w:rPr>
        <mc:AlternateContent>
          <mc:Choice Requires="wps">
            <w:drawing>
              <wp:anchor distT="0" distB="0" distL="114300" distR="114300" simplePos="0" relativeHeight="251626496" behindDoc="1" locked="0" layoutInCell="1" allowOverlap="1" wp14:anchorId="5B494E5D" wp14:editId="736C39C3">
                <wp:simplePos x="0" y="0"/>
                <wp:positionH relativeFrom="column">
                  <wp:posOffset>-13335</wp:posOffset>
                </wp:positionH>
                <wp:positionV relativeFrom="paragraph">
                  <wp:posOffset>51434</wp:posOffset>
                </wp:positionV>
                <wp:extent cx="5608320" cy="8353425"/>
                <wp:effectExtent l="0" t="0" r="11430" b="28575"/>
                <wp:wrapNone/>
                <wp:docPr id="3" name="Text Box 3"/>
                <wp:cNvGraphicFramePr/>
                <a:graphic xmlns:a="http://schemas.openxmlformats.org/drawingml/2006/main">
                  <a:graphicData uri="http://schemas.microsoft.com/office/word/2010/wordprocessingShape">
                    <wps:wsp>
                      <wps:cNvSpPr txBox="1"/>
                      <wps:spPr>
                        <a:xfrm>
                          <a:off x="0" y="0"/>
                          <a:ext cx="5608320" cy="8353425"/>
                        </a:xfrm>
                        <a:prstGeom prst="rect">
                          <a:avLst/>
                        </a:prstGeom>
                        <a:solidFill>
                          <a:schemeClr val="lt1"/>
                        </a:solidFill>
                        <a:ln w="19050">
                          <a:solidFill>
                            <a:schemeClr val="tx1"/>
                          </a:solidFill>
                        </a:ln>
                      </wps:spPr>
                      <wps:txbx>
                        <w:txbxContent>
                          <w:p w14:paraId="6B080CBA" w14:textId="4F1F002D" w:rsidR="00E70C88" w:rsidRDefault="00E70C88"/>
                          <w:p w14:paraId="73568D52" w14:textId="0F1D2703" w:rsidR="00E70C88" w:rsidRDefault="00E70C88"/>
                          <w:p w14:paraId="6C6E4B45" w14:textId="5E4A8436" w:rsidR="00E70C88" w:rsidRDefault="00E70C88"/>
                          <w:p w14:paraId="6BBEE60E" w14:textId="158C8A25" w:rsidR="00E70C88" w:rsidRDefault="00E70C88"/>
                          <w:p w14:paraId="4B9C6603" w14:textId="4A026040" w:rsidR="00E70C88" w:rsidRDefault="00E70C88"/>
                          <w:p w14:paraId="583344F3" w14:textId="41E905FA" w:rsidR="00E70C88" w:rsidRDefault="00E70C88"/>
                          <w:p w14:paraId="239730A6" w14:textId="7A320833" w:rsidR="00E70C88" w:rsidRDefault="00E70C88"/>
                          <w:p w14:paraId="6C7179B2" w14:textId="58569487" w:rsidR="00E70C88" w:rsidRDefault="00E70C88"/>
                          <w:p w14:paraId="0C8CEA6B" w14:textId="1509C984" w:rsidR="00E70C88" w:rsidRDefault="00E70C88"/>
                          <w:p w14:paraId="33847ABC" w14:textId="7C655775" w:rsidR="00E70C88" w:rsidRDefault="00E70C88"/>
                          <w:p w14:paraId="56D9298D" w14:textId="641BDE69" w:rsidR="00E70C88" w:rsidRDefault="00E70C88"/>
                          <w:p w14:paraId="1C305A55" w14:textId="06062FD8" w:rsidR="00E70C88" w:rsidRDefault="00E70C88"/>
                          <w:p w14:paraId="36663774" w14:textId="0A6A29A5" w:rsidR="00E70C88" w:rsidRDefault="00E70C88"/>
                          <w:p w14:paraId="25CC63E1" w14:textId="2D206669" w:rsidR="00E70C88" w:rsidRDefault="00E70C88"/>
                          <w:p w14:paraId="4F05A269" w14:textId="20251432" w:rsidR="00E70C88" w:rsidRPr="008F735E" w:rsidRDefault="00E70C88" w:rsidP="008F735E">
                            <w:pPr>
                              <w:ind w:left="360"/>
                              <w:jc w:val="center"/>
                              <w:rPr>
                                <w:rFonts w:ascii="Times New Roman" w:hAnsi="Times New Roman" w:cs="Times New Roman"/>
                                <w:b/>
                                <w:sz w:val="24"/>
                                <w:szCs w:val="24"/>
                              </w:rPr>
                            </w:pPr>
                            <w:r>
                              <w:rPr>
                                <w:rFonts w:ascii="Times New Roman" w:hAnsi="Times New Roman" w:cs="Times New Roman"/>
                                <w:b/>
                                <w:color w:val="000000" w:themeColor="text1"/>
                                <w:sz w:val="24"/>
                                <w:szCs w:val="24"/>
                              </w:rPr>
                              <w:t>(a)</w:t>
                            </w:r>
                          </w:p>
                          <w:p w14:paraId="45214A51" w14:textId="5597739D" w:rsidR="00E70C88" w:rsidRDefault="00E70C88" w:rsidP="006D678B"/>
                          <w:p w14:paraId="2E3B2F5E" w14:textId="2F95011E" w:rsidR="00E70C88" w:rsidRDefault="00E70C88" w:rsidP="006D678B"/>
                          <w:p w14:paraId="025898D2" w14:textId="1BEB5741" w:rsidR="00E70C88" w:rsidRDefault="00E70C88" w:rsidP="006D678B"/>
                          <w:p w14:paraId="2E7F1D7A" w14:textId="5D9A9906" w:rsidR="00E70C88" w:rsidRDefault="00E70C88" w:rsidP="006D678B"/>
                          <w:p w14:paraId="0EED74DE" w14:textId="46A91B86" w:rsidR="00E70C88" w:rsidRDefault="00E70C88" w:rsidP="006D678B"/>
                          <w:p w14:paraId="6091CA54" w14:textId="540BF2DF" w:rsidR="00E70C88" w:rsidRDefault="00E70C88" w:rsidP="006D678B"/>
                          <w:p w14:paraId="6971469A" w14:textId="39AE69DF" w:rsidR="00E70C88" w:rsidRDefault="00E70C88" w:rsidP="006D678B"/>
                          <w:p w14:paraId="73206760" w14:textId="3D2AC623" w:rsidR="00E70C88" w:rsidRDefault="00E70C88" w:rsidP="006D678B"/>
                          <w:p w14:paraId="2CFFF4B9" w14:textId="725C2609" w:rsidR="00E70C88" w:rsidRDefault="00E70C88" w:rsidP="006D678B"/>
                          <w:p w14:paraId="542C1663" w14:textId="3A63BC31" w:rsidR="00E70C88" w:rsidRDefault="00E70C88" w:rsidP="006D678B"/>
                          <w:p w14:paraId="1F3770AE" w14:textId="2CEA84A0" w:rsidR="00E70C88" w:rsidRDefault="00E70C88" w:rsidP="006D678B"/>
                          <w:p w14:paraId="3BEEB78E" w14:textId="50049CB9" w:rsidR="00E70C88" w:rsidRDefault="00E70C88" w:rsidP="006D678B"/>
                          <w:p w14:paraId="5BFD52C0" w14:textId="205C7F05" w:rsidR="00E70C88" w:rsidRDefault="00E70C88" w:rsidP="006D678B"/>
                          <w:p w14:paraId="4852DF82" w14:textId="5DFB4635" w:rsidR="00E70C88" w:rsidRPr="008F735E" w:rsidRDefault="00E70C88" w:rsidP="008F735E">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752FDD8A" w14:textId="77777777" w:rsidR="00E70C88" w:rsidRDefault="00E70C88"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78" type="#_x0000_t202" style="position:absolute;margin-left:-1.05pt;margin-top:4.05pt;width:441.6pt;height:657.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" fillcolor="white [3201]" strokecolor="black [3213]" strokeweight="1.5pt">
                <v:textbox>
                  <w:txbxContent>
                    <w:p w14:paraId="6B080CBA" w14:textId="4F1F002D" w:rsidR="00E70C88" w:rsidRDefault="00E70C88"/>
                    <w:p w14:paraId="73568D52" w14:textId="0F1D2703" w:rsidR="00E70C88" w:rsidRDefault="00E70C88"/>
                    <w:p w14:paraId="6C6E4B45" w14:textId="5E4A8436" w:rsidR="00E70C88" w:rsidRDefault="00E70C88"/>
                    <w:p w14:paraId="6BBEE60E" w14:textId="158C8A25" w:rsidR="00E70C88" w:rsidRDefault="00E70C88"/>
                    <w:p w14:paraId="4B9C6603" w14:textId="4A026040" w:rsidR="00E70C88" w:rsidRDefault="00E70C88"/>
                    <w:p w14:paraId="583344F3" w14:textId="41E905FA" w:rsidR="00E70C88" w:rsidRDefault="00E70C88"/>
                    <w:p w14:paraId="239730A6" w14:textId="7A320833" w:rsidR="00E70C88" w:rsidRDefault="00E70C88"/>
                    <w:p w14:paraId="6C7179B2" w14:textId="58569487" w:rsidR="00E70C88" w:rsidRDefault="00E70C88"/>
                    <w:p w14:paraId="0C8CEA6B" w14:textId="1509C984" w:rsidR="00E70C88" w:rsidRDefault="00E70C88"/>
                    <w:p w14:paraId="33847ABC" w14:textId="7C655775" w:rsidR="00E70C88" w:rsidRDefault="00E70C88"/>
                    <w:p w14:paraId="56D9298D" w14:textId="641BDE69" w:rsidR="00E70C88" w:rsidRDefault="00E70C88"/>
                    <w:p w14:paraId="1C305A55" w14:textId="06062FD8" w:rsidR="00E70C88" w:rsidRDefault="00E70C88"/>
                    <w:p w14:paraId="36663774" w14:textId="0A6A29A5" w:rsidR="00E70C88" w:rsidRDefault="00E70C88"/>
                    <w:p w14:paraId="25CC63E1" w14:textId="2D206669" w:rsidR="00E70C88" w:rsidRDefault="00E70C88"/>
                    <w:p w14:paraId="4F05A269" w14:textId="20251432" w:rsidR="00E70C88" w:rsidRPr="008F735E" w:rsidRDefault="00E70C88" w:rsidP="008F735E">
                      <w:pPr>
                        <w:ind w:left="360"/>
                        <w:jc w:val="center"/>
                        <w:rPr>
                          <w:rFonts w:ascii="Times New Roman" w:hAnsi="Times New Roman" w:cs="Times New Roman"/>
                          <w:b/>
                          <w:sz w:val="24"/>
                          <w:szCs w:val="24"/>
                        </w:rPr>
                      </w:pPr>
                      <w:r>
                        <w:rPr>
                          <w:rFonts w:ascii="Times New Roman" w:hAnsi="Times New Roman" w:cs="Times New Roman"/>
                          <w:b/>
                          <w:color w:val="000000" w:themeColor="text1"/>
                          <w:sz w:val="24"/>
                          <w:szCs w:val="24"/>
                        </w:rPr>
                        <w:t>(a)</w:t>
                      </w:r>
                    </w:p>
                    <w:p w14:paraId="45214A51" w14:textId="5597739D" w:rsidR="00E70C88" w:rsidRDefault="00E70C88" w:rsidP="006D678B"/>
                    <w:p w14:paraId="2E3B2F5E" w14:textId="2F95011E" w:rsidR="00E70C88" w:rsidRDefault="00E70C88" w:rsidP="006D678B"/>
                    <w:p w14:paraId="025898D2" w14:textId="1BEB5741" w:rsidR="00E70C88" w:rsidRDefault="00E70C88" w:rsidP="006D678B"/>
                    <w:p w14:paraId="2E7F1D7A" w14:textId="5D9A9906" w:rsidR="00E70C88" w:rsidRDefault="00E70C88" w:rsidP="006D678B"/>
                    <w:p w14:paraId="0EED74DE" w14:textId="46A91B86" w:rsidR="00E70C88" w:rsidRDefault="00E70C88" w:rsidP="006D678B"/>
                    <w:p w14:paraId="6091CA54" w14:textId="540BF2DF" w:rsidR="00E70C88" w:rsidRDefault="00E70C88" w:rsidP="006D678B"/>
                    <w:p w14:paraId="6971469A" w14:textId="39AE69DF" w:rsidR="00E70C88" w:rsidRDefault="00E70C88" w:rsidP="006D678B"/>
                    <w:p w14:paraId="73206760" w14:textId="3D2AC623" w:rsidR="00E70C88" w:rsidRDefault="00E70C88" w:rsidP="006D678B"/>
                    <w:p w14:paraId="2CFFF4B9" w14:textId="725C2609" w:rsidR="00E70C88" w:rsidRDefault="00E70C88" w:rsidP="006D678B"/>
                    <w:p w14:paraId="542C1663" w14:textId="3A63BC31" w:rsidR="00E70C88" w:rsidRDefault="00E70C88" w:rsidP="006D678B"/>
                    <w:p w14:paraId="1F3770AE" w14:textId="2CEA84A0" w:rsidR="00E70C88" w:rsidRDefault="00E70C88" w:rsidP="006D678B"/>
                    <w:p w14:paraId="3BEEB78E" w14:textId="50049CB9" w:rsidR="00E70C88" w:rsidRDefault="00E70C88" w:rsidP="006D678B"/>
                    <w:p w14:paraId="5BFD52C0" w14:textId="205C7F05" w:rsidR="00E70C88" w:rsidRDefault="00E70C88" w:rsidP="006D678B"/>
                    <w:p w14:paraId="4852DF82" w14:textId="5DFB4635" w:rsidR="00E70C88" w:rsidRPr="008F735E" w:rsidRDefault="00E70C88" w:rsidP="008F735E">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752FDD8A" w14:textId="77777777" w:rsidR="00E70C88" w:rsidRDefault="00E70C88" w:rsidP="006D678B"/>
                  </w:txbxContent>
                </v:textbox>
              </v:shape>
            </w:pict>
          </mc:Fallback>
        </mc:AlternateContent>
      </w:r>
      <w:r w:rsidR="00675BEA">
        <w:rPr>
          <w:noProof/>
        </w:rPr>
        <w:drawing>
          <wp:anchor distT="0" distB="0" distL="114300" distR="114300" simplePos="0" relativeHeight="251637760"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5E713366" w:rsidR="00756D89" w:rsidRDefault="00756D89" w:rsidP="00332523"/>
    <w:p w14:paraId="36EB3F78" w14:textId="5035F6F2" w:rsidR="006D678B" w:rsidRDefault="007C0A80" w:rsidP="00332523">
      <w:r>
        <w:rPr>
          <w:noProof/>
        </w:rPr>
        <mc:AlternateContent>
          <mc:Choice Requires="wps">
            <w:drawing>
              <wp:anchor distT="0" distB="0" distL="114300" distR="114300" simplePos="0" relativeHeight="251668480" behindDoc="0" locked="0" layoutInCell="1" allowOverlap="1" wp14:anchorId="41B1ECB7" wp14:editId="09B89FBB">
                <wp:simplePos x="0" y="0"/>
                <wp:positionH relativeFrom="column">
                  <wp:posOffset>635000</wp:posOffset>
                </wp:positionH>
                <wp:positionV relativeFrom="paragraph">
                  <wp:posOffset>3466374</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E70C88" w:rsidRPr="006D3F4D" w:rsidRDefault="00E70C88"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E70C88" w:rsidRDefault="00E70C88"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79" type="#_x0000_t202" style="position:absolute;margin-left:50pt;margin-top:272.95pt;width:69.3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" filled="f" stroked="f" strokeweight=".5pt">
                <v:textbox>
                  <w:txbxContent>
                    <w:p w14:paraId="4E7BF163" w14:textId="0EEF8491" w:rsidR="00E70C88" w:rsidRPr="006D3F4D" w:rsidRDefault="00E70C88"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E70C88" w:rsidRDefault="00E70C88" w:rsidP="00CE55FA"/>
                  </w:txbxContent>
                </v:textbox>
              </v:shape>
            </w:pict>
          </mc:Fallback>
        </mc:AlternateContent>
      </w:r>
      <w:r w:rsidR="006D678B">
        <w:rPr>
          <w:noProof/>
        </w:rPr>
        <w:drawing>
          <wp:anchor distT="0" distB="0" distL="114300" distR="114300" simplePos="0" relativeHeight="251666432" behindDoc="0" locked="0" layoutInCell="1" allowOverlap="1" wp14:anchorId="1E46D194" wp14:editId="7E9A0C32">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3FEB942C" w:rsidR="002920FA" w:rsidRDefault="002920FA" w:rsidP="002920FA">
      <w:pPr>
        <w:spacing w:line="480" w:lineRule="auto"/>
        <w:rPr>
          <w:rFonts w:ascii="Times New Roman" w:hAnsi="Times New Roman" w:cs="Times New Roman"/>
          <w:b/>
          <w:i/>
          <w:sz w:val="24"/>
          <w:szCs w:val="24"/>
        </w:rPr>
      </w:pPr>
    </w:p>
    <w:p w14:paraId="77B3D788" w14:textId="77777777" w:rsidR="008F735E" w:rsidRDefault="008F735E" w:rsidP="00CE55FA">
      <w:pPr>
        <w:pStyle w:val="Caption"/>
        <w:rPr>
          <w:rFonts w:ascii="Times New Roman" w:hAnsi="Times New Roman" w:cs="Times New Roman"/>
          <w:b/>
          <w:i w:val="0"/>
          <w:color w:val="auto"/>
          <w:sz w:val="24"/>
          <w:szCs w:val="24"/>
        </w:rPr>
      </w:pPr>
    </w:p>
    <w:p w14:paraId="59181305" w14:textId="24D94D46" w:rsidR="00756D89" w:rsidRDefault="00CE55FA" w:rsidP="00CE55FA">
      <w:pPr>
        <w:pStyle w:val="Caption"/>
        <w:rPr>
          <w:rFonts w:ascii="Times New Roman" w:hAnsi="Times New Roman" w:cs="Times New Roman"/>
          <w:b/>
          <w:i w:val="0"/>
          <w:color w:val="auto"/>
          <w:sz w:val="24"/>
          <w:szCs w:val="24"/>
        </w:rPr>
      </w:pPr>
      <w:bookmarkStart w:id="106" w:name="_Toc536314898"/>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6"/>
    </w:p>
    <w:p w14:paraId="12D33E4A" w14:textId="7C5C288F" w:rsidR="008F735E" w:rsidRPr="008F735E" w:rsidRDefault="008F735E" w:rsidP="008F735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DE34557" w14:textId="79D78F75"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7" w:name="_Toc536292086"/>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 xml:space="preserve">6 Selection of the </w:t>
      </w:r>
      <w:r w:rsidR="00CF67C6">
        <w:rPr>
          <w:rFonts w:ascii="Times New Roman" w:hAnsi="Times New Roman" w:cs="Times New Roman"/>
          <w:b/>
          <w:i w:val="0"/>
          <w:color w:val="000000" w:themeColor="text1"/>
          <w:sz w:val="24"/>
          <w:szCs w:val="24"/>
        </w:rPr>
        <w:t>O</w:t>
      </w:r>
      <w:r w:rsidRPr="00FF22F6">
        <w:rPr>
          <w:rFonts w:ascii="Times New Roman" w:hAnsi="Times New Roman" w:cs="Times New Roman"/>
          <w:b/>
          <w:i w:val="0"/>
          <w:color w:val="000000" w:themeColor="text1"/>
          <w:sz w:val="24"/>
          <w:szCs w:val="24"/>
        </w:rPr>
        <w:t xml:space="preserve">ptimum </w:t>
      </w:r>
      <w:r w:rsidR="00CF67C6">
        <w:rPr>
          <w:rFonts w:ascii="Times New Roman" w:hAnsi="Times New Roman" w:cs="Times New Roman"/>
          <w:b/>
          <w:i w:val="0"/>
          <w:color w:val="000000" w:themeColor="text1"/>
          <w:sz w:val="24"/>
          <w:szCs w:val="24"/>
        </w:rPr>
        <w:t>S</w:t>
      </w:r>
      <w:r w:rsidRPr="00FF22F6">
        <w:rPr>
          <w:rFonts w:ascii="Times New Roman" w:hAnsi="Times New Roman" w:cs="Times New Roman"/>
          <w:b/>
          <w:i w:val="0"/>
          <w:color w:val="000000" w:themeColor="text1"/>
          <w:sz w:val="24"/>
          <w:szCs w:val="24"/>
        </w:rPr>
        <w:t xml:space="preserve">eed </w:t>
      </w:r>
      <w:r w:rsidR="00CF67C6">
        <w:rPr>
          <w:rFonts w:ascii="Times New Roman" w:hAnsi="Times New Roman" w:cs="Times New Roman"/>
          <w:b/>
          <w:i w:val="0"/>
          <w:color w:val="000000" w:themeColor="text1"/>
          <w:sz w:val="24"/>
          <w:szCs w:val="24"/>
        </w:rPr>
        <w:t>R</w:t>
      </w:r>
      <w:r w:rsidRPr="00FF22F6">
        <w:rPr>
          <w:rFonts w:ascii="Times New Roman" w:hAnsi="Times New Roman" w:cs="Times New Roman"/>
          <w:b/>
          <w:i w:val="0"/>
          <w:color w:val="000000" w:themeColor="text1"/>
          <w:sz w:val="24"/>
          <w:szCs w:val="24"/>
        </w:rPr>
        <w:t xml:space="preserve">ate for </w:t>
      </w:r>
      <w:r w:rsidR="00CF67C6">
        <w:rPr>
          <w:rFonts w:ascii="Times New Roman" w:hAnsi="Times New Roman" w:cs="Times New Roman"/>
          <w:b/>
          <w:i w:val="0"/>
          <w:color w:val="000000" w:themeColor="text1"/>
          <w:sz w:val="24"/>
          <w:szCs w:val="24"/>
        </w:rPr>
        <w:t>N</w:t>
      </w:r>
      <w:r w:rsidRPr="00FF22F6">
        <w:rPr>
          <w:rFonts w:ascii="Times New Roman" w:hAnsi="Times New Roman" w:cs="Times New Roman"/>
          <w:b/>
          <w:i w:val="0"/>
          <w:color w:val="000000" w:themeColor="text1"/>
          <w:sz w:val="24"/>
          <w:szCs w:val="24"/>
        </w:rPr>
        <w:t xml:space="preserve">ursery </w:t>
      </w:r>
      <w:r w:rsidR="00CF67C6">
        <w:rPr>
          <w:rFonts w:ascii="Times New Roman" w:hAnsi="Times New Roman" w:cs="Times New Roman"/>
          <w:b/>
          <w:i w:val="0"/>
          <w:color w:val="000000" w:themeColor="text1"/>
          <w:sz w:val="24"/>
          <w:szCs w:val="24"/>
        </w:rPr>
        <w:t>T</w:t>
      </w:r>
      <w:r w:rsidRPr="00FF22F6">
        <w:rPr>
          <w:rFonts w:ascii="Times New Roman" w:hAnsi="Times New Roman" w:cs="Times New Roman"/>
          <w:b/>
          <w:i w:val="0"/>
          <w:color w:val="000000" w:themeColor="text1"/>
          <w:sz w:val="24"/>
          <w:szCs w:val="24"/>
        </w:rPr>
        <w:t>rays</w:t>
      </w:r>
      <w:bookmarkEnd w:id="107"/>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0A7EDD74"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w:t>
      </w:r>
      <w:r w:rsidR="00D01327">
        <w:rPr>
          <w:rFonts w:ascii="Times New Roman" w:hAnsi="Times New Roman" w:cs="Times New Roman"/>
          <w:sz w:val="24"/>
          <w:szCs w:val="24"/>
        </w:rPr>
        <w:t xml:space="preserve"> </w:t>
      </w:r>
      <w:r w:rsidR="00FE395B">
        <w:rPr>
          <w:rFonts w:ascii="Times New Roman" w:hAnsi="Times New Roman" w:cs="Times New Roman"/>
          <w:sz w:val="24"/>
          <w:szCs w:val="24"/>
        </w:rPr>
        <w:t>g/tray) and T2 (100</w:t>
      </w:r>
      <w:r w:rsidR="00D01327">
        <w:rPr>
          <w:rFonts w:ascii="Times New Roman" w:hAnsi="Times New Roman" w:cs="Times New Roman"/>
          <w:sz w:val="24"/>
          <w:szCs w:val="24"/>
        </w:rPr>
        <w:t xml:space="preserve"> </w:t>
      </w:r>
      <w:r w:rsidR="00FE395B">
        <w:rPr>
          <w:rFonts w:ascii="Times New Roman" w:hAnsi="Times New Roman" w:cs="Times New Roman"/>
          <w:sz w:val="24"/>
          <w:szCs w:val="24"/>
        </w:rPr>
        <w:t>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w:t>
      </w:r>
      <w:r w:rsidR="00D01327">
        <w:rPr>
          <w:rFonts w:ascii="Times New Roman" w:hAnsi="Times New Roman" w:cs="Times New Roman"/>
          <w:sz w:val="24"/>
          <w:szCs w:val="24"/>
        </w:rPr>
        <w:t xml:space="preserve"> </w:t>
      </w:r>
      <w:r w:rsidR="00FE395B">
        <w:rPr>
          <w:rFonts w:ascii="Times New Roman" w:hAnsi="Times New Roman" w:cs="Times New Roman"/>
          <w:sz w:val="24"/>
          <w:szCs w:val="24"/>
        </w:rPr>
        <w:t>g/tray), T2 (100</w:t>
      </w:r>
      <w:r w:rsidR="00D01327">
        <w:rPr>
          <w:rFonts w:ascii="Times New Roman" w:hAnsi="Times New Roman" w:cs="Times New Roman"/>
          <w:sz w:val="24"/>
          <w:szCs w:val="24"/>
        </w:rPr>
        <w:t xml:space="preserve"> </w:t>
      </w:r>
      <w:r w:rsidR="00FE395B">
        <w:rPr>
          <w:rFonts w:ascii="Times New Roman" w:hAnsi="Times New Roman" w:cs="Times New Roman"/>
          <w:sz w:val="24"/>
          <w:szCs w:val="24"/>
        </w:rPr>
        <w:t>g/tray), T3 (150</w:t>
      </w:r>
      <w:r w:rsidR="00D01327">
        <w:rPr>
          <w:rFonts w:ascii="Times New Roman" w:hAnsi="Times New Roman" w:cs="Times New Roman"/>
          <w:sz w:val="24"/>
          <w:szCs w:val="24"/>
        </w:rPr>
        <w:t xml:space="preserve"> </w:t>
      </w:r>
      <w:r w:rsidR="00FE395B">
        <w:rPr>
          <w:rFonts w:ascii="Times New Roman" w:hAnsi="Times New Roman" w:cs="Times New Roman"/>
          <w:sz w:val="24"/>
          <w:szCs w:val="24"/>
        </w:rPr>
        <w:t>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40025C5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087"/>
        <w:gridCol w:w="1707"/>
        <w:gridCol w:w="2440"/>
        <w:gridCol w:w="2115"/>
      </w:tblGrid>
      <w:tr w:rsidR="004E265F" w14:paraId="29E3C0D5" w14:textId="77777777" w:rsidTr="00D01327">
        <w:trPr>
          <w:cantSplit/>
          <w:trHeight w:val="328"/>
        </w:trPr>
        <w:tc>
          <w:tcPr>
            <w:tcW w:w="2087"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07"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440"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115"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D01327">
        <w:trPr>
          <w:trHeight w:val="328"/>
        </w:trPr>
        <w:tc>
          <w:tcPr>
            <w:tcW w:w="2087"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07"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440"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115"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D01327">
        <w:trPr>
          <w:trHeight w:val="328"/>
        </w:trPr>
        <w:tc>
          <w:tcPr>
            <w:tcW w:w="2087"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07"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440"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115"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D01327">
        <w:trPr>
          <w:trHeight w:val="328"/>
        </w:trPr>
        <w:tc>
          <w:tcPr>
            <w:tcW w:w="2087"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07"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440"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115"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D01327">
        <w:trPr>
          <w:trHeight w:val="328"/>
        </w:trPr>
        <w:tc>
          <w:tcPr>
            <w:tcW w:w="2087"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07"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440"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115"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D01327">
        <w:trPr>
          <w:trHeight w:val="328"/>
        </w:trPr>
        <w:tc>
          <w:tcPr>
            <w:tcW w:w="2087"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07"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440"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115"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5108C34B" w:rsidR="00332523" w:rsidRPr="008F735E" w:rsidRDefault="008F735E" w:rsidP="008F735E">
      <w:pPr>
        <w:pStyle w:val="Caption"/>
        <w:rPr>
          <w:rFonts w:ascii="Times New Roman" w:hAnsi="Times New Roman" w:cs="Times New Roman"/>
          <w:i w:val="0"/>
          <w:color w:val="auto"/>
          <w:sz w:val="24"/>
          <w:szCs w:val="24"/>
        </w:rPr>
      </w:pPr>
      <w:bookmarkStart w:id="108" w:name="_Toc536315189"/>
      <w:r w:rsidRPr="008F735E">
        <w:rPr>
          <w:rFonts w:ascii="Times New Roman" w:hAnsi="Times New Roman" w:cs="Times New Roman"/>
          <w:b/>
          <w:i w:val="0"/>
          <w:color w:val="auto"/>
          <w:sz w:val="24"/>
          <w:szCs w:val="24"/>
        </w:rPr>
        <w:t xml:space="preserve">Table 4. </w:t>
      </w:r>
      <w:r w:rsidRPr="008F735E">
        <w:rPr>
          <w:rFonts w:ascii="Times New Roman" w:hAnsi="Times New Roman" w:cs="Times New Roman"/>
          <w:b/>
          <w:i w:val="0"/>
          <w:color w:val="auto"/>
          <w:sz w:val="24"/>
          <w:szCs w:val="24"/>
        </w:rPr>
        <w:fldChar w:fldCharType="begin"/>
      </w:r>
      <w:r w:rsidRPr="008F735E">
        <w:rPr>
          <w:rFonts w:ascii="Times New Roman" w:hAnsi="Times New Roman" w:cs="Times New Roman"/>
          <w:b/>
          <w:i w:val="0"/>
          <w:color w:val="auto"/>
          <w:sz w:val="24"/>
          <w:szCs w:val="24"/>
        </w:rPr>
        <w:instrText xml:space="preserve"> SEQ Table_4. \* ARABIC </w:instrText>
      </w:r>
      <w:r w:rsidRPr="008F735E">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w:t>
      </w:r>
      <w:r w:rsidRPr="008F735E">
        <w:rPr>
          <w:rFonts w:ascii="Times New Roman" w:hAnsi="Times New Roman" w:cs="Times New Roman"/>
          <w:b/>
          <w:i w:val="0"/>
          <w:color w:val="auto"/>
          <w:sz w:val="24"/>
          <w:szCs w:val="24"/>
        </w:rPr>
        <w:fldChar w:fldCharType="end"/>
      </w:r>
      <w:r w:rsidRPr="008F735E">
        <w:rPr>
          <w:rFonts w:ascii="Times New Roman" w:hAnsi="Times New Roman" w:cs="Times New Roman"/>
          <w:b/>
          <w:i w:val="0"/>
          <w:color w:val="auto"/>
          <w:sz w:val="24"/>
          <w:szCs w:val="24"/>
        </w:rPr>
        <w:t xml:space="preserve"> </w:t>
      </w:r>
      <w:r w:rsidR="00326C1B" w:rsidRPr="008F735E">
        <w:rPr>
          <w:rFonts w:ascii="Times New Roman" w:hAnsi="Times New Roman" w:cs="Times New Roman"/>
          <w:i w:val="0"/>
          <w:color w:val="auto"/>
          <w:sz w:val="24"/>
          <w:szCs w:val="24"/>
        </w:rPr>
        <w:t>Tray requirement and cost on tray</w:t>
      </w:r>
      <w:r w:rsidR="00D01327">
        <w:rPr>
          <w:rFonts w:ascii="Times New Roman" w:hAnsi="Times New Roman" w:cs="Times New Roman"/>
          <w:i w:val="0"/>
          <w:color w:val="auto"/>
          <w:sz w:val="24"/>
          <w:szCs w:val="24"/>
        </w:rPr>
        <w:t>s</w:t>
      </w:r>
      <w:r w:rsidR="00326C1B" w:rsidRPr="008F735E">
        <w:rPr>
          <w:rFonts w:ascii="Times New Roman" w:hAnsi="Times New Roman" w:cs="Times New Roman"/>
          <w:i w:val="0"/>
          <w:color w:val="auto"/>
          <w:sz w:val="24"/>
          <w:szCs w:val="24"/>
        </w:rPr>
        <w:t xml:space="preserve"> according to the seed rate</w:t>
      </w:r>
      <w:bookmarkEnd w:id="108"/>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71B8DF46" w:rsidR="003D51AE" w:rsidRPr="008F735E" w:rsidRDefault="008F735E" w:rsidP="008F735E">
      <w:pPr>
        <w:pStyle w:val="Caption"/>
        <w:spacing w:line="480" w:lineRule="auto"/>
        <w:rPr>
          <w:rFonts w:ascii="Times New Roman" w:hAnsi="Times New Roman" w:cs="Times New Roman"/>
          <w:b/>
          <w:i w:val="0"/>
          <w:color w:val="auto"/>
          <w:sz w:val="24"/>
          <w:szCs w:val="24"/>
        </w:rPr>
      </w:pPr>
      <w:bookmarkStart w:id="109" w:name="_Toc533894848"/>
      <w:bookmarkStart w:id="110" w:name="_Toc536315190"/>
      <w:r w:rsidRPr="008F735E">
        <w:rPr>
          <w:rFonts w:ascii="Times New Roman" w:hAnsi="Times New Roman" w:cs="Times New Roman"/>
          <w:b/>
          <w:i w:val="0"/>
          <w:color w:val="auto"/>
          <w:sz w:val="24"/>
          <w:szCs w:val="24"/>
        </w:rPr>
        <w:t xml:space="preserve">Table 4. </w:t>
      </w:r>
      <w:r w:rsidRPr="008F735E">
        <w:rPr>
          <w:rFonts w:ascii="Times New Roman" w:hAnsi="Times New Roman" w:cs="Times New Roman"/>
          <w:b/>
          <w:i w:val="0"/>
          <w:color w:val="auto"/>
          <w:sz w:val="24"/>
          <w:szCs w:val="24"/>
        </w:rPr>
        <w:fldChar w:fldCharType="begin"/>
      </w:r>
      <w:r w:rsidRPr="008F735E">
        <w:rPr>
          <w:rFonts w:ascii="Times New Roman" w:hAnsi="Times New Roman" w:cs="Times New Roman"/>
          <w:b/>
          <w:i w:val="0"/>
          <w:color w:val="auto"/>
          <w:sz w:val="24"/>
          <w:szCs w:val="24"/>
        </w:rPr>
        <w:instrText xml:space="preserve"> SEQ Table_4. \* ARABIC </w:instrText>
      </w:r>
      <w:r w:rsidRPr="008F735E">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2</w:t>
      </w:r>
      <w:r w:rsidRPr="008F735E">
        <w:rPr>
          <w:rFonts w:ascii="Times New Roman" w:hAnsi="Times New Roman" w:cs="Times New Roman"/>
          <w:b/>
          <w:i w:val="0"/>
          <w:color w:val="auto"/>
          <w:sz w:val="24"/>
          <w:szCs w:val="24"/>
        </w:rPr>
        <w:fldChar w:fldCharType="end"/>
      </w:r>
      <w:r w:rsidRPr="008F735E">
        <w:rPr>
          <w:rFonts w:ascii="Times New Roman" w:hAnsi="Times New Roman" w:cs="Times New Roman"/>
          <w:b/>
          <w:i w:val="0"/>
          <w:color w:val="auto"/>
          <w:sz w:val="24"/>
          <w:szCs w:val="24"/>
        </w:rPr>
        <w:t xml:space="preserve"> </w:t>
      </w:r>
      <w:r w:rsidR="006D4395" w:rsidRPr="008F735E">
        <w:rPr>
          <w:rFonts w:ascii="Times New Roman" w:hAnsi="Times New Roman" w:cs="Times New Roman"/>
          <w:i w:val="0"/>
          <w:color w:val="auto"/>
          <w:sz w:val="24"/>
          <w:szCs w:val="24"/>
        </w:rPr>
        <w:t>Calculation of number of seeds applied to a tray according to the optimum seed rate selected in the both varieties</w:t>
      </w:r>
      <w:bookmarkEnd w:id="109"/>
      <w:bookmarkEnd w:id="110"/>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23072577" w:rsidR="006201E3" w:rsidRPr="0016664B" w:rsidRDefault="007957DF" w:rsidP="00436F8E">
      <w:pPr>
        <w:pStyle w:val="Heading2"/>
        <w:spacing w:line="480" w:lineRule="auto"/>
        <w:rPr>
          <w:rFonts w:ascii="Times New Roman" w:hAnsi="Times New Roman" w:cs="Times New Roman"/>
          <w:b/>
          <w:color w:val="auto"/>
          <w:sz w:val="24"/>
          <w:szCs w:val="24"/>
        </w:rPr>
      </w:pPr>
      <w:bookmarkStart w:id="111" w:name="_Toc536292087"/>
      <w:r w:rsidRPr="00081FA9">
        <w:rPr>
          <w:rFonts w:ascii="Times New Roman" w:hAnsi="Times New Roman" w:cs="Times New Roman"/>
          <w:b/>
          <w:color w:val="000000" w:themeColor="text1"/>
          <w:sz w:val="24"/>
          <w:szCs w:val="24"/>
        </w:rPr>
        <w:lastRenderedPageBreak/>
        <w:t xml:space="preserve">4.2 Comparison of Mechanical </w:t>
      </w:r>
      <w:r w:rsidR="00CF67C6">
        <w:rPr>
          <w:rFonts w:ascii="Times New Roman" w:hAnsi="Times New Roman" w:cs="Times New Roman"/>
          <w:b/>
          <w:color w:val="000000" w:themeColor="text1"/>
          <w:sz w:val="24"/>
          <w:szCs w:val="24"/>
        </w:rPr>
        <w:t>T</w:t>
      </w:r>
      <w:r w:rsidRPr="00081FA9">
        <w:rPr>
          <w:rFonts w:ascii="Times New Roman" w:hAnsi="Times New Roman" w:cs="Times New Roman"/>
          <w:b/>
          <w:color w:val="000000" w:themeColor="text1"/>
          <w:sz w:val="24"/>
          <w:szCs w:val="24"/>
        </w:rPr>
        <w:t xml:space="preserve">ransplanting with other Establishment </w:t>
      </w:r>
      <w:r w:rsidR="00CF67C6">
        <w:rPr>
          <w:rFonts w:ascii="Times New Roman" w:hAnsi="Times New Roman" w:cs="Times New Roman"/>
          <w:b/>
          <w:color w:val="000000" w:themeColor="text1"/>
          <w:sz w:val="24"/>
          <w:szCs w:val="24"/>
        </w:rPr>
        <w:t>M</w:t>
      </w:r>
      <w:r w:rsidRPr="00081FA9">
        <w:rPr>
          <w:rFonts w:ascii="Times New Roman" w:hAnsi="Times New Roman" w:cs="Times New Roman"/>
          <w:b/>
          <w:color w:val="000000" w:themeColor="text1"/>
          <w:sz w:val="24"/>
          <w:szCs w:val="24"/>
        </w:rPr>
        <w:t>ethods</w:t>
      </w:r>
      <w:bookmarkEnd w:id="111"/>
    </w:p>
    <w:p w14:paraId="5E83C44C" w14:textId="5AC648C4"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w:t>
      </w:r>
      <w:r w:rsidR="00D01327">
        <w:rPr>
          <w:rFonts w:ascii="Times New Roman" w:hAnsi="Times New Roman" w:cs="Times New Roman"/>
          <w:sz w:val="24"/>
          <w:szCs w:val="24"/>
        </w:rPr>
        <w:t>t</w:t>
      </w:r>
      <w:r w:rsidRPr="006667D6">
        <w:rPr>
          <w:rFonts w:ascii="Times New Roman" w:hAnsi="Times New Roman" w:cs="Times New Roman"/>
          <w:sz w:val="24"/>
          <w:szCs w:val="24"/>
        </w:rPr>
        <w:t xml:space="preserve">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D1E0AA9" w:rsidR="00081FA9" w:rsidRDefault="00081FA9" w:rsidP="00D81352">
      <w:pPr>
        <w:pStyle w:val="Heading3"/>
        <w:spacing w:line="480" w:lineRule="auto"/>
        <w:rPr>
          <w:rFonts w:ascii="Times New Roman" w:hAnsi="Times New Roman" w:cs="Times New Roman"/>
          <w:b/>
          <w:color w:val="000000" w:themeColor="text1"/>
        </w:rPr>
      </w:pPr>
      <w:bookmarkStart w:id="112" w:name="_Toc536292088"/>
      <w:r w:rsidRPr="00081FA9">
        <w:rPr>
          <w:rFonts w:ascii="Times New Roman" w:hAnsi="Times New Roman" w:cs="Times New Roman"/>
          <w:b/>
          <w:color w:val="000000" w:themeColor="text1"/>
        </w:rPr>
        <w:t xml:space="preserve">4.2.1 </w:t>
      </w:r>
      <w:r w:rsidR="00A53CDD" w:rsidRPr="00E771B1">
        <w:rPr>
          <w:rFonts w:ascii="Times New Roman" w:hAnsi="Times New Roman" w:cs="Times New Roman"/>
          <w:b/>
          <w:color w:val="auto"/>
        </w:rPr>
        <w:t xml:space="preserve">Seedling </w:t>
      </w:r>
      <w:r w:rsidR="00CF67C6">
        <w:rPr>
          <w:rFonts w:ascii="Times New Roman" w:hAnsi="Times New Roman" w:cs="Times New Roman"/>
          <w:b/>
          <w:color w:val="auto"/>
        </w:rPr>
        <w:t>G</w:t>
      </w:r>
      <w:r w:rsidR="00A53CDD" w:rsidRPr="00E771B1">
        <w:rPr>
          <w:rFonts w:ascii="Times New Roman" w:hAnsi="Times New Roman" w:cs="Times New Roman"/>
          <w:b/>
          <w:color w:val="auto"/>
        </w:rPr>
        <w:t xml:space="preserve">rowth </w:t>
      </w:r>
      <w:r w:rsidR="00CF67C6">
        <w:rPr>
          <w:rFonts w:ascii="Times New Roman" w:hAnsi="Times New Roman" w:cs="Times New Roman"/>
          <w:b/>
          <w:color w:val="auto"/>
        </w:rPr>
        <w:t>P</w:t>
      </w:r>
      <w:r w:rsidR="00A53CDD" w:rsidRPr="00E771B1">
        <w:rPr>
          <w:rFonts w:ascii="Times New Roman" w:hAnsi="Times New Roman" w:cs="Times New Roman"/>
          <w:b/>
          <w:color w:val="auto"/>
        </w:rPr>
        <w:t>arameters</w:t>
      </w:r>
      <w:bookmarkEnd w:id="112"/>
    </w:p>
    <w:p w14:paraId="17988D9C" w14:textId="5DBFAC90"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73B3B5DE"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13" w:name="_Toc536292089"/>
      <w:r w:rsidRPr="00081FA9">
        <w:rPr>
          <w:rFonts w:ascii="Times New Roman" w:hAnsi="Times New Roman" w:cs="Times New Roman"/>
          <w:b/>
          <w:i w:val="0"/>
          <w:color w:val="000000" w:themeColor="text1"/>
          <w:sz w:val="24"/>
          <w:szCs w:val="24"/>
        </w:rPr>
        <w:t xml:space="preserve">4.2.1.1 Seedling </w:t>
      </w:r>
      <w:r w:rsidR="00CF67C6">
        <w:rPr>
          <w:rFonts w:ascii="Times New Roman" w:hAnsi="Times New Roman" w:cs="Times New Roman"/>
          <w:b/>
          <w:i w:val="0"/>
          <w:color w:val="000000" w:themeColor="text1"/>
          <w:sz w:val="24"/>
          <w:szCs w:val="24"/>
        </w:rPr>
        <w:t>H</w:t>
      </w:r>
      <w:r w:rsidRPr="00081FA9">
        <w:rPr>
          <w:rFonts w:ascii="Times New Roman" w:hAnsi="Times New Roman" w:cs="Times New Roman"/>
          <w:b/>
          <w:i w:val="0"/>
          <w:color w:val="000000" w:themeColor="text1"/>
          <w:sz w:val="24"/>
          <w:szCs w:val="24"/>
        </w:rPr>
        <w:t>eight</w:t>
      </w:r>
      <w:bookmarkEnd w:id="113"/>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5472" behindDoc="1" locked="0" layoutInCell="1" allowOverlap="1" wp14:anchorId="1EF07369" wp14:editId="49BBAC7F">
                <wp:simplePos x="0" y="0"/>
                <wp:positionH relativeFrom="column">
                  <wp:posOffset>24765</wp:posOffset>
                </wp:positionH>
                <wp:positionV relativeFrom="paragraph">
                  <wp:posOffset>41910</wp:posOffset>
                </wp:positionV>
                <wp:extent cx="5499100" cy="80467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046720"/>
                        </a:xfrm>
                        <a:prstGeom prst="rect">
                          <a:avLst/>
                        </a:prstGeom>
                        <a:solidFill>
                          <a:schemeClr val="lt1"/>
                        </a:solidFill>
                        <a:ln w="19050">
                          <a:solidFill>
                            <a:schemeClr val="tx1"/>
                          </a:solidFill>
                        </a:ln>
                      </wps:spPr>
                      <wps:txbx>
                        <w:txbxContent>
                          <w:p w14:paraId="4BC66ADC" w14:textId="511687C1" w:rsidR="00E70C88" w:rsidRDefault="00E70C88"/>
                          <w:p w14:paraId="6862D5BF" w14:textId="32AEEA09" w:rsidR="00E70C88" w:rsidRDefault="00E70C88"/>
                          <w:p w14:paraId="7B553973" w14:textId="0F89FD59" w:rsidR="00E70C88" w:rsidRDefault="00E70C88"/>
                          <w:p w14:paraId="3BC8E984" w14:textId="25B350E9" w:rsidR="00E70C88" w:rsidRDefault="00E70C88"/>
                          <w:p w14:paraId="6B33B9F5" w14:textId="3A71D880" w:rsidR="00E70C88" w:rsidRDefault="00E70C88"/>
                          <w:p w14:paraId="3C8B80F0" w14:textId="4EDE5A3E" w:rsidR="00E70C88" w:rsidRDefault="00E70C88"/>
                          <w:p w14:paraId="4338DB4F" w14:textId="774236EB" w:rsidR="00E70C88" w:rsidRDefault="00E70C88"/>
                          <w:p w14:paraId="4241D1AD" w14:textId="7215C0DF" w:rsidR="00E70C88" w:rsidRDefault="00E70C88"/>
                          <w:p w14:paraId="479521D9" w14:textId="3F405EF8" w:rsidR="00E70C88" w:rsidRDefault="00E70C88"/>
                          <w:p w14:paraId="23882178" w14:textId="3878B61C" w:rsidR="00E70C88" w:rsidRDefault="00E70C88"/>
                          <w:p w14:paraId="09EF2EE3" w14:textId="37E65E5B" w:rsidR="00E70C88" w:rsidRDefault="00E70C88"/>
                          <w:p w14:paraId="1BBEA320" w14:textId="7B84C2D6" w:rsidR="00E70C88" w:rsidRDefault="00E70C88"/>
                          <w:p w14:paraId="2F337F22" w14:textId="65A10AB3" w:rsidR="00E70C88" w:rsidRDefault="00E70C88"/>
                          <w:p w14:paraId="502E99EB" w14:textId="0C6EF8B7" w:rsidR="00E70C88" w:rsidRPr="008F735E" w:rsidRDefault="00E70C88" w:rsidP="008F735E">
                            <w:pPr>
                              <w:spacing w:line="276"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5CD311C1" w14:textId="285CF49A" w:rsidR="00E70C88" w:rsidRDefault="00E70C88"/>
                          <w:p w14:paraId="11208978" w14:textId="28468C0C" w:rsidR="00E70C88" w:rsidRDefault="00E70C88"/>
                          <w:p w14:paraId="35777ED4" w14:textId="44495605" w:rsidR="00E70C88" w:rsidRDefault="00E70C88"/>
                          <w:p w14:paraId="4C75D0D6" w14:textId="5ED98578" w:rsidR="00E70C88" w:rsidRDefault="00E70C88"/>
                          <w:p w14:paraId="59E243BA" w14:textId="584D2F6E" w:rsidR="00E70C88" w:rsidRDefault="00E70C88"/>
                          <w:p w14:paraId="24216847" w14:textId="30AA330D" w:rsidR="00E70C88" w:rsidRDefault="00E70C88"/>
                          <w:p w14:paraId="0C75499A" w14:textId="0A953E30" w:rsidR="00E70C88" w:rsidRDefault="00E70C88"/>
                          <w:p w14:paraId="1A7F757B" w14:textId="26CAB272" w:rsidR="00E70C88" w:rsidRDefault="00E70C88"/>
                          <w:p w14:paraId="492C932F" w14:textId="4E174EC3" w:rsidR="00E70C88" w:rsidRDefault="00E70C88"/>
                          <w:p w14:paraId="6F355CC3" w14:textId="6D34A171" w:rsidR="00E70C88" w:rsidRDefault="00E70C88"/>
                          <w:p w14:paraId="17226EF4" w14:textId="1F0746B5" w:rsidR="00E70C88" w:rsidRDefault="00E70C88"/>
                          <w:p w14:paraId="75304CD7" w14:textId="5900D20F" w:rsidR="00E70C88" w:rsidRDefault="00E70C88"/>
                          <w:p w14:paraId="30683539" w14:textId="77777777" w:rsidR="00E70C88" w:rsidRDefault="00E70C88"/>
                          <w:p w14:paraId="1F6A282A" w14:textId="1C21B5DE" w:rsidR="00E70C88" w:rsidRPr="008F735E" w:rsidRDefault="00E70C88" w:rsidP="008F735E">
                            <w:pPr>
                              <w:spacing w:line="276" w:lineRule="auto"/>
                              <w:ind w:left="360"/>
                              <w:jc w:val="center"/>
                              <w:rPr>
                                <w:rFonts w:ascii="Times New Roman" w:hAnsi="Times New Roman" w:cs="Times New Roman"/>
                                <w:b/>
                                <w:sz w:val="24"/>
                                <w:szCs w:val="24"/>
                                <w:u w:val="single"/>
                              </w:rPr>
                            </w:pPr>
                            <w:r>
                              <w:rPr>
                                <w:rFonts w:ascii="Times New Roman" w:hAnsi="Times New Roman" w:cs="Times New Roman"/>
                                <w:b/>
                                <w:sz w:val="24"/>
                                <w:szCs w:val="24"/>
                              </w:rPr>
                              <w:t>(b)</w:t>
                            </w:r>
                          </w:p>
                          <w:p w14:paraId="58BF49F9" w14:textId="77777777" w:rsidR="00E70C88" w:rsidRPr="00F22BF4" w:rsidRDefault="00E70C88" w:rsidP="00F22BF4">
                            <w:pPr>
                              <w:spacing w:line="276" w:lineRule="auto"/>
                              <w:rPr>
                                <w:b/>
                                <w:u w:val="single"/>
                              </w:rPr>
                            </w:pPr>
                          </w:p>
                          <w:p w14:paraId="2C356A51"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80" type="#_x0000_t202" style="position:absolute;left:0;text-align:left;margin-left:1.95pt;margin-top:3.3pt;width:433pt;height:633.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" fillcolor="white [3201]" strokecolor="black [3213]" strokeweight="1.5pt">
                <v:textbox>
                  <w:txbxContent>
                    <w:p w14:paraId="4BC66ADC" w14:textId="511687C1" w:rsidR="00E70C88" w:rsidRDefault="00E70C88"/>
                    <w:p w14:paraId="6862D5BF" w14:textId="32AEEA09" w:rsidR="00E70C88" w:rsidRDefault="00E70C88"/>
                    <w:p w14:paraId="7B553973" w14:textId="0F89FD59" w:rsidR="00E70C88" w:rsidRDefault="00E70C88"/>
                    <w:p w14:paraId="3BC8E984" w14:textId="25B350E9" w:rsidR="00E70C88" w:rsidRDefault="00E70C88"/>
                    <w:p w14:paraId="6B33B9F5" w14:textId="3A71D880" w:rsidR="00E70C88" w:rsidRDefault="00E70C88"/>
                    <w:p w14:paraId="3C8B80F0" w14:textId="4EDE5A3E" w:rsidR="00E70C88" w:rsidRDefault="00E70C88"/>
                    <w:p w14:paraId="4338DB4F" w14:textId="774236EB" w:rsidR="00E70C88" w:rsidRDefault="00E70C88"/>
                    <w:p w14:paraId="4241D1AD" w14:textId="7215C0DF" w:rsidR="00E70C88" w:rsidRDefault="00E70C88"/>
                    <w:p w14:paraId="479521D9" w14:textId="3F405EF8" w:rsidR="00E70C88" w:rsidRDefault="00E70C88"/>
                    <w:p w14:paraId="23882178" w14:textId="3878B61C" w:rsidR="00E70C88" w:rsidRDefault="00E70C88"/>
                    <w:p w14:paraId="09EF2EE3" w14:textId="37E65E5B" w:rsidR="00E70C88" w:rsidRDefault="00E70C88"/>
                    <w:p w14:paraId="1BBEA320" w14:textId="7B84C2D6" w:rsidR="00E70C88" w:rsidRDefault="00E70C88"/>
                    <w:p w14:paraId="2F337F22" w14:textId="65A10AB3" w:rsidR="00E70C88" w:rsidRDefault="00E70C88"/>
                    <w:p w14:paraId="502E99EB" w14:textId="0C6EF8B7" w:rsidR="00E70C88" w:rsidRPr="008F735E" w:rsidRDefault="00E70C88" w:rsidP="008F735E">
                      <w:pPr>
                        <w:spacing w:line="276"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5CD311C1" w14:textId="285CF49A" w:rsidR="00E70C88" w:rsidRDefault="00E70C88"/>
                    <w:p w14:paraId="11208978" w14:textId="28468C0C" w:rsidR="00E70C88" w:rsidRDefault="00E70C88"/>
                    <w:p w14:paraId="35777ED4" w14:textId="44495605" w:rsidR="00E70C88" w:rsidRDefault="00E70C88"/>
                    <w:p w14:paraId="4C75D0D6" w14:textId="5ED98578" w:rsidR="00E70C88" w:rsidRDefault="00E70C88"/>
                    <w:p w14:paraId="59E243BA" w14:textId="584D2F6E" w:rsidR="00E70C88" w:rsidRDefault="00E70C88"/>
                    <w:p w14:paraId="24216847" w14:textId="30AA330D" w:rsidR="00E70C88" w:rsidRDefault="00E70C88"/>
                    <w:p w14:paraId="0C75499A" w14:textId="0A953E30" w:rsidR="00E70C88" w:rsidRDefault="00E70C88"/>
                    <w:p w14:paraId="1A7F757B" w14:textId="26CAB272" w:rsidR="00E70C88" w:rsidRDefault="00E70C88"/>
                    <w:p w14:paraId="492C932F" w14:textId="4E174EC3" w:rsidR="00E70C88" w:rsidRDefault="00E70C88"/>
                    <w:p w14:paraId="6F355CC3" w14:textId="6D34A171" w:rsidR="00E70C88" w:rsidRDefault="00E70C88"/>
                    <w:p w14:paraId="17226EF4" w14:textId="1F0746B5" w:rsidR="00E70C88" w:rsidRDefault="00E70C88"/>
                    <w:p w14:paraId="75304CD7" w14:textId="5900D20F" w:rsidR="00E70C88" w:rsidRDefault="00E70C88"/>
                    <w:p w14:paraId="30683539" w14:textId="77777777" w:rsidR="00E70C88" w:rsidRDefault="00E70C88"/>
                    <w:p w14:paraId="1F6A282A" w14:textId="1C21B5DE" w:rsidR="00E70C88" w:rsidRPr="008F735E" w:rsidRDefault="00E70C88" w:rsidP="008F735E">
                      <w:pPr>
                        <w:spacing w:line="276" w:lineRule="auto"/>
                        <w:ind w:left="360"/>
                        <w:jc w:val="center"/>
                        <w:rPr>
                          <w:rFonts w:ascii="Times New Roman" w:hAnsi="Times New Roman" w:cs="Times New Roman"/>
                          <w:b/>
                          <w:sz w:val="24"/>
                          <w:szCs w:val="24"/>
                          <w:u w:val="single"/>
                        </w:rPr>
                      </w:pPr>
                      <w:r>
                        <w:rPr>
                          <w:rFonts w:ascii="Times New Roman" w:hAnsi="Times New Roman" w:cs="Times New Roman"/>
                          <w:b/>
                          <w:sz w:val="24"/>
                          <w:szCs w:val="24"/>
                        </w:rPr>
                        <w:t>(b)</w:t>
                      </w:r>
                    </w:p>
                    <w:p w14:paraId="58BF49F9" w14:textId="77777777" w:rsidR="00E70C88" w:rsidRPr="00F22BF4" w:rsidRDefault="00E70C88" w:rsidP="00F22BF4">
                      <w:pPr>
                        <w:spacing w:line="276" w:lineRule="auto"/>
                        <w:rPr>
                          <w:b/>
                          <w:u w:val="single"/>
                        </w:rPr>
                      </w:pPr>
                    </w:p>
                    <w:p w14:paraId="2C356A51" w14:textId="77777777" w:rsidR="00E70C88" w:rsidRDefault="00E70C88"/>
                  </w:txbxContent>
                </v:textbox>
              </v:shape>
            </w:pict>
          </mc:Fallback>
        </mc:AlternateContent>
      </w:r>
      <w:r w:rsidR="00C33176">
        <w:rPr>
          <w:noProof/>
        </w:rPr>
        <w:drawing>
          <wp:anchor distT="0" distB="0" distL="114300" distR="114300" simplePos="0" relativeHeight="251669504" behindDoc="0" locked="0" layoutInCell="1" allowOverlap="1" wp14:anchorId="49963068" wp14:editId="7F9BD8D4">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1670528"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70C88" w14:paraId="73448CFB" w14:textId="77777777" w:rsidTr="00ED4039">
                              <w:trPr>
                                <w:trHeight w:val="252"/>
                              </w:trPr>
                              <w:tc>
                                <w:tcPr>
                                  <w:tcW w:w="1271" w:type="dxa"/>
                                  <w:vAlign w:val="center"/>
                                </w:tcPr>
                                <w:p w14:paraId="70EC0A48" w14:textId="155B6684"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81" type="#_x0000_t202" style="position:absolute;margin-left:19.85pt;margin-top:19.35pt;width:420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70C88" w14:paraId="73448CFB" w14:textId="77777777" w:rsidTr="00ED4039">
                        <w:trPr>
                          <w:trHeight w:val="252"/>
                        </w:trPr>
                        <w:tc>
                          <w:tcPr>
                            <w:tcW w:w="1271" w:type="dxa"/>
                            <w:vAlign w:val="center"/>
                          </w:tcPr>
                          <w:p w14:paraId="70EC0A48" w14:textId="155B6684"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E70C88" w:rsidRDefault="00E70C88"/>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28544" behindDoc="1" locked="0" layoutInCell="1" allowOverlap="1" wp14:anchorId="5D21B5D1" wp14:editId="4C432978">
            <wp:simplePos x="0" y="0"/>
            <wp:positionH relativeFrom="column">
              <wp:posOffset>197485</wp:posOffset>
            </wp:positionH>
            <wp:positionV relativeFrom="paragraph">
              <wp:posOffset>927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1671552" behindDoc="0" locked="0" layoutInCell="1" allowOverlap="1" wp14:anchorId="549B9C8E" wp14:editId="2E362D5C">
                <wp:simplePos x="0" y="0"/>
                <wp:positionH relativeFrom="column">
                  <wp:posOffset>200025</wp:posOffset>
                </wp:positionH>
                <wp:positionV relativeFrom="paragraph">
                  <wp:posOffset>212090</wp:posOffset>
                </wp:positionV>
                <wp:extent cx="53340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334000" cy="36576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E70C88" w14:paraId="61CB0149" w14:textId="77777777" w:rsidTr="00CA7FC3">
                              <w:trPr>
                                <w:trHeight w:val="272"/>
                              </w:trPr>
                              <w:tc>
                                <w:tcPr>
                                  <w:tcW w:w="1287" w:type="dxa"/>
                                  <w:vAlign w:val="center"/>
                                </w:tcPr>
                                <w:p w14:paraId="529616CC" w14:textId="77777777"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E70C88" w:rsidRPr="000516B7" w:rsidRDefault="00E70C88"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E70C88" w:rsidRPr="000516B7" w:rsidRDefault="00E70C88"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E70C88" w:rsidRPr="000516B7" w:rsidRDefault="00E70C88"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E70C88" w:rsidRPr="000516B7" w:rsidRDefault="00E70C88"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70C88" w:rsidRDefault="00E70C88"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82" type="#_x0000_t202" style="position:absolute;margin-left:15.75pt;margin-top:16.7pt;width:420pt;height:2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E70C88" w14:paraId="61CB0149" w14:textId="77777777" w:rsidTr="00CA7FC3">
                        <w:trPr>
                          <w:trHeight w:val="272"/>
                        </w:trPr>
                        <w:tc>
                          <w:tcPr>
                            <w:tcW w:w="1287" w:type="dxa"/>
                            <w:vAlign w:val="center"/>
                          </w:tcPr>
                          <w:p w14:paraId="529616CC" w14:textId="77777777" w:rsidR="00E70C88" w:rsidRPr="000516B7" w:rsidRDefault="00E70C88"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E70C88" w:rsidRPr="000516B7" w:rsidRDefault="00E70C88"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E70C88" w:rsidRPr="000516B7" w:rsidRDefault="00E70C88"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E70C88" w:rsidRPr="000516B7" w:rsidRDefault="00E70C88"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E70C88" w:rsidRPr="000516B7" w:rsidRDefault="00E70C88"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70C88" w:rsidRDefault="00E70C88"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1B2D9BB" w14:textId="2D7E9FA4" w:rsidR="00D45A54" w:rsidRPr="000C7F88" w:rsidRDefault="009570EA" w:rsidP="009570EA">
      <w:pPr>
        <w:pStyle w:val="Caption"/>
        <w:spacing w:line="276" w:lineRule="auto"/>
        <w:rPr>
          <w:rFonts w:ascii="Times New Roman" w:hAnsi="Times New Roman" w:cs="Times New Roman"/>
          <w:i w:val="0"/>
          <w:color w:val="auto"/>
          <w:sz w:val="24"/>
          <w:szCs w:val="24"/>
        </w:rPr>
      </w:pPr>
      <w:bookmarkStart w:id="114" w:name="_Toc536314899"/>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0C7F88">
        <w:rPr>
          <w:rFonts w:ascii="Times New Roman" w:hAnsi="Times New Roman" w:cs="Times New Roman"/>
          <w:i w:val="0"/>
          <w:color w:val="auto"/>
          <w:sz w:val="24"/>
          <w:szCs w:val="24"/>
        </w:rPr>
        <w:t>Mean seedling height</w:t>
      </w:r>
      <w:r w:rsidR="000C7F88">
        <w:rPr>
          <w:rFonts w:ascii="Times New Roman" w:hAnsi="Times New Roman" w:cs="Times New Roman"/>
          <w:i w:val="0"/>
          <w:color w:val="auto"/>
          <w:sz w:val="24"/>
          <w:szCs w:val="24"/>
        </w:rPr>
        <w:t xml:space="preserve"> of</w:t>
      </w:r>
      <w:r w:rsidRPr="000C7F88">
        <w:rPr>
          <w:rFonts w:ascii="Times New Roman" w:hAnsi="Times New Roman" w:cs="Times New Roman"/>
          <w:i w:val="0"/>
          <w:color w:val="auto"/>
          <w:sz w:val="24"/>
          <w:szCs w:val="24"/>
        </w:rPr>
        <w:t xml:space="preserve"> </w:t>
      </w:r>
      <w:r w:rsidR="009E4A5D" w:rsidRPr="000C7F88">
        <w:rPr>
          <w:rFonts w:ascii="Times New Roman" w:hAnsi="Times New Roman" w:cs="Times New Roman"/>
          <w:i w:val="0"/>
          <w:color w:val="auto"/>
          <w:sz w:val="24"/>
          <w:szCs w:val="24"/>
        </w:rPr>
        <w:t>(</w:t>
      </w:r>
      <w:r w:rsidRPr="000C7F88">
        <w:rPr>
          <w:rFonts w:ascii="Times New Roman" w:hAnsi="Times New Roman" w:cs="Times New Roman"/>
          <w:i w:val="0"/>
          <w:color w:val="auto"/>
          <w:sz w:val="24"/>
          <w:szCs w:val="24"/>
        </w:rPr>
        <w:t>a) Bg 360 and (b) Bg 374</w:t>
      </w:r>
      <w:r w:rsidR="00A462F0" w:rsidRPr="000C7F88">
        <w:rPr>
          <w:i w:val="0"/>
          <w:noProof/>
          <w:color w:val="auto"/>
        </w:rPr>
        <mc:AlternateContent>
          <mc:Choice Requires="wps">
            <w:drawing>
              <wp:anchor distT="0" distB="0" distL="114300" distR="114300" simplePos="0" relativeHeight="251648000"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003758FF" w14:textId="77777777" w:rsidTr="00266956">
                              <w:trPr>
                                <w:trHeight w:val="197"/>
                              </w:trPr>
                              <w:tc>
                                <w:tcPr>
                                  <w:tcW w:w="1463" w:type="dxa"/>
                                  <w:vAlign w:val="center"/>
                                </w:tcPr>
                                <w:p w14:paraId="75222F8A"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E70C88" w:rsidRDefault="00E70C88"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83" type="#_x0000_t202" style="position:absolute;margin-left:0;margin-top:514pt;width:469.2pt;height:52.8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MwIAAF0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IOTqL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003758FF" w14:textId="77777777" w:rsidTr="00266956">
                        <w:trPr>
                          <w:trHeight w:val="197"/>
                        </w:trPr>
                        <w:tc>
                          <w:tcPr>
                            <w:tcW w:w="1463" w:type="dxa"/>
                            <w:vAlign w:val="center"/>
                          </w:tcPr>
                          <w:p w14:paraId="75222F8A"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E70C88" w:rsidRDefault="00E70C88" w:rsidP="00A462F0"/>
                  </w:txbxContent>
                </v:textbox>
                <w10:wrap anchorx="margin"/>
              </v:shape>
            </w:pict>
          </mc:Fallback>
        </mc:AlternateContent>
      </w:r>
      <w:r w:rsidR="000C7F88" w:rsidRPr="000C7F88">
        <w:rPr>
          <w:rFonts w:ascii="Times New Roman" w:hAnsi="Times New Roman" w:cs="Times New Roman"/>
          <w:i w:val="0"/>
          <w:color w:val="auto"/>
          <w:sz w:val="24"/>
          <w:szCs w:val="24"/>
        </w:rPr>
        <w:t xml:space="preserve"> at 3, 6, 9, 12 DAS</w:t>
      </w:r>
      <w:bookmarkEnd w:id="114"/>
    </w:p>
    <w:p w14:paraId="6A9066A2" w14:textId="77777777" w:rsidR="000C7F88" w:rsidRDefault="000C7F88" w:rsidP="000C7F88">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920CE20" w14:textId="77777777" w:rsidR="000C7F88" w:rsidRPr="000C7F88" w:rsidRDefault="000C7F88" w:rsidP="000C7F88"/>
    <w:p w14:paraId="55869803" w14:textId="038953C1" w:rsidR="00E54BC7" w:rsidRPr="001E1FCF" w:rsidRDefault="00E54BC7" w:rsidP="00B3648F">
      <w:pPr>
        <w:pStyle w:val="Heading4"/>
        <w:spacing w:line="480" w:lineRule="auto"/>
        <w:rPr>
          <w:b/>
          <w:i w:val="0"/>
          <w:color w:val="auto"/>
        </w:rPr>
      </w:pPr>
      <w:bookmarkStart w:id="115" w:name="_Toc536292090"/>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w:t>
      </w:r>
      <w:r w:rsidR="00CF67C6">
        <w:rPr>
          <w:rFonts w:ascii="Times New Roman" w:hAnsi="Times New Roman" w:cs="Times New Roman"/>
          <w:b/>
          <w:i w:val="0"/>
          <w:color w:val="auto"/>
          <w:sz w:val="24"/>
          <w:szCs w:val="24"/>
        </w:rPr>
        <w:t>D</w:t>
      </w:r>
      <w:r w:rsidRPr="001E1FCF">
        <w:rPr>
          <w:rFonts w:ascii="Times New Roman" w:hAnsi="Times New Roman" w:cs="Times New Roman"/>
          <w:b/>
          <w:i w:val="0"/>
          <w:color w:val="auto"/>
          <w:sz w:val="24"/>
          <w:szCs w:val="24"/>
        </w:rPr>
        <w:t xml:space="preserve">ry </w:t>
      </w:r>
      <w:r w:rsidR="00CF67C6">
        <w:rPr>
          <w:rFonts w:ascii="Times New Roman" w:hAnsi="Times New Roman" w:cs="Times New Roman"/>
          <w:b/>
          <w:i w:val="0"/>
          <w:color w:val="auto"/>
          <w:sz w:val="24"/>
          <w:szCs w:val="24"/>
        </w:rPr>
        <w:t>W</w:t>
      </w:r>
      <w:r w:rsidRPr="001E1FCF">
        <w:rPr>
          <w:rFonts w:ascii="Times New Roman" w:hAnsi="Times New Roman" w:cs="Times New Roman"/>
          <w:b/>
          <w:i w:val="0"/>
          <w:color w:val="auto"/>
          <w:sz w:val="24"/>
          <w:szCs w:val="24"/>
        </w:rPr>
        <w:t>eight</w:t>
      </w:r>
      <w:bookmarkEnd w:id="115"/>
    </w:p>
    <w:p w14:paraId="58A4E86E" w14:textId="4108F2B1"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w:t>
      </w:r>
      <w:r w:rsidR="00F05F28">
        <w:rPr>
          <w:rFonts w:ascii="Times New Roman" w:hAnsi="Times New Roman" w:cs="Times New Roman"/>
          <w:sz w:val="24"/>
          <w:szCs w:val="24"/>
        </w:rPr>
        <w:t>ence</w:t>
      </w:r>
      <w:r>
        <w:rPr>
          <w:rFonts w:ascii="Times New Roman" w:hAnsi="Times New Roman" w:cs="Times New Roman"/>
          <w:sz w:val="24"/>
          <w:szCs w:val="24"/>
        </w:rPr>
        <w:t xml:space="preserve"> between the </w:t>
      </w:r>
      <w:r w:rsidR="00F05F28">
        <w:rPr>
          <w:rFonts w:ascii="Times New Roman" w:hAnsi="Times New Roman" w:cs="Times New Roman"/>
          <w:sz w:val="24"/>
          <w:szCs w:val="24"/>
        </w:rPr>
        <w:t>r</w:t>
      </w:r>
      <w:r>
        <w:rPr>
          <w:rFonts w:ascii="Times New Roman" w:hAnsi="Times New Roman" w:cs="Times New Roman"/>
          <w:sz w:val="24"/>
          <w:szCs w:val="24"/>
        </w:rPr>
        <w:t xml:space="preserve">andom transplanting and </w:t>
      </w:r>
      <w:r w:rsidR="00F05F28">
        <w:rPr>
          <w:rFonts w:ascii="Times New Roman" w:hAnsi="Times New Roman" w:cs="Times New Roman"/>
          <w:sz w:val="24"/>
          <w:szCs w:val="24"/>
        </w:rPr>
        <w:t>m</w:t>
      </w:r>
      <w:r>
        <w:rPr>
          <w:rFonts w:ascii="Times New Roman" w:hAnsi="Times New Roman" w:cs="Times New Roman"/>
          <w:sz w:val="24"/>
          <w:szCs w:val="24"/>
        </w:rPr>
        <w:t>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xml:space="preserve">. In Bg 360, the highest mean seedling dry weight was recorded from </w:t>
      </w:r>
      <w:r w:rsidR="00F05F28">
        <w:rPr>
          <w:rFonts w:ascii="Times New Roman" w:hAnsi="Times New Roman" w:cs="Times New Roman"/>
          <w:sz w:val="24"/>
          <w:szCs w:val="24"/>
        </w:rPr>
        <w:t>b</w:t>
      </w:r>
      <w:r>
        <w:rPr>
          <w:rFonts w:ascii="Times New Roman" w:hAnsi="Times New Roman" w:cs="Times New Roman"/>
          <w:sz w:val="24"/>
          <w:szCs w:val="24"/>
        </w:rPr>
        <w:t xml:space="preserve">roadcasting and lowest mean dry weight in seedlings for </w:t>
      </w:r>
      <w:r w:rsidR="00F05F28">
        <w:rPr>
          <w:rFonts w:ascii="Times New Roman" w:hAnsi="Times New Roman" w:cs="Times New Roman"/>
          <w:sz w:val="24"/>
          <w:szCs w:val="24"/>
        </w:rPr>
        <w:t>r</w:t>
      </w:r>
      <w:r>
        <w:rPr>
          <w:rFonts w:ascii="Times New Roman" w:hAnsi="Times New Roman" w:cs="Times New Roman"/>
          <w:sz w:val="24"/>
          <w:szCs w:val="24"/>
        </w:rPr>
        <w:t xml:space="preserve">andom </w:t>
      </w:r>
      <w:r w:rsidR="00F05F28">
        <w:rPr>
          <w:rFonts w:ascii="Times New Roman" w:hAnsi="Times New Roman" w:cs="Times New Roman"/>
          <w:sz w:val="24"/>
          <w:szCs w:val="24"/>
        </w:rPr>
        <w:t>t</w:t>
      </w:r>
      <w:r>
        <w:rPr>
          <w:rFonts w:ascii="Times New Roman" w:hAnsi="Times New Roman" w:cs="Times New Roman"/>
          <w:sz w:val="24"/>
          <w:szCs w:val="24"/>
        </w:rPr>
        <w: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68CBC8F9" w:rsidR="000128BA" w:rsidRDefault="00B0440C" w:rsidP="005D6A51">
      <w:pPr>
        <w:spacing w:line="24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02272" behindDoc="0" locked="0" layoutInCell="1" allowOverlap="1" wp14:anchorId="5553031A" wp14:editId="0814C0C2">
                <wp:simplePos x="0" y="0"/>
                <wp:positionH relativeFrom="column">
                  <wp:posOffset>767715</wp:posOffset>
                </wp:positionH>
                <wp:positionV relativeFrom="paragraph">
                  <wp:posOffset>3280410</wp:posOffset>
                </wp:positionV>
                <wp:extent cx="960120" cy="262890"/>
                <wp:effectExtent l="0" t="0" r="0" b="3810"/>
                <wp:wrapNone/>
                <wp:docPr id="239" name="Text Box 239"/>
                <wp:cNvGraphicFramePr/>
                <a:graphic xmlns:a="http://schemas.openxmlformats.org/drawingml/2006/main">
                  <a:graphicData uri="http://schemas.microsoft.com/office/word/2010/wordprocessingShape">
                    <wps:wsp>
                      <wps:cNvSpPr txBox="1"/>
                      <wps:spPr>
                        <a:xfrm>
                          <a:off x="0" y="0"/>
                          <a:ext cx="960120" cy="262890"/>
                        </a:xfrm>
                        <a:prstGeom prst="rect">
                          <a:avLst/>
                        </a:prstGeom>
                        <a:noFill/>
                        <a:ln w="6350">
                          <a:noFill/>
                        </a:ln>
                      </wps:spPr>
                      <wps:txbx>
                        <w:txbxContent>
                          <w:p w14:paraId="33603138" w14:textId="24282554" w:rsidR="00E70C88" w:rsidRPr="00B0440C" w:rsidRDefault="00E70C88">
                            <w:pPr>
                              <w:rPr>
                                <w:rFonts w:ascii="Times New Roman" w:hAnsi="Times New Roman" w:cs="Times New Roman"/>
                                <w:b/>
                              </w:rPr>
                            </w:pPr>
                            <w:r>
                              <w:rPr>
                                <w:rFonts w:ascii="Times New Roman" w:hAnsi="Times New Roman" w:cs="Times New Roman"/>
                                <w:b/>
                              </w:rPr>
                              <w:t>CV – 5.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3031A" id="Text Box 239" o:spid="_x0000_s1084" type="#_x0000_t202" style="position:absolute;margin-left:60.45pt;margin-top:258.3pt;width:75.6pt;height:20.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" filled="f" stroked="f" strokeweight=".5pt">
                <v:textbox>
                  <w:txbxContent>
                    <w:p w14:paraId="33603138" w14:textId="24282554" w:rsidR="00E70C88" w:rsidRPr="00B0440C" w:rsidRDefault="00E70C88">
                      <w:pPr>
                        <w:rPr>
                          <w:rFonts w:ascii="Times New Roman" w:hAnsi="Times New Roman" w:cs="Times New Roman"/>
                          <w:b/>
                        </w:rPr>
                      </w:pPr>
                      <w:r>
                        <w:rPr>
                          <w:rFonts w:ascii="Times New Roman" w:hAnsi="Times New Roman" w:cs="Times New Roman"/>
                          <w:b/>
                        </w:rPr>
                        <w:t>CV – 5.72</w:t>
                      </w:r>
                    </w:p>
                  </w:txbxContent>
                </v:textbox>
              </v:shape>
            </w:pict>
          </mc:Fallback>
        </mc:AlternateContent>
      </w:r>
      <w:r w:rsidR="00A36EEA">
        <w:rPr>
          <w:noProof/>
        </w:rPr>
        <mc:AlternateContent>
          <mc:Choice Requires="wps">
            <w:drawing>
              <wp:anchor distT="0" distB="0" distL="114300" distR="114300" simplePos="0" relativeHeight="251701248" behindDoc="0" locked="0" layoutInCell="1" allowOverlap="1" wp14:anchorId="18D7F18A" wp14:editId="7CCB9B26">
                <wp:simplePos x="0" y="0"/>
                <wp:positionH relativeFrom="column">
                  <wp:posOffset>762520</wp:posOffset>
                </wp:positionH>
                <wp:positionV relativeFrom="paragraph">
                  <wp:posOffset>7246274</wp:posOffset>
                </wp:positionV>
                <wp:extent cx="969818" cy="235527"/>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969818" cy="235527"/>
                        </a:xfrm>
                        <a:prstGeom prst="rect">
                          <a:avLst/>
                        </a:prstGeom>
                        <a:noFill/>
                        <a:ln w="6350">
                          <a:noFill/>
                        </a:ln>
                      </wps:spPr>
                      <wps:txbx>
                        <w:txbxContent>
                          <w:p w14:paraId="7ADEF43F" w14:textId="153B0BA0" w:rsidR="00E70C88" w:rsidRPr="00A36EEA" w:rsidRDefault="00E70C88">
                            <w:pPr>
                              <w:rPr>
                                <w:rFonts w:ascii="Times New Roman" w:hAnsi="Times New Roman" w:cs="Times New Roman"/>
                                <w:b/>
                              </w:rPr>
                            </w:pPr>
                            <w:r>
                              <w:rPr>
                                <w:rFonts w:ascii="Times New Roman" w:hAnsi="Times New Roman" w:cs="Times New Roman"/>
                                <w:b/>
                              </w:rPr>
                              <w:t>CV – 11.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D7F18A" id="Text Box 238" o:spid="_x0000_s1085" type="#_x0000_t202" style="position:absolute;margin-left:60.05pt;margin-top:570.55pt;width:76.35pt;height:18.5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" filled="f" stroked="f" strokeweight=".5pt">
                <v:textbox>
                  <w:txbxContent>
                    <w:p w14:paraId="7ADEF43F" w14:textId="153B0BA0" w:rsidR="00E70C88" w:rsidRPr="00A36EEA" w:rsidRDefault="00E70C88">
                      <w:pPr>
                        <w:rPr>
                          <w:rFonts w:ascii="Times New Roman" w:hAnsi="Times New Roman" w:cs="Times New Roman"/>
                          <w:b/>
                        </w:rPr>
                      </w:pPr>
                      <w:r>
                        <w:rPr>
                          <w:rFonts w:ascii="Times New Roman" w:hAnsi="Times New Roman" w:cs="Times New Roman"/>
                          <w:b/>
                        </w:rPr>
                        <w:t>CV – 11.40</w:t>
                      </w:r>
                    </w:p>
                  </w:txbxContent>
                </v:textbox>
              </v:shape>
            </w:pict>
          </mc:Fallback>
        </mc:AlternateContent>
      </w:r>
      <w:r w:rsidR="000C7F88">
        <w:rPr>
          <w:noProof/>
        </w:rPr>
        <mc:AlternateContent>
          <mc:Choice Requires="wps">
            <w:drawing>
              <wp:anchor distT="0" distB="0" distL="114300" distR="114300" simplePos="0" relativeHeight="251623424" behindDoc="1" locked="0" layoutInCell="1" allowOverlap="1" wp14:anchorId="20F7D195" wp14:editId="4638BFED">
                <wp:simplePos x="0" y="0"/>
                <wp:positionH relativeFrom="column">
                  <wp:posOffset>-31115</wp:posOffset>
                </wp:positionH>
                <wp:positionV relativeFrom="paragraph">
                  <wp:posOffset>6350</wp:posOffset>
                </wp:positionV>
                <wp:extent cx="5516245" cy="8047355"/>
                <wp:effectExtent l="0" t="0" r="27305" b="10795"/>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047355"/>
                        </a:xfrm>
                        <a:prstGeom prst="rect">
                          <a:avLst/>
                        </a:prstGeom>
                        <a:solidFill>
                          <a:schemeClr val="lt1"/>
                        </a:solidFill>
                        <a:ln w="19050">
                          <a:solidFill>
                            <a:prstClr val="black"/>
                          </a:solidFill>
                        </a:ln>
                      </wps:spPr>
                      <wps:txbx>
                        <w:txbxContent>
                          <w:p w14:paraId="7550FBBB" w14:textId="4524684A" w:rsidR="00E70C88" w:rsidRDefault="00E70C88"/>
                          <w:p w14:paraId="20C1A58B" w14:textId="7A972E44" w:rsidR="00E70C88" w:rsidRDefault="00E70C88"/>
                          <w:p w14:paraId="14D6EC4E" w14:textId="14341AB8" w:rsidR="00E70C88" w:rsidRDefault="00E70C88"/>
                          <w:p w14:paraId="2DF1C908" w14:textId="2FB9F69F" w:rsidR="00E70C88" w:rsidRDefault="00E70C88"/>
                          <w:p w14:paraId="0C370CE1" w14:textId="36F5C26B" w:rsidR="00E70C88" w:rsidRDefault="00E70C88"/>
                          <w:p w14:paraId="0D3062EF" w14:textId="1450190F" w:rsidR="00E70C88" w:rsidRDefault="00E70C88"/>
                          <w:p w14:paraId="5FDE0AB2" w14:textId="644D3BFC" w:rsidR="00E70C88" w:rsidRDefault="00E70C88"/>
                          <w:p w14:paraId="02030CEA" w14:textId="4A1322BB" w:rsidR="00E70C88" w:rsidRDefault="00E70C88"/>
                          <w:p w14:paraId="5B2842D7" w14:textId="329919F5" w:rsidR="00E70C88" w:rsidRDefault="00E70C88"/>
                          <w:p w14:paraId="36859C67" w14:textId="3ECDF170" w:rsidR="00E70C88" w:rsidRDefault="00E70C88"/>
                          <w:p w14:paraId="7DB41D3E" w14:textId="01D2BF46" w:rsidR="00E70C88" w:rsidRDefault="00E70C88"/>
                          <w:p w14:paraId="0D009BB4" w14:textId="6B61EF81" w:rsidR="00E70C88" w:rsidRDefault="00E70C88"/>
                          <w:p w14:paraId="272E11A8" w14:textId="2D6810A8" w:rsidR="00E70C88" w:rsidRDefault="00E70C88"/>
                          <w:p w14:paraId="41F6427D" w14:textId="09844A0C" w:rsidR="00E70C88" w:rsidRPr="000C7F88" w:rsidRDefault="00E70C88"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486E37A8" w14:textId="4759F954" w:rsidR="00E70C88" w:rsidRDefault="00E70C88"/>
                          <w:p w14:paraId="61BEE86D" w14:textId="73E7806D" w:rsidR="00E70C88" w:rsidRDefault="00E70C88"/>
                          <w:p w14:paraId="1336C5D8" w14:textId="3750A6D7" w:rsidR="00E70C88" w:rsidRDefault="00E70C88"/>
                          <w:p w14:paraId="2C1D68DD" w14:textId="7F4CA931" w:rsidR="00E70C88" w:rsidRDefault="00E70C88"/>
                          <w:p w14:paraId="3B03C4DF" w14:textId="1AA47375" w:rsidR="00E70C88" w:rsidRDefault="00E70C88"/>
                          <w:p w14:paraId="31EE1E2E" w14:textId="170899EA" w:rsidR="00E70C88" w:rsidRDefault="00E70C88"/>
                          <w:p w14:paraId="40055942" w14:textId="283E1C1C" w:rsidR="00E70C88" w:rsidRDefault="00E70C88"/>
                          <w:p w14:paraId="71C91D8F" w14:textId="4B7FEA6A" w:rsidR="00E70C88" w:rsidRDefault="00E70C88"/>
                          <w:p w14:paraId="0550BAE7" w14:textId="03A3E2BA" w:rsidR="00E70C88" w:rsidRDefault="00E70C88"/>
                          <w:p w14:paraId="413D9B23" w14:textId="737575F0" w:rsidR="00E70C88" w:rsidRDefault="00E70C88"/>
                          <w:p w14:paraId="7C3A6B6D" w14:textId="68381C85" w:rsidR="00E70C88" w:rsidRDefault="00E70C88"/>
                          <w:p w14:paraId="4BAB181F" w14:textId="77777777" w:rsidR="00E70C88" w:rsidRDefault="00E70C88"/>
                          <w:p w14:paraId="0F81AEC9" w14:textId="7D1B1202" w:rsidR="00E70C88" w:rsidRDefault="00E70C88"/>
                          <w:p w14:paraId="48CF90D0" w14:textId="6977C761" w:rsidR="00E70C88" w:rsidRPr="000C7F88" w:rsidRDefault="00E70C88"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62353417" w14:textId="0ACAA8BF" w:rsidR="00E70C88" w:rsidRDefault="00E70C88"/>
                          <w:p w14:paraId="0C54AA1D" w14:textId="77777777" w:rsidR="00E70C88" w:rsidRDefault="00E70C88"/>
                          <w:p w14:paraId="7DE347B3" w14:textId="13429923" w:rsidR="00E70C88" w:rsidRDefault="00E70C88"/>
                          <w:p w14:paraId="7CF997F9" w14:textId="0E481782" w:rsidR="00E70C88" w:rsidRDefault="00E70C88"/>
                          <w:p w14:paraId="7EBA8700" w14:textId="54DA14B8" w:rsidR="00E70C88" w:rsidRDefault="00E70C88"/>
                          <w:p w14:paraId="4D59AB4A" w14:textId="040D0490" w:rsidR="00E70C88" w:rsidRDefault="00E70C88"/>
                          <w:p w14:paraId="0274B127" w14:textId="51BCD86B" w:rsidR="00E70C88" w:rsidRDefault="00E70C88"/>
                          <w:p w14:paraId="54C76401" w14:textId="005450C3" w:rsidR="00E70C88" w:rsidRDefault="00E70C88"/>
                          <w:p w14:paraId="3DAAE683" w14:textId="605A06BB" w:rsidR="00E70C88" w:rsidRDefault="00E70C88"/>
                          <w:p w14:paraId="78C125AC"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86" type="#_x0000_t202" style="position:absolute;margin-left:-2.45pt;margin-top:.5pt;width:434.35pt;height:633.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" fillcolor="white [3201]" strokeweight="1.5pt">
                <v:textbox>
                  <w:txbxContent>
                    <w:p w14:paraId="7550FBBB" w14:textId="4524684A" w:rsidR="00E70C88" w:rsidRDefault="00E70C88"/>
                    <w:p w14:paraId="20C1A58B" w14:textId="7A972E44" w:rsidR="00E70C88" w:rsidRDefault="00E70C88"/>
                    <w:p w14:paraId="14D6EC4E" w14:textId="14341AB8" w:rsidR="00E70C88" w:rsidRDefault="00E70C88"/>
                    <w:p w14:paraId="2DF1C908" w14:textId="2FB9F69F" w:rsidR="00E70C88" w:rsidRDefault="00E70C88"/>
                    <w:p w14:paraId="0C370CE1" w14:textId="36F5C26B" w:rsidR="00E70C88" w:rsidRDefault="00E70C88"/>
                    <w:p w14:paraId="0D3062EF" w14:textId="1450190F" w:rsidR="00E70C88" w:rsidRDefault="00E70C88"/>
                    <w:p w14:paraId="5FDE0AB2" w14:textId="644D3BFC" w:rsidR="00E70C88" w:rsidRDefault="00E70C88"/>
                    <w:p w14:paraId="02030CEA" w14:textId="4A1322BB" w:rsidR="00E70C88" w:rsidRDefault="00E70C88"/>
                    <w:p w14:paraId="5B2842D7" w14:textId="329919F5" w:rsidR="00E70C88" w:rsidRDefault="00E70C88"/>
                    <w:p w14:paraId="36859C67" w14:textId="3ECDF170" w:rsidR="00E70C88" w:rsidRDefault="00E70C88"/>
                    <w:p w14:paraId="7DB41D3E" w14:textId="01D2BF46" w:rsidR="00E70C88" w:rsidRDefault="00E70C88"/>
                    <w:p w14:paraId="0D009BB4" w14:textId="6B61EF81" w:rsidR="00E70C88" w:rsidRDefault="00E70C88"/>
                    <w:p w14:paraId="272E11A8" w14:textId="2D6810A8" w:rsidR="00E70C88" w:rsidRDefault="00E70C88"/>
                    <w:p w14:paraId="41F6427D" w14:textId="09844A0C" w:rsidR="00E70C88" w:rsidRPr="000C7F88" w:rsidRDefault="00E70C88"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486E37A8" w14:textId="4759F954" w:rsidR="00E70C88" w:rsidRDefault="00E70C88"/>
                    <w:p w14:paraId="61BEE86D" w14:textId="73E7806D" w:rsidR="00E70C88" w:rsidRDefault="00E70C88"/>
                    <w:p w14:paraId="1336C5D8" w14:textId="3750A6D7" w:rsidR="00E70C88" w:rsidRDefault="00E70C88"/>
                    <w:p w14:paraId="2C1D68DD" w14:textId="7F4CA931" w:rsidR="00E70C88" w:rsidRDefault="00E70C88"/>
                    <w:p w14:paraId="3B03C4DF" w14:textId="1AA47375" w:rsidR="00E70C88" w:rsidRDefault="00E70C88"/>
                    <w:p w14:paraId="31EE1E2E" w14:textId="170899EA" w:rsidR="00E70C88" w:rsidRDefault="00E70C88"/>
                    <w:p w14:paraId="40055942" w14:textId="283E1C1C" w:rsidR="00E70C88" w:rsidRDefault="00E70C88"/>
                    <w:p w14:paraId="71C91D8F" w14:textId="4B7FEA6A" w:rsidR="00E70C88" w:rsidRDefault="00E70C88"/>
                    <w:p w14:paraId="0550BAE7" w14:textId="03A3E2BA" w:rsidR="00E70C88" w:rsidRDefault="00E70C88"/>
                    <w:p w14:paraId="413D9B23" w14:textId="737575F0" w:rsidR="00E70C88" w:rsidRDefault="00E70C88"/>
                    <w:p w14:paraId="7C3A6B6D" w14:textId="68381C85" w:rsidR="00E70C88" w:rsidRDefault="00E70C88"/>
                    <w:p w14:paraId="4BAB181F" w14:textId="77777777" w:rsidR="00E70C88" w:rsidRDefault="00E70C88"/>
                    <w:p w14:paraId="0F81AEC9" w14:textId="7D1B1202" w:rsidR="00E70C88" w:rsidRDefault="00E70C88"/>
                    <w:p w14:paraId="48CF90D0" w14:textId="6977C761" w:rsidR="00E70C88" w:rsidRPr="000C7F88" w:rsidRDefault="00E70C88"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62353417" w14:textId="0ACAA8BF" w:rsidR="00E70C88" w:rsidRDefault="00E70C88"/>
                    <w:p w14:paraId="0C54AA1D" w14:textId="77777777" w:rsidR="00E70C88" w:rsidRDefault="00E70C88"/>
                    <w:p w14:paraId="7DE347B3" w14:textId="13429923" w:rsidR="00E70C88" w:rsidRDefault="00E70C88"/>
                    <w:p w14:paraId="7CF997F9" w14:textId="0E481782" w:rsidR="00E70C88" w:rsidRDefault="00E70C88"/>
                    <w:p w14:paraId="7EBA8700" w14:textId="54DA14B8" w:rsidR="00E70C88" w:rsidRDefault="00E70C88"/>
                    <w:p w14:paraId="4D59AB4A" w14:textId="040D0490" w:rsidR="00E70C88" w:rsidRDefault="00E70C88"/>
                    <w:p w14:paraId="0274B127" w14:textId="51BCD86B" w:rsidR="00E70C88" w:rsidRDefault="00E70C88"/>
                    <w:p w14:paraId="54C76401" w14:textId="005450C3" w:rsidR="00E70C88" w:rsidRDefault="00E70C88"/>
                    <w:p w14:paraId="3DAAE683" w14:textId="605A06BB" w:rsidR="00E70C88" w:rsidRDefault="00E70C88"/>
                    <w:p w14:paraId="78C125AC" w14:textId="77777777" w:rsidR="00E70C88" w:rsidRDefault="00E70C88"/>
                  </w:txbxContent>
                </v:textbox>
                <w10:wrap type="square"/>
              </v:shape>
            </w:pict>
          </mc:Fallback>
        </mc:AlternateContent>
      </w:r>
      <w:r w:rsidR="000128BA">
        <w:rPr>
          <w:noProof/>
        </w:rPr>
        <w:drawing>
          <wp:anchor distT="0" distB="0" distL="114300" distR="114300" simplePos="0" relativeHeight="251675648" behindDoc="0" locked="0" layoutInCell="1" allowOverlap="1" wp14:anchorId="3FC1187D" wp14:editId="2980D6D8">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961F79">
        <w:rPr>
          <w:noProof/>
        </w:rPr>
        <w:drawing>
          <wp:anchor distT="0" distB="0" distL="114300" distR="114300" simplePos="0" relativeHeight="251676672" behindDoc="0" locked="0" layoutInCell="1" allowOverlap="1" wp14:anchorId="29FBF85B" wp14:editId="1E565503">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bookmarkStart w:id="116" w:name="_Toc533923421"/>
    </w:p>
    <w:p w14:paraId="263606AD" w14:textId="09CBED1D" w:rsidR="000A35DA" w:rsidRDefault="000A35DA" w:rsidP="005D6A51">
      <w:pPr>
        <w:pStyle w:val="Caption"/>
        <w:spacing w:line="360" w:lineRule="auto"/>
        <w:rPr>
          <w:rFonts w:ascii="Times New Roman" w:hAnsi="Times New Roman" w:cs="Times New Roman"/>
          <w:i w:val="0"/>
          <w:color w:val="auto"/>
          <w:sz w:val="24"/>
          <w:szCs w:val="24"/>
        </w:rPr>
      </w:pPr>
      <w:bookmarkStart w:id="117" w:name="_Toc536314900"/>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5D6A51" w:rsidRPr="005D6A51">
        <w:rPr>
          <w:rFonts w:ascii="Times New Roman" w:hAnsi="Times New Roman" w:cs="Times New Roman"/>
          <w:i w:val="0"/>
          <w:color w:val="auto"/>
          <w:sz w:val="24"/>
          <w:szCs w:val="24"/>
        </w:rPr>
        <w:t xml:space="preserve">Variation of </w:t>
      </w:r>
      <w:r w:rsidR="005D6A51">
        <w:rPr>
          <w:rFonts w:ascii="Times New Roman" w:hAnsi="Times New Roman" w:cs="Times New Roman"/>
          <w:i w:val="0"/>
          <w:color w:val="auto"/>
          <w:sz w:val="24"/>
          <w:szCs w:val="24"/>
        </w:rPr>
        <w:t>m</w:t>
      </w:r>
      <w:r w:rsidR="000128BA" w:rsidRPr="005D6A51">
        <w:rPr>
          <w:rFonts w:ascii="Times New Roman" w:hAnsi="Times New Roman" w:cs="Times New Roman"/>
          <w:i w:val="0"/>
          <w:color w:val="auto"/>
          <w:sz w:val="24"/>
          <w:szCs w:val="24"/>
        </w:rPr>
        <w:t xml:space="preserve">ean </w:t>
      </w:r>
      <w:r w:rsidR="005D6A51" w:rsidRPr="005D6A51">
        <w:rPr>
          <w:rFonts w:ascii="Times New Roman" w:hAnsi="Times New Roman" w:cs="Times New Roman"/>
          <w:i w:val="0"/>
          <w:color w:val="auto"/>
          <w:sz w:val="24"/>
          <w:szCs w:val="24"/>
        </w:rPr>
        <w:t xml:space="preserve">seedling </w:t>
      </w:r>
      <w:r w:rsidR="000128BA" w:rsidRPr="005D6A51">
        <w:rPr>
          <w:rFonts w:ascii="Times New Roman" w:hAnsi="Times New Roman" w:cs="Times New Roman"/>
          <w:i w:val="0"/>
          <w:color w:val="auto"/>
          <w:sz w:val="24"/>
          <w:szCs w:val="24"/>
        </w:rPr>
        <w:t xml:space="preserve">dry weight </w:t>
      </w:r>
      <w:bookmarkEnd w:id="116"/>
      <w:r w:rsidR="000128BA" w:rsidRPr="005D6A51">
        <w:rPr>
          <w:rFonts w:ascii="Times New Roman" w:hAnsi="Times New Roman" w:cs="Times New Roman"/>
          <w:i w:val="0"/>
          <w:color w:val="auto"/>
          <w:sz w:val="24"/>
          <w:szCs w:val="24"/>
        </w:rPr>
        <w:t>(a) Bg 360 and (b) Bg 374</w:t>
      </w:r>
      <w:r w:rsidR="000128BA" w:rsidRPr="005D6A51">
        <w:rPr>
          <w:rFonts w:ascii="Times New Roman" w:hAnsi="Times New Roman" w:cs="Times New Roman"/>
          <w:i w:val="0"/>
          <w:noProof/>
          <w:color w:val="auto"/>
          <w:sz w:val="24"/>
          <w:szCs w:val="24"/>
        </w:rPr>
        <mc:AlternateContent>
          <mc:Choice Requires="wps">
            <w:drawing>
              <wp:anchor distT="0" distB="0" distL="114300" distR="114300" simplePos="0" relativeHeight="251677696"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617CA614" w14:textId="77777777" w:rsidTr="00266956">
                              <w:trPr>
                                <w:trHeight w:val="197"/>
                              </w:trPr>
                              <w:tc>
                                <w:tcPr>
                                  <w:tcW w:w="1463" w:type="dxa"/>
                                  <w:vAlign w:val="center"/>
                                </w:tcPr>
                                <w:p w14:paraId="52FDF139"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E70C88" w:rsidRDefault="00E70C88"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87" type="#_x0000_t202" style="position:absolute;margin-left:0;margin-top:514pt;width:469.2pt;height:52.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M7H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NOigkgb1Xj2jRoWfGCoNm6KwLVBqG8AQOmL38EZGm9yW4UvWmLAwfXpym9IJ+Ec3g0nkwEgCWw0&#10;7g5HUYDk/bSxzn9XVLFgpNxCv0irOK6cRyUIvYSEyzQti7KMGpaa1Uj6ddiNB64ITpQaB0MPba3B&#10;8s22iV0Px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KwEzsc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617CA614" w14:textId="77777777" w:rsidTr="00266956">
                        <w:trPr>
                          <w:trHeight w:val="197"/>
                        </w:trPr>
                        <w:tc>
                          <w:tcPr>
                            <w:tcW w:w="1463" w:type="dxa"/>
                            <w:vAlign w:val="center"/>
                          </w:tcPr>
                          <w:p w14:paraId="52FDF139"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E70C88" w:rsidRDefault="00E70C88" w:rsidP="000128BA"/>
                  </w:txbxContent>
                </v:textbox>
                <w10:wrap anchorx="margin"/>
              </v:shape>
            </w:pict>
          </mc:Fallback>
        </mc:AlternateContent>
      </w:r>
      <w:r w:rsidR="000128BA" w:rsidRPr="005D6A51">
        <w:rPr>
          <w:rFonts w:ascii="Times New Roman" w:hAnsi="Times New Roman" w:cs="Times New Roman"/>
          <w:i w:val="0"/>
          <w:color w:val="auto"/>
          <w:sz w:val="24"/>
          <w:szCs w:val="24"/>
        </w:rPr>
        <w:t xml:space="preserve">  </w:t>
      </w:r>
      <w:r w:rsidR="005D6A51" w:rsidRPr="005D6A51">
        <w:rPr>
          <w:rFonts w:ascii="Times New Roman" w:hAnsi="Times New Roman" w:cs="Times New Roman"/>
          <w:i w:val="0"/>
          <w:color w:val="auto"/>
          <w:sz w:val="24"/>
          <w:szCs w:val="24"/>
        </w:rPr>
        <w:t>at 12 DAS</w:t>
      </w:r>
      <w:bookmarkEnd w:id="117"/>
    </w:p>
    <w:p w14:paraId="30B909FF" w14:textId="259FB37E" w:rsidR="005D6A51" w:rsidRPr="005D6A51" w:rsidRDefault="005D6A51" w:rsidP="005D6A51">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62EABCC" w14:textId="3740B807"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Total </w:t>
      </w:r>
      <w:r w:rsidR="00CF67C6">
        <w:rPr>
          <w:rFonts w:ascii="Times New Roman" w:hAnsi="Times New Roman" w:cs="Times New Roman"/>
          <w:b/>
          <w:i w:val="0"/>
          <w:color w:val="000000" w:themeColor="text1"/>
          <w:sz w:val="24"/>
          <w:szCs w:val="24"/>
        </w:rPr>
        <w:t>R</w:t>
      </w:r>
      <w:r>
        <w:rPr>
          <w:rFonts w:ascii="Times New Roman" w:hAnsi="Times New Roman" w:cs="Times New Roman"/>
          <w:b/>
          <w:i w:val="0"/>
          <w:color w:val="000000" w:themeColor="text1"/>
          <w:sz w:val="24"/>
          <w:szCs w:val="24"/>
        </w:rPr>
        <w:t xml:space="preserve">oot </w:t>
      </w:r>
      <w:r w:rsidR="00CF67C6">
        <w:rPr>
          <w:rFonts w:ascii="Times New Roman" w:hAnsi="Times New Roman" w:cs="Times New Roman"/>
          <w:b/>
          <w:i w:val="0"/>
          <w:color w:val="000000" w:themeColor="text1"/>
          <w:sz w:val="24"/>
          <w:szCs w:val="24"/>
        </w:rPr>
        <w:t>L</w:t>
      </w:r>
      <w:r>
        <w:rPr>
          <w:rFonts w:ascii="Times New Roman" w:hAnsi="Times New Roman" w:cs="Times New Roman"/>
          <w:b/>
          <w:i w:val="0"/>
          <w:color w:val="000000" w:themeColor="text1"/>
          <w:sz w:val="24"/>
          <w:szCs w:val="24"/>
        </w:rPr>
        <w:t xml:space="preserve">ength of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4448" behindDoc="1" locked="0" layoutInCell="1" allowOverlap="1" wp14:anchorId="274C92AB" wp14:editId="1BBAD8BA">
                <wp:simplePos x="0" y="0"/>
                <wp:positionH relativeFrom="column">
                  <wp:posOffset>39419</wp:posOffset>
                </wp:positionH>
                <wp:positionV relativeFrom="paragraph">
                  <wp:posOffset>59495</wp:posOffset>
                </wp:positionV>
                <wp:extent cx="5435600" cy="8194430"/>
                <wp:effectExtent l="0" t="0" r="12700" b="16510"/>
                <wp:wrapNone/>
                <wp:docPr id="9" name="Text Box 9"/>
                <wp:cNvGraphicFramePr/>
                <a:graphic xmlns:a="http://schemas.openxmlformats.org/drawingml/2006/main">
                  <a:graphicData uri="http://schemas.microsoft.com/office/word/2010/wordprocessingShape">
                    <wps:wsp>
                      <wps:cNvSpPr txBox="1"/>
                      <wps:spPr>
                        <a:xfrm>
                          <a:off x="0" y="0"/>
                          <a:ext cx="5435600" cy="8194430"/>
                        </a:xfrm>
                        <a:prstGeom prst="rect">
                          <a:avLst/>
                        </a:prstGeom>
                        <a:solidFill>
                          <a:schemeClr val="lt1"/>
                        </a:solidFill>
                        <a:ln w="19050">
                          <a:solidFill>
                            <a:prstClr val="black"/>
                          </a:solidFill>
                        </a:ln>
                      </wps:spPr>
                      <wps:txbx>
                        <w:txbxContent>
                          <w:p w14:paraId="7C4CE597" w14:textId="6E33B7D3" w:rsidR="00E70C88" w:rsidRDefault="00E70C88"/>
                          <w:p w14:paraId="51201DE6" w14:textId="5827F152" w:rsidR="00E70C88" w:rsidRDefault="00E70C88"/>
                          <w:p w14:paraId="0F61BECB" w14:textId="33E129B8" w:rsidR="00E70C88" w:rsidRDefault="00E70C88"/>
                          <w:p w14:paraId="600A459E" w14:textId="051DAD12" w:rsidR="00E70C88" w:rsidRDefault="00E70C88"/>
                          <w:p w14:paraId="5E8549E1" w14:textId="3A701B60" w:rsidR="00E70C88" w:rsidRDefault="00E70C88"/>
                          <w:p w14:paraId="79D6F528" w14:textId="46880414" w:rsidR="00E70C88" w:rsidRDefault="00E70C88"/>
                          <w:p w14:paraId="6B11598A" w14:textId="13A50104" w:rsidR="00E70C88" w:rsidRDefault="00E70C88"/>
                          <w:p w14:paraId="3C24AFEC" w14:textId="667DD6C9" w:rsidR="00E70C88" w:rsidRDefault="00E70C88"/>
                          <w:p w14:paraId="04A5C5FF" w14:textId="66A98D78" w:rsidR="00E70C88" w:rsidRDefault="00E70C88"/>
                          <w:p w14:paraId="11A51986" w14:textId="05D0F6DC" w:rsidR="00E70C88" w:rsidRDefault="00E70C88"/>
                          <w:p w14:paraId="3C9B0CD8" w14:textId="234899C8" w:rsidR="00E70C88" w:rsidRDefault="00E70C88"/>
                          <w:p w14:paraId="334042EE" w14:textId="435483EB" w:rsidR="00E70C88" w:rsidRDefault="00E70C88"/>
                          <w:p w14:paraId="1C55B7F3" w14:textId="65AF928A" w:rsidR="00E70C88" w:rsidRDefault="00E70C88"/>
                          <w:p w14:paraId="1B959280" w14:textId="77777777" w:rsidR="00E70C88" w:rsidRDefault="00E70C88"/>
                          <w:p w14:paraId="6EC73959" w14:textId="19D26A66" w:rsidR="00E70C88" w:rsidRDefault="00E70C88" w:rsidP="005D6A51">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a)</w:t>
                            </w:r>
                          </w:p>
                          <w:p w14:paraId="36076A61" w14:textId="5588D677" w:rsidR="00E70C88" w:rsidRDefault="00E70C88" w:rsidP="008D324F"/>
                          <w:p w14:paraId="7D987B27" w14:textId="5DB984E5" w:rsidR="00E70C88" w:rsidRDefault="00E70C88" w:rsidP="008D324F"/>
                          <w:p w14:paraId="312C3D9A" w14:textId="094412D1" w:rsidR="00E70C88" w:rsidRDefault="00E70C88" w:rsidP="008D324F"/>
                          <w:p w14:paraId="1392958C" w14:textId="797FE97B" w:rsidR="00E70C88" w:rsidRDefault="00E70C88" w:rsidP="008D324F"/>
                          <w:p w14:paraId="3B2D1AC8" w14:textId="4C693150" w:rsidR="00E70C88" w:rsidRDefault="00E70C88" w:rsidP="008D324F"/>
                          <w:p w14:paraId="7A95AEEA" w14:textId="5B643394" w:rsidR="00E70C88" w:rsidRDefault="00E70C88" w:rsidP="008D324F"/>
                          <w:p w14:paraId="2E1B9640" w14:textId="735FD4C9" w:rsidR="00E70C88" w:rsidRDefault="00E70C88" w:rsidP="008D324F"/>
                          <w:p w14:paraId="3E73246C" w14:textId="62491162" w:rsidR="00E70C88" w:rsidRDefault="00E70C88" w:rsidP="008D324F"/>
                          <w:p w14:paraId="282CC7C0" w14:textId="58F7E0D9" w:rsidR="00E70C88" w:rsidRDefault="00E70C88" w:rsidP="008D324F"/>
                          <w:p w14:paraId="3879C557" w14:textId="329472A6" w:rsidR="00E70C88" w:rsidRDefault="00E70C88" w:rsidP="008D324F"/>
                          <w:p w14:paraId="03FF0E32" w14:textId="6AD03701" w:rsidR="00E70C88" w:rsidRDefault="00E70C88" w:rsidP="008D324F"/>
                          <w:p w14:paraId="50DB0CF6" w14:textId="7E8D0CE9" w:rsidR="00E70C88" w:rsidRDefault="00E70C88" w:rsidP="008D324F"/>
                          <w:p w14:paraId="5D2178C0" w14:textId="22E1FB7A" w:rsidR="00E70C88" w:rsidRDefault="00E70C88" w:rsidP="008C0315">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6D58BEB6" w14:textId="00994A13" w:rsidR="00E70C88" w:rsidRDefault="00E70C88" w:rsidP="006D557E"/>
                          <w:p w14:paraId="13BB7B6B" w14:textId="77777777" w:rsidR="00E70C88" w:rsidRPr="006D557E" w:rsidRDefault="00E70C88" w:rsidP="006D557E"/>
                          <w:p w14:paraId="419A7258" w14:textId="77777777" w:rsidR="00E70C88" w:rsidRPr="008D324F" w:rsidRDefault="00E70C88" w:rsidP="008D324F"/>
                          <w:p w14:paraId="5AA10846"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88" type="#_x0000_t202" style="position:absolute;margin-left:3.1pt;margin-top:4.7pt;width:428pt;height:645.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" fillcolor="white [3201]" strokeweight="1.5pt">
                <v:textbox>
                  <w:txbxContent>
                    <w:p w14:paraId="7C4CE597" w14:textId="6E33B7D3" w:rsidR="00E70C88" w:rsidRDefault="00E70C88"/>
                    <w:p w14:paraId="51201DE6" w14:textId="5827F152" w:rsidR="00E70C88" w:rsidRDefault="00E70C88"/>
                    <w:p w14:paraId="0F61BECB" w14:textId="33E129B8" w:rsidR="00E70C88" w:rsidRDefault="00E70C88"/>
                    <w:p w14:paraId="600A459E" w14:textId="051DAD12" w:rsidR="00E70C88" w:rsidRDefault="00E70C88"/>
                    <w:p w14:paraId="5E8549E1" w14:textId="3A701B60" w:rsidR="00E70C88" w:rsidRDefault="00E70C88"/>
                    <w:p w14:paraId="79D6F528" w14:textId="46880414" w:rsidR="00E70C88" w:rsidRDefault="00E70C88"/>
                    <w:p w14:paraId="6B11598A" w14:textId="13A50104" w:rsidR="00E70C88" w:rsidRDefault="00E70C88"/>
                    <w:p w14:paraId="3C24AFEC" w14:textId="667DD6C9" w:rsidR="00E70C88" w:rsidRDefault="00E70C88"/>
                    <w:p w14:paraId="04A5C5FF" w14:textId="66A98D78" w:rsidR="00E70C88" w:rsidRDefault="00E70C88"/>
                    <w:p w14:paraId="11A51986" w14:textId="05D0F6DC" w:rsidR="00E70C88" w:rsidRDefault="00E70C88"/>
                    <w:p w14:paraId="3C9B0CD8" w14:textId="234899C8" w:rsidR="00E70C88" w:rsidRDefault="00E70C88"/>
                    <w:p w14:paraId="334042EE" w14:textId="435483EB" w:rsidR="00E70C88" w:rsidRDefault="00E70C88"/>
                    <w:p w14:paraId="1C55B7F3" w14:textId="65AF928A" w:rsidR="00E70C88" w:rsidRDefault="00E70C88"/>
                    <w:p w14:paraId="1B959280" w14:textId="77777777" w:rsidR="00E70C88" w:rsidRDefault="00E70C88"/>
                    <w:p w14:paraId="6EC73959" w14:textId="19D26A66" w:rsidR="00E70C88" w:rsidRDefault="00E70C88" w:rsidP="005D6A51">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a)</w:t>
                      </w:r>
                    </w:p>
                    <w:p w14:paraId="36076A61" w14:textId="5588D677" w:rsidR="00E70C88" w:rsidRDefault="00E70C88" w:rsidP="008D324F"/>
                    <w:p w14:paraId="7D987B27" w14:textId="5DB984E5" w:rsidR="00E70C88" w:rsidRDefault="00E70C88" w:rsidP="008D324F"/>
                    <w:p w14:paraId="312C3D9A" w14:textId="094412D1" w:rsidR="00E70C88" w:rsidRDefault="00E70C88" w:rsidP="008D324F"/>
                    <w:p w14:paraId="1392958C" w14:textId="797FE97B" w:rsidR="00E70C88" w:rsidRDefault="00E70C88" w:rsidP="008D324F"/>
                    <w:p w14:paraId="3B2D1AC8" w14:textId="4C693150" w:rsidR="00E70C88" w:rsidRDefault="00E70C88" w:rsidP="008D324F"/>
                    <w:p w14:paraId="7A95AEEA" w14:textId="5B643394" w:rsidR="00E70C88" w:rsidRDefault="00E70C88" w:rsidP="008D324F"/>
                    <w:p w14:paraId="2E1B9640" w14:textId="735FD4C9" w:rsidR="00E70C88" w:rsidRDefault="00E70C88" w:rsidP="008D324F"/>
                    <w:p w14:paraId="3E73246C" w14:textId="62491162" w:rsidR="00E70C88" w:rsidRDefault="00E70C88" w:rsidP="008D324F"/>
                    <w:p w14:paraId="282CC7C0" w14:textId="58F7E0D9" w:rsidR="00E70C88" w:rsidRDefault="00E70C88" w:rsidP="008D324F"/>
                    <w:p w14:paraId="3879C557" w14:textId="329472A6" w:rsidR="00E70C88" w:rsidRDefault="00E70C88" w:rsidP="008D324F"/>
                    <w:p w14:paraId="03FF0E32" w14:textId="6AD03701" w:rsidR="00E70C88" w:rsidRDefault="00E70C88" w:rsidP="008D324F"/>
                    <w:p w14:paraId="50DB0CF6" w14:textId="7E8D0CE9" w:rsidR="00E70C88" w:rsidRDefault="00E70C88" w:rsidP="008D324F"/>
                    <w:p w14:paraId="5D2178C0" w14:textId="22E1FB7A" w:rsidR="00E70C88" w:rsidRDefault="00E70C88" w:rsidP="008C0315">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6D58BEB6" w14:textId="00994A13" w:rsidR="00E70C88" w:rsidRDefault="00E70C88" w:rsidP="006D557E"/>
                    <w:p w14:paraId="13BB7B6B" w14:textId="77777777" w:rsidR="00E70C88" w:rsidRPr="006D557E" w:rsidRDefault="00E70C88" w:rsidP="006D557E"/>
                    <w:p w14:paraId="419A7258" w14:textId="77777777" w:rsidR="00E70C88" w:rsidRPr="008D324F" w:rsidRDefault="00E70C88" w:rsidP="008D324F"/>
                    <w:p w14:paraId="5AA10846" w14:textId="77777777" w:rsidR="00E70C88" w:rsidRDefault="00E70C88"/>
                  </w:txbxContent>
                </v:textbox>
              </v:shape>
            </w:pict>
          </mc:Fallback>
        </mc:AlternateContent>
      </w:r>
      <w:r w:rsidR="008D324F">
        <w:rPr>
          <w:noProof/>
        </w:rPr>
        <w:drawing>
          <wp:anchor distT="0" distB="0" distL="114300" distR="114300" simplePos="0" relativeHeight="251638784" behindDoc="0" locked="0" layoutInCell="1" allowOverlap="1" wp14:anchorId="6A70E099" wp14:editId="038DFAE8">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1672576"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E70C88" w:rsidRPr="008D324F" w:rsidRDefault="00E70C88">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89" type="#_x0000_t202" style="position:absolute;margin-left:30.15pt;margin-top:270.3pt;width:100.8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" filled="f" stroked="f" strokeweight=".5pt">
                <v:textbox>
                  <w:txbxContent>
                    <w:p w14:paraId="777059F2" w14:textId="3E6EE140" w:rsidR="00E70C88" w:rsidRPr="008D324F" w:rsidRDefault="00E70C88">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46012BE8" w:rsidR="00F567B3" w:rsidRDefault="008C0315" w:rsidP="00A462F0">
      <w:pPr>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4AB46694" wp14:editId="540A3CDF">
                <wp:simplePos x="0" y="0"/>
                <wp:positionH relativeFrom="column">
                  <wp:posOffset>382905</wp:posOffset>
                </wp:positionH>
                <wp:positionV relativeFrom="paragraph">
                  <wp:posOffset>3295503</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E70C88" w:rsidRPr="008D324F" w:rsidRDefault="00E70C88"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090" type="#_x0000_t202" style="position:absolute;margin-left:30.15pt;margin-top:259.5pt;width:100.8pt;height:25.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" filled="f" stroked="f" strokeweight=".5pt">
                <v:textbox>
                  <w:txbxContent>
                    <w:p w14:paraId="5C46D8E0" w14:textId="27FF0F41" w:rsidR="00E70C88" w:rsidRPr="008D324F" w:rsidRDefault="00E70C88"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r w:rsidR="008D324F" w:rsidRPr="0029356E">
        <w:rPr>
          <w:rFonts w:ascii="Times New Roman" w:hAnsi="Times New Roman" w:cs="Times New Roman"/>
          <w:b/>
          <w:i/>
          <w:noProof/>
          <w:color w:val="000000" w:themeColor="text1"/>
          <w:sz w:val="24"/>
          <w:szCs w:val="24"/>
        </w:rPr>
        <w:drawing>
          <wp:anchor distT="0" distB="0" distL="114300" distR="114300" simplePos="0" relativeHeight="251643904" behindDoc="0" locked="0" layoutInCell="1" allowOverlap="1" wp14:anchorId="069DF5B8" wp14:editId="2B1112EF">
            <wp:simplePos x="0" y="0"/>
            <wp:positionH relativeFrom="margin">
              <wp:posOffset>314325</wp:posOffset>
            </wp:positionH>
            <wp:positionV relativeFrom="paragraph">
              <wp:posOffset>203200</wp:posOffset>
            </wp:positionV>
            <wp:extent cx="4930775" cy="3446145"/>
            <wp:effectExtent l="0" t="0" r="3175" b="190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40EF8520" w14:textId="77777777" w:rsidR="005D6A51" w:rsidRDefault="005D6A51" w:rsidP="000A35DA">
      <w:pPr>
        <w:pStyle w:val="Caption"/>
        <w:rPr>
          <w:rFonts w:ascii="Times New Roman" w:hAnsi="Times New Roman" w:cs="Times New Roman"/>
          <w:b/>
          <w:i w:val="0"/>
          <w:color w:val="auto"/>
          <w:sz w:val="24"/>
          <w:szCs w:val="24"/>
        </w:rPr>
      </w:pPr>
    </w:p>
    <w:p w14:paraId="46985E22" w14:textId="77777777" w:rsidR="008C0315" w:rsidRDefault="008C0315" w:rsidP="008C0315">
      <w:pPr>
        <w:pStyle w:val="Caption"/>
        <w:rPr>
          <w:rFonts w:ascii="Times New Roman" w:hAnsi="Times New Roman" w:cs="Times New Roman"/>
          <w:b/>
          <w:i w:val="0"/>
          <w:color w:val="auto"/>
          <w:sz w:val="24"/>
          <w:szCs w:val="24"/>
        </w:rPr>
      </w:pPr>
    </w:p>
    <w:p w14:paraId="3308D1E7" w14:textId="5BD3EC07" w:rsidR="008C0315" w:rsidRPr="008C0315" w:rsidRDefault="000A35DA" w:rsidP="008C0315">
      <w:pPr>
        <w:pStyle w:val="Caption"/>
        <w:rPr>
          <w:rFonts w:ascii="Times New Roman" w:hAnsi="Times New Roman" w:cs="Times New Roman"/>
          <w:i w:val="0"/>
          <w:color w:val="auto"/>
          <w:sz w:val="24"/>
          <w:szCs w:val="24"/>
        </w:rPr>
      </w:pPr>
      <w:bookmarkStart w:id="118" w:name="_Toc536314901"/>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8C0315" w:rsidRPr="008C0315">
        <w:rPr>
          <w:rFonts w:ascii="Times New Roman" w:hAnsi="Times New Roman" w:cs="Times New Roman"/>
          <w:i w:val="0"/>
          <w:color w:val="auto"/>
          <w:sz w:val="24"/>
          <w:szCs w:val="24"/>
        </w:rPr>
        <w:t>Variation of m</w:t>
      </w:r>
      <w:r w:rsidR="00E54BC7" w:rsidRPr="008C0315">
        <w:rPr>
          <w:rFonts w:ascii="Times New Roman" w:hAnsi="Times New Roman" w:cs="Times New Roman"/>
          <w:i w:val="0"/>
          <w:color w:val="auto"/>
          <w:sz w:val="24"/>
          <w:szCs w:val="24"/>
        </w:rPr>
        <w:t>ean total root length of seedlings</w:t>
      </w:r>
      <w:r w:rsidR="000128BA" w:rsidRPr="008C0315">
        <w:rPr>
          <w:rFonts w:ascii="Times New Roman" w:hAnsi="Times New Roman" w:cs="Times New Roman"/>
          <w:i w:val="0"/>
          <w:color w:val="auto"/>
          <w:sz w:val="24"/>
          <w:szCs w:val="24"/>
        </w:rPr>
        <w:t xml:space="preserve"> </w:t>
      </w:r>
      <w:r w:rsidR="00E54BC7" w:rsidRPr="008C0315">
        <w:rPr>
          <w:rFonts w:ascii="Times New Roman" w:hAnsi="Times New Roman" w:cs="Times New Roman"/>
          <w:i w:val="0"/>
          <w:color w:val="auto"/>
          <w:sz w:val="24"/>
          <w:szCs w:val="24"/>
        </w:rPr>
        <w:t>(a) Bg 360 and (b) Bg 374</w:t>
      </w:r>
      <w:r w:rsidR="00E54BC7" w:rsidRPr="008C0315">
        <w:rPr>
          <w:rFonts w:ascii="Times New Roman" w:hAnsi="Times New Roman" w:cs="Times New Roman"/>
          <w:i w:val="0"/>
          <w:noProof/>
          <w:color w:val="auto"/>
          <w:sz w:val="24"/>
          <w:szCs w:val="24"/>
        </w:rPr>
        <mc:AlternateContent>
          <mc:Choice Requires="wps">
            <w:drawing>
              <wp:anchor distT="0" distB="0" distL="114300" distR="114300" simplePos="0" relativeHeight="251674624"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74F4C6D0" w14:textId="77777777" w:rsidTr="00266956">
                              <w:trPr>
                                <w:trHeight w:val="197"/>
                              </w:trPr>
                              <w:tc>
                                <w:tcPr>
                                  <w:tcW w:w="1463" w:type="dxa"/>
                                  <w:vAlign w:val="center"/>
                                </w:tcPr>
                                <w:p w14:paraId="039E877A"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E70C88" w:rsidRDefault="00E70C88"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091" type="#_x0000_t202" style="position:absolute;margin-left:0;margin-top:514pt;width:469.2pt;height:52.8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BHj5Ew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70C88" w14:paraId="74F4C6D0" w14:textId="77777777" w:rsidTr="00266956">
                        <w:trPr>
                          <w:trHeight w:val="197"/>
                        </w:trPr>
                        <w:tc>
                          <w:tcPr>
                            <w:tcW w:w="1463" w:type="dxa"/>
                            <w:vAlign w:val="center"/>
                          </w:tcPr>
                          <w:p w14:paraId="039E877A"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E70C88" w:rsidRPr="00A462F0" w:rsidRDefault="00E70C8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E70C88" w:rsidRPr="00A462F0" w:rsidRDefault="00E70C8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E70C88" w:rsidRPr="00A462F0" w:rsidRDefault="00E70C8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E70C88" w:rsidRDefault="00E70C88" w:rsidP="00E54BC7"/>
                  </w:txbxContent>
                </v:textbox>
                <w10:wrap anchorx="margin"/>
              </v:shape>
            </w:pict>
          </mc:Fallback>
        </mc:AlternateContent>
      </w:r>
      <w:r w:rsidR="00E54BC7" w:rsidRPr="008C0315">
        <w:rPr>
          <w:rFonts w:ascii="Times New Roman" w:hAnsi="Times New Roman" w:cs="Times New Roman"/>
          <w:i w:val="0"/>
          <w:color w:val="auto"/>
          <w:sz w:val="24"/>
          <w:szCs w:val="24"/>
        </w:rPr>
        <w:t xml:space="preserve">  </w:t>
      </w:r>
      <w:r w:rsidR="008C0315" w:rsidRPr="008C0315">
        <w:rPr>
          <w:rFonts w:ascii="Times New Roman" w:hAnsi="Times New Roman" w:cs="Times New Roman"/>
          <w:i w:val="0"/>
          <w:color w:val="auto"/>
          <w:sz w:val="24"/>
          <w:szCs w:val="24"/>
        </w:rPr>
        <w:t>at 12 DAS</w:t>
      </w:r>
      <w:bookmarkEnd w:id="118"/>
    </w:p>
    <w:p w14:paraId="00717B84" w14:textId="6A1929EA" w:rsidR="005D6A51" w:rsidRPr="008C0315" w:rsidRDefault="005D6A51" w:rsidP="008C0315">
      <w:pPr>
        <w:pStyle w:val="Caption"/>
        <w:rPr>
          <w:rFonts w:ascii="Times New Roman" w:hAnsi="Times New Roman" w:cs="Times New Roman"/>
          <w:b/>
          <w:i w:val="0"/>
          <w:color w:val="auto"/>
          <w:sz w:val="24"/>
          <w:szCs w:val="24"/>
        </w:rPr>
      </w:pPr>
      <w:r w:rsidRPr="008C0315">
        <w:rPr>
          <w:rFonts w:ascii="Times New Roman" w:hAnsi="Times New Roman" w:cs="Times New Roman"/>
          <w:i w:val="0"/>
          <w:color w:val="auto"/>
          <w:sz w:val="24"/>
          <w:szCs w:val="24"/>
        </w:rPr>
        <w:t>(Means with the same letter are not significantly different)</w:t>
      </w:r>
    </w:p>
    <w:p w14:paraId="1870A90C" w14:textId="01A74607"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w:t>
      </w:r>
      <w:r w:rsidR="00CF67C6">
        <w:rPr>
          <w:rFonts w:ascii="Times New Roman" w:hAnsi="Times New Roman" w:cs="Times New Roman"/>
          <w:b/>
          <w:color w:val="000000" w:themeColor="text1"/>
          <w:sz w:val="24"/>
          <w:szCs w:val="24"/>
        </w:rPr>
        <w:t>G</w:t>
      </w:r>
      <w:r w:rsidR="00976F49">
        <w:rPr>
          <w:rFonts w:ascii="Times New Roman" w:hAnsi="Times New Roman" w:cs="Times New Roman"/>
          <w:b/>
          <w:color w:val="000000" w:themeColor="text1"/>
          <w:sz w:val="24"/>
          <w:szCs w:val="24"/>
        </w:rPr>
        <w:t xml:space="preserve">reenness of </w:t>
      </w:r>
      <w:r w:rsidR="00CF67C6">
        <w:rPr>
          <w:rFonts w:ascii="Times New Roman" w:hAnsi="Times New Roman" w:cs="Times New Roman"/>
          <w:b/>
          <w:color w:val="000000" w:themeColor="text1"/>
          <w:sz w:val="24"/>
          <w:szCs w:val="24"/>
        </w:rPr>
        <w:t>S</w:t>
      </w:r>
      <w:r w:rsidR="00976F49">
        <w:rPr>
          <w:rFonts w:ascii="Times New Roman" w:hAnsi="Times New Roman" w:cs="Times New Roman"/>
          <w:b/>
          <w:color w:val="000000" w:themeColor="text1"/>
          <w:sz w:val="24"/>
          <w:szCs w:val="24"/>
        </w:rPr>
        <w:t xml:space="preserve">eedlings (SPAD meter) </w:t>
      </w:r>
    </w:p>
    <w:p w14:paraId="00D18C4F" w14:textId="1A687322" w:rsidR="008C0315" w:rsidRPr="008C0315" w:rsidRDefault="008C0315" w:rsidP="008C0315">
      <w:pPr>
        <w:spacing w:line="480" w:lineRule="auto"/>
        <w:jc w:val="both"/>
        <w:rPr>
          <w:rFonts w:ascii="Times New Roman" w:hAnsi="Times New Roman" w:cs="Times New Roman"/>
          <w:sz w:val="24"/>
          <w:szCs w:val="24"/>
        </w:rPr>
      </w:pPr>
      <w:bookmarkStart w:id="119" w:name="_Toc533923422"/>
      <w:r>
        <w:rPr>
          <w:noProof/>
        </w:rPr>
        <mc:AlternateContent>
          <mc:Choice Requires="wps">
            <w:drawing>
              <wp:anchor distT="0" distB="0" distL="114300" distR="114300" simplePos="0" relativeHeight="251622400" behindDoc="1" locked="0" layoutInCell="1" allowOverlap="1" wp14:anchorId="188AA9FB" wp14:editId="49445754">
                <wp:simplePos x="0" y="0"/>
                <wp:positionH relativeFrom="column">
                  <wp:posOffset>56515</wp:posOffset>
                </wp:positionH>
                <wp:positionV relativeFrom="paragraph">
                  <wp:posOffset>2244725</wp:posOffset>
                </wp:positionV>
                <wp:extent cx="5486400" cy="5621020"/>
                <wp:effectExtent l="0" t="0" r="19050" b="17780"/>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621020"/>
                        </a:xfrm>
                        <a:prstGeom prst="rect">
                          <a:avLst/>
                        </a:prstGeom>
                        <a:solidFill>
                          <a:schemeClr val="lt1"/>
                        </a:solidFill>
                        <a:ln w="19050">
                          <a:solidFill>
                            <a:prstClr val="black"/>
                          </a:solidFill>
                        </a:ln>
                      </wps:spPr>
                      <wps:txbx>
                        <w:txbxContent>
                          <w:p w14:paraId="32D65931" w14:textId="2D0A4A2E" w:rsidR="00E70C88" w:rsidRDefault="00E70C88"/>
                          <w:p w14:paraId="7ECC9AC7" w14:textId="0A5ABCDB" w:rsidR="00E70C88" w:rsidRDefault="00E70C88"/>
                          <w:p w14:paraId="560BDB13" w14:textId="1FE0469D" w:rsidR="00E70C88" w:rsidRDefault="00E70C88"/>
                          <w:p w14:paraId="7A01BF49" w14:textId="301453F3" w:rsidR="00E70C88" w:rsidRDefault="00E70C88"/>
                          <w:p w14:paraId="16E551A5" w14:textId="7679DB8A" w:rsidR="00E70C88" w:rsidRDefault="00E70C88"/>
                          <w:p w14:paraId="3BE82A9B" w14:textId="54B73E52" w:rsidR="00E70C88" w:rsidRDefault="00E70C88"/>
                          <w:p w14:paraId="14DEAA9B" w14:textId="3D43B57B" w:rsidR="00E70C88" w:rsidRDefault="00E70C88"/>
                          <w:p w14:paraId="6995F9DC" w14:textId="399F6662" w:rsidR="00E70C88" w:rsidRDefault="00E70C88"/>
                          <w:p w14:paraId="332781F0" w14:textId="0DB0A0D8" w:rsidR="00E70C88" w:rsidRDefault="00E70C88"/>
                          <w:p w14:paraId="4C172AFA" w14:textId="5E25BD15" w:rsidR="00E70C88" w:rsidRPr="008C0315" w:rsidRDefault="00E70C88" w:rsidP="008C0315">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21E3F60D" w14:textId="41632278" w:rsidR="00E70C88" w:rsidRDefault="00E70C88"/>
                          <w:p w14:paraId="132E35F4" w14:textId="313DFB04" w:rsidR="00E70C88" w:rsidRDefault="00E70C88"/>
                          <w:p w14:paraId="31D38D3D" w14:textId="1BDE2D43" w:rsidR="00E70C88" w:rsidRDefault="00E70C88"/>
                          <w:p w14:paraId="357B1D7C" w14:textId="4F26F616" w:rsidR="00E70C88" w:rsidRDefault="00E70C88"/>
                          <w:p w14:paraId="24BB943E" w14:textId="4B32D7BA" w:rsidR="00E70C88" w:rsidRDefault="00E70C88"/>
                          <w:p w14:paraId="788AE62A" w14:textId="03ACD32C" w:rsidR="00E70C88" w:rsidRDefault="00E70C88"/>
                          <w:p w14:paraId="182DE07B" w14:textId="33098994" w:rsidR="00E70C88" w:rsidRDefault="00E70C88"/>
                          <w:p w14:paraId="3D5AD27A" w14:textId="60495AC6" w:rsidR="00E70C88" w:rsidRDefault="00E70C88"/>
                          <w:p w14:paraId="341BC76F" w14:textId="064CD510" w:rsidR="00E70C88" w:rsidRPr="008C0315" w:rsidRDefault="00E70C88" w:rsidP="008C0315">
                            <w:pPr>
                              <w:widowControl w:val="0"/>
                              <w:autoSpaceDE w:val="0"/>
                              <w:autoSpaceDN w:val="0"/>
                              <w:adjustRightInd w:val="0"/>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792C5091"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092" type="#_x0000_t202" style="position:absolute;left:0;text-align:left;margin-left:4.45pt;margin-top:176.75pt;width:6in;height:442.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" fillcolor="white [3201]" strokeweight="1.5pt">
                <v:textbox>
                  <w:txbxContent>
                    <w:p w14:paraId="32D65931" w14:textId="2D0A4A2E" w:rsidR="00E70C88" w:rsidRDefault="00E70C88"/>
                    <w:p w14:paraId="7ECC9AC7" w14:textId="0A5ABCDB" w:rsidR="00E70C88" w:rsidRDefault="00E70C88"/>
                    <w:p w14:paraId="560BDB13" w14:textId="1FE0469D" w:rsidR="00E70C88" w:rsidRDefault="00E70C88"/>
                    <w:p w14:paraId="7A01BF49" w14:textId="301453F3" w:rsidR="00E70C88" w:rsidRDefault="00E70C88"/>
                    <w:p w14:paraId="16E551A5" w14:textId="7679DB8A" w:rsidR="00E70C88" w:rsidRDefault="00E70C88"/>
                    <w:p w14:paraId="3BE82A9B" w14:textId="54B73E52" w:rsidR="00E70C88" w:rsidRDefault="00E70C88"/>
                    <w:p w14:paraId="14DEAA9B" w14:textId="3D43B57B" w:rsidR="00E70C88" w:rsidRDefault="00E70C88"/>
                    <w:p w14:paraId="6995F9DC" w14:textId="399F6662" w:rsidR="00E70C88" w:rsidRDefault="00E70C88"/>
                    <w:p w14:paraId="332781F0" w14:textId="0DB0A0D8" w:rsidR="00E70C88" w:rsidRDefault="00E70C88"/>
                    <w:p w14:paraId="4C172AFA" w14:textId="5E25BD15" w:rsidR="00E70C88" w:rsidRPr="008C0315" w:rsidRDefault="00E70C88" w:rsidP="008C0315">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21E3F60D" w14:textId="41632278" w:rsidR="00E70C88" w:rsidRDefault="00E70C88"/>
                    <w:p w14:paraId="132E35F4" w14:textId="313DFB04" w:rsidR="00E70C88" w:rsidRDefault="00E70C88"/>
                    <w:p w14:paraId="31D38D3D" w14:textId="1BDE2D43" w:rsidR="00E70C88" w:rsidRDefault="00E70C88"/>
                    <w:p w14:paraId="357B1D7C" w14:textId="4F26F616" w:rsidR="00E70C88" w:rsidRDefault="00E70C88"/>
                    <w:p w14:paraId="24BB943E" w14:textId="4B32D7BA" w:rsidR="00E70C88" w:rsidRDefault="00E70C88"/>
                    <w:p w14:paraId="788AE62A" w14:textId="03ACD32C" w:rsidR="00E70C88" w:rsidRDefault="00E70C88"/>
                    <w:p w14:paraId="182DE07B" w14:textId="33098994" w:rsidR="00E70C88" w:rsidRDefault="00E70C88"/>
                    <w:p w14:paraId="3D5AD27A" w14:textId="60495AC6" w:rsidR="00E70C88" w:rsidRDefault="00E70C88"/>
                    <w:p w14:paraId="341BC76F" w14:textId="064CD510" w:rsidR="00E70C88" w:rsidRPr="008C0315" w:rsidRDefault="00E70C88" w:rsidP="008C0315">
                      <w:pPr>
                        <w:widowControl w:val="0"/>
                        <w:autoSpaceDE w:val="0"/>
                        <w:autoSpaceDN w:val="0"/>
                        <w:adjustRightInd w:val="0"/>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792C5091" w14:textId="77777777" w:rsidR="00E70C88" w:rsidRDefault="00E70C88"/>
                  </w:txbxContent>
                </v:textbox>
                <w10:wrap type="square"/>
              </v:shape>
            </w:pict>
          </mc:Fallback>
        </mc:AlternateContent>
      </w:r>
      <w:r>
        <w:rPr>
          <w:noProof/>
        </w:rPr>
        <mc:AlternateContent>
          <mc:Choice Requires="wps">
            <w:drawing>
              <wp:anchor distT="0" distB="0" distL="114300" distR="114300" simplePos="0" relativeHeight="251679744" behindDoc="0" locked="0" layoutInCell="1" allowOverlap="1" wp14:anchorId="10A6C6B7" wp14:editId="752E9B53">
                <wp:simplePos x="0" y="0"/>
                <wp:positionH relativeFrom="column">
                  <wp:posOffset>619125</wp:posOffset>
                </wp:positionH>
                <wp:positionV relativeFrom="paragraph">
                  <wp:posOffset>7065498</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E70C88" w:rsidRPr="005A5609" w:rsidRDefault="00E70C88"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093" type="#_x0000_t202" style="position:absolute;left:0;text-align:left;margin-left:48.75pt;margin-top:556.35pt;width:81pt;height:19.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xh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" filled="f" stroked="f" strokeweight=".5pt">
                <v:textbox>
                  <w:txbxContent>
                    <w:p w14:paraId="5D0F45C4" w14:textId="749A9FE7" w:rsidR="00E70C88" w:rsidRPr="005A5609" w:rsidRDefault="00E70C88"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w:drawing>
          <wp:anchor distT="0" distB="0" distL="114300" distR="114300" simplePos="0" relativeHeight="251640832" behindDoc="0" locked="0" layoutInCell="1" allowOverlap="1" wp14:anchorId="36B47977" wp14:editId="2941D4CE">
            <wp:simplePos x="0" y="0"/>
            <wp:positionH relativeFrom="margin">
              <wp:posOffset>257810</wp:posOffset>
            </wp:positionH>
            <wp:positionV relativeFrom="paragraph">
              <wp:posOffset>5106767</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005A5609">
        <w:rPr>
          <w:noProof/>
        </w:rPr>
        <mc:AlternateContent>
          <mc:Choice Requires="wps">
            <w:drawing>
              <wp:anchor distT="0" distB="0" distL="114300" distR="114300" simplePos="0" relativeHeight="251678720" behindDoc="0" locked="0" layoutInCell="1" allowOverlap="1" wp14:anchorId="42138DDF" wp14:editId="56969CEE">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E70C88" w:rsidRPr="005A5609" w:rsidRDefault="00E70C88">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094" type="#_x0000_t202" style="position:absolute;left:0;text-align:left;margin-left:48.75pt;margin-top:345.1pt;width:81pt;height:19.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o7e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3h0bmRD+RH9WeomxBm5LFHEk3D+VViMBOrGmPsXHEVFeIxOEmc7sr/+pg/+YApWzhqMWMbd&#10;z72wirPquwaHd/0RIGA+Xkbj2wEu9tqyubboff1AmOI+FsrIKAZ/X53FwlL9hm1YhFdhElri7Yz7&#10;s/jgu8HHNkm1WEQnTKER/kmvjAypA6wB4nX7Jqw58eDB4DOdh1FMP9DR+XaELPaeijJyFYDuUD3h&#10;jwmOFJ62LazI9T16vf8T5r8B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Ivajt4yAgAAWwQAAA4AAAAAAAAAAAAA&#10;AAAALgIAAGRycy9lMm9Eb2MueG1sUEsBAi0AFAAGAAgAAAAhAHlX7xfiAAAACgEAAA8AAAAAAAAA&#10;AAAAAAAAjAQAAGRycy9kb3ducmV2LnhtbFBLBQYAAAAABAAEAPMAAACbBQAAAAA=&#10;" filled="f" stroked="f" strokeweight=".5pt">
                <v:textbox>
                  <w:txbxContent>
                    <w:p w14:paraId="5CC34326" w14:textId="6512B726" w:rsidR="00E70C88" w:rsidRPr="005A5609" w:rsidRDefault="00E70C88">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bookmarkEnd w:id="119"/>
      <w:r w:rsidR="0062622C">
        <w:rPr>
          <w:noProof/>
        </w:rPr>
        <w:drawing>
          <wp:anchor distT="0" distB="0" distL="114300" distR="114300" simplePos="0" relativeHeight="251639808" behindDoc="0" locked="0" layoutInCell="1" allowOverlap="1" wp14:anchorId="07D3979B" wp14:editId="2E57EA92">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w:t>
      </w:r>
      <w:r w:rsidR="00F05F28">
        <w:rPr>
          <w:rFonts w:ascii="Times New Roman" w:hAnsi="Times New Roman" w:cs="Times New Roman"/>
          <w:sz w:val="24"/>
          <w:szCs w:val="24"/>
        </w:rPr>
        <w:t xml:space="preserve">to </w:t>
      </w:r>
      <w:r w:rsidR="00C35146">
        <w:rPr>
          <w:rFonts w:ascii="Times New Roman" w:hAnsi="Times New Roman" w:cs="Times New Roman"/>
          <w:sz w:val="24"/>
          <w:szCs w:val="24"/>
        </w:rPr>
        <w:t xml:space="preserve">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731891CF" w14:textId="77777777" w:rsidR="008C0315" w:rsidRDefault="008C0315" w:rsidP="008C0315">
      <w:pPr>
        <w:pStyle w:val="Caption"/>
        <w:rPr>
          <w:rFonts w:ascii="Times New Roman" w:hAnsi="Times New Roman" w:cs="Times New Roman"/>
          <w:b/>
          <w:i w:val="0"/>
          <w:color w:val="auto"/>
          <w:sz w:val="24"/>
          <w:szCs w:val="24"/>
        </w:rPr>
      </w:pPr>
    </w:p>
    <w:p w14:paraId="2E1DFA1B" w14:textId="594F91CC" w:rsidR="00E54BC7" w:rsidRDefault="000A35DA" w:rsidP="0009177E">
      <w:pPr>
        <w:pStyle w:val="Caption"/>
        <w:jc w:val="both"/>
        <w:rPr>
          <w:rFonts w:ascii="Times New Roman" w:hAnsi="Times New Roman" w:cs="Times New Roman"/>
          <w:b/>
          <w:i w:val="0"/>
          <w:color w:val="auto"/>
          <w:sz w:val="24"/>
          <w:szCs w:val="24"/>
        </w:rPr>
      </w:pPr>
      <w:bookmarkStart w:id="120" w:name="_Toc536314902"/>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9177E">
        <w:rPr>
          <w:rFonts w:ascii="Times New Roman" w:hAnsi="Times New Roman" w:cs="Times New Roman"/>
          <w:i w:val="0"/>
          <w:color w:val="auto"/>
          <w:sz w:val="24"/>
          <w:szCs w:val="24"/>
        </w:rPr>
        <w:t>Leaf greenness of seedlings (SPAD meter) (a) Bg 360 and (b) Bg 374</w:t>
      </w:r>
      <w:bookmarkEnd w:id="120"/>
    </w:p>
    <w:p w14:paraId="623D5676" w14:textId="5D8DA91E" w:rsidR="008C0315" w:rsidRPr="008C0315" w:rsidRDefault="008C0315" w:rsidP="008C0315">
      <w:pPr>
        <w:spacing w:line="36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C24BF39" w14:textId="1F363814" w:rsidR="00CC7C41" w:rsidRPr="001417D1" w:rsidRDefault="00CC7C41" w:rsidP="00080D0E">
      <w:pPr>
        <w:pStyle w:val="Heading3"/>
        <w:spacing w:line="480" w:lineRule="auto"/>
        <w:rPr>
          <w:rFonts w:ascii="Times New Roman" w:hAnsi="Times New Roman" w:cs="Times New Roman"/>
          <w:b/>
          <w:color w:val="000000" w:themeColor="text1"/>
        </w:rPr>
      </w:pPr>
      <w:bookmarkStart w:id="121" w:name="_Toc536292091"/>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 xml:space="preserve">Plant </w:t>
      </w:r>
      <w:r w:rsidR="00CF67C6">
        <w:rPr>
          <w:rFonts w:ascii="Times New Roman" w:hAnsi="Times New Roman" w:cs="Times New Roman"/>
          <w:b/>
          <w:color w:val="000000" w:themeColor="text1"/>
        </w:rPr>
        <w:t>G</w:t>
      </w:r>
      <w:r w:rsidR="007B173F" w:rsidRPr="001417D1">
        <w:rPr>
          <w:rFonts w:ascii="Times New Roman" w:hAnsi="Times New Roman" w:cs="Times New Roman"/>
          <w:b/>
          <w:color w:val="000000" w:themeColor="text1"/>
        </w:rPr>
        <w:t xml:space="preserve">rowth </w:t>
      </w:r>
      <w:r w:rsidR="00CF67C6">
        <w:rPr>
          <w:rFonts w:ascii="Times New Roman" w:hAnsi="Times New Roman" w:cs="Times New Roman"/>
          <w:b/>
          <w:color w:val="000000" w:themeColor="text1"/>
        </w:rPr>
        <w:t>P</w:t>
      </w:r>
      <w:r w:rsidR="007B173F" w:rsidRPr="001417D1">
        <w:rPr>
          <w:rFonts w:ascii="Times New Roman" w:hAnsi="Times New Roman" w:cs="Times New Roman"/>
          <w:b/>
          <w:color w:val="000000" w:themeColor="text1"/>
        </w:rPr>
        <w:t>arameters</w:t>
      </w:r>
      <w:bookmarkEnd w:id="121"/>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19631C76"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 xml:space="preserve">4.2.2.1 Plant </w:t>
      </w:r>
      <w:r w:rsidR="00CF67C6">
        <w:rPr>
          <w:rFonts w:ascii="Times New Roman" w:hAnsi="Times New Roman" w:cs="Times New Roman"/>
          <w:b/>
          <w:color w:val="000000" w:themeColor="text1"/>
          <w:sz w:val="24"/>
          <w:szCs w:val="24"/>
        </w:rPr>
        <w:t>H</w:t>
      </w:r>
      <w:r w:rsidRPr="001417D1">
        <w:rPr>
          <w:rFonts w:ascii="Times New Roman" w:hAnsi="Times New Roman" w:cs="Times New Roman"/>
          <w:b/>
          <w:color w:val="000000" w:themeColor="text1"/>
          <w:sz w:val="24"/>
          <w:szCs w:val="24"/>
        </w:rPr>
        <w:t>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 xml:space="preserve">(Nabii </w:t>
      </w:r>
      <w:r w:rsidR="00F40A4C" w:rsidRPr="008C0315">
        <w:rPr>
          <w:rFonts w:ascii="Times New Roman" w:hAnsi="Times New Roman" w:cs="Times New Roman"/>
          <w:i/>
          <w:noProof/>
          <w:sz w:val="24"/>
          <w:szCs w:val="24"/>
        </w:rPr>
        <w:t>et al</w:t>
      </w:r>
      <w:r w:rsidR="00F40A4C" w:rsidRPr="00444C91">
        <w:rPr>
          <w:rFonts w:ascii="Times New Roman" w:hAnsi="Times New Roman" w:cs="Times New Roman"/>
          <w:noProof/>
          <w:sz w:val="24"/>
          <w:szCs w:val="24"/>
        </w:rPr>
        <w:t>.,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1424A45C"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w:t>
      </w:r>
      <w:r w:rsidR="00711DCE">
        <w:rPr>
          <w:rFonts w:ascii="Times New Roman" w:hAnsi="Times New Roman" w:cs="Times New Roman"/>
          <w:sz w:val="24"/>
          <w:szCs w:val="24"/>
        </w:rPr>
        <w:t>b</w:t>
      </w:r>
      <w:r w:rsidRPr="00623BD5">
        <w:rPr>
          <w:rFonts w:ascii="Times New Roman" w:hAnsi="Times New Roman" w:cs="Times New Roman"/>
          <w:sz w:val="24"/>
          <w:szCs w:val="24"/>
        </w:rPr>
        <w:t xml:space="preserve">roadcasting and shortest plants at the </w:t>
      </w:r>
      <w:r w:rsidR="00711DCE">
        <w:rPr>
          <w:rFonts w:ascii="Times New Roman" w:hAnsi="Times New Roman" w:cs="Times New Roman"/>
          <w:sz w:val="24"/>
          <w:szCs w:val="24"/>
        </w:rPr>
        <w:t>r</w:t>
      </w:r>
      <w:r w:rsidRPr="00623BD5">
        <w:rPr>
          <w:rFonts w:ascii="Times New Roman" w:hAnsi="Times New Roman" w:cs="Times New Roman"/>
          <w:sz w:val="24"/>
          <w:szCs w:val="24"/>
        </w:rPr>
        <w:t>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7E90C74F" w:rsidR="00244720" w:rsidRDefault="006029AB"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1376" behindDoc="1" locked="0" layoutInCell="1" allowOverlap="1" wp14:anchorId="35DE3C58" wp14:editId="77939D87">
                <wp:simplePos x="0" y="0"/>
                <wp:positionH relativeFrom="column">
                  <wp:posOffset>-13335</wp:posOffset>
                </wp:positionH>
                <wp:positionV relativeFrom="paragraph">
                  <wp:posOffset>36048</wp:posOffset>
                </wp:positionV>
                <wp:extent cx="5455920" cy="8018585"/>
                <wp:effectExtent l="0" t="0" r="11430" b="20955"/>
                <wp:wrapNone/>
                <wp:docPr id="41" name="Text Box 41"/>
                <wp:cNvGraphicFramePr/>
                <a:graphic xmlns:a="http://schemas.openxmlformats.org/drawingml/2006/main">
                  <a:graphicData uri="http://schemas.microsoft.com/office/word/2010/wordprocessingShape">
                    <wps:wsp>
                      <wps:cNvSpPr txBox="1"/>
                      <wps:spPr>
                        <a:xfrm>
                          <a:off x="0" y="0"/>
                          <a:ext cx="5455920" cy="8018585"/>
                        </a:xfrm>
                        <a:prstGeom prst="rect">
                          <a:avLst/>
                        </a:prstGeom>
                        <a:solidFill>
                          <a:schemeClr val="lt1"/>
                        </a:solidFill>
                        <a:ln w="19050">
                          <a:solidFill>
                            <a:prstClr val="black"/>
                          </a:solidFill>
                        </a:ln>
                      </wps:spPr>
                      <wps:txbx>
                        <w:txbxContent>
                          <w:p w14:paraId="6EAFA6AF" w14:textId="2DF50D39" w:rsidR="00E70C88" w:rsidRDefault="00E70C88"/>
                          <w:p w14:paraId="2D0919E0" w14:textId="51327BDE" w:rsidR="00E70C88" w:rsidRDefault="00E70C88"/>
                          <w:p w14:paraId="18C6D728" w14:textId="1F38D567" w:rsidR="00E70C88" w:rsidRDefault="00E70C88"/>
                          <w:p w14:paraId="625F88EA" w14:textId="06145134" w:rsidR="00E70C88" w:rsidRDefault="00E70C88"/>
                          <w:p w14:paraId="547BE359" w14:textId="2FCDB4A9" w:rsidR="00E70C88" w:rsidRDefault="00E70C88"/>
                          <w:p w14:paraId="01987D62" w14:textId="520EBEBD" w:rsidR="00E70C88" w:rsidRDefault="00E70C88"/>
                          <w:p w14:paraId="1AB843F6" w14:textId="2A13F781" w:rsidR="00E70C88" w:rsidRDefault="00E70C88"/>
                          <w:p w14:paraId="5B0AE01C" w14:textId="4B44809E" w:rsidR="00E70C88" w:rsidRDefault="00E70C88"/>
                          <w:p w14:paraId="1E06FD33" w14:textId="0D2C522A" w:rsidR="00E70C88" w:rsidRDefault="00E70C88"/>
                          <w:p w14:paraId="7858D76B" w14:textId="034D0CA0" w:rsidR="00E70C88" w:rsidRDefault="00E70C88"/>
                          <w:p w14:paraId="3DEA0734" w14:textId="56232EC2" w:rsidR="00E70C88" w:rsidRDefault="00E70C88"/>
                          <w:p w14:paraId="1EC5A34B" w14:textId="1F162D6B" w:rsidR="00E70C88" w:rsidRDefault="00E70C88"/>
                          <w:p w14:paraId="24C759A0" w14:textId="0EC61BC8" w:rsidR="00E70C88" w:rsidRDefault="00E70C88" w:rsidP="006029AB">
                            <w:pPr>
                              <w:spacing w:line="480" w:lineRule="auto"/>
                              <w:jc w:val="center"/>
                            </w:pPr>
                          </w:p>
                          <w:p w14:paraId="4E89450D" w14:textId="1B3F3A76" w:rsidR="00E70C88" w:rsidRPr="006029AB" w:rsidRDefault="00E70C88" w:rsidP="006029AB">
                            <w:pPr>
                              <w:spacing w:line="480" w:lineRule="auto"/>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61247429" w14:textId="032ADCBE" w:rsidR="00E70C88" w:rsidRDefault="00E70C88"/>
                          <w:p w14:paraId="1E631069" w14:textId="59794624" w:rsidR="00E70C88" w:rsidRDefault="00E70C88"/>
                          <w:p w14:paraId="1C84B430" w14:textId="2A015880" w:rsidR="00E70C88" w:rsidRDefault="00E70C88"/>
                          <w:p w14:paraId="10ACEFC8" w14:textId="557797DB" w:rsidR="00E70C88" w:rsidRDefault="00E70C88"/>
                          <w:p w14:paraId="6809A258" w14:textId="54A5F87D" w:rsidR="00E70C88" w:rsidRDefault="00E70C88"/>
                          <w:p w14:paraId="7E3AAA2C" w14:textId="2B9F673A" w:rsidR="00E70C88" w:rsidRDefault="00E70C88"/>
                          <w:p w14:paraId="1D47DEAF" w14:textId="6936A568" w:rsidR="00E70C88" w:rsidRDefault="00E70C88"/>
                          <w:p w14:paraId="70746BB5" w14:textId="3D54F24B" w:rsidR="00E70C88" w:rsidRDefault="00E70C88"/>
                          <w:p w14:paraId="7EE004AE" w14:textId="73207474" w:rsidR="00E70C88" w:rsidRDefault="00E70C88"/>
                          <w:p w14:paraId="3F20800D" w14:textId="5CDD3A94" w:rsidR="00E70C88" w:rsidRDefault="00E70C88"/>
                          <w:p w14:paraId="2E1D2106" w14:textId="2E88B42E" w:rsidR="00E70C88" w:rsidRDefault="00E70C88"/>
                          <w:p w14:paraId="4EF77DA7" w14:textId="77777777" w:rsidR="00E70C88" w:rsidRDefault="00E70C88" w:rsidP="006029AB">
                            <w:pPr>
                              <w:spacing w:line="276" w:lineRule="auto"/>
                              <w:rPr>
                                <w:b/>
                                <w:color w:val="000000" w:themeColor="text1"/>
                              </w:rPr>
                            </w:pPr>
                          </w:p>
                          <w:p w14:paraId="44C9FB82" w14:textId="5669F727" w:rsidR="00E70C88" w:rsidRPr="006029AB" w:rsidRDefault="00E70C88" w:rsidP="006029AB">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C05C7AD"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095" type="#_x0000_t202" style="position:absolute;left:0;text-align:left;margin-left:-1.05pt;margin-top:2.85pt;width:429.6pt;height:631.4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" fillcolor="white [3201]" strokeweight="1.5pt">
                <v:textbox>
                  <w:txbxContent>
                    <w:p w14:paraId="6EAFA6AF" w14:textId="2DF50D39" w:rsidR="00E70C88" w:rsidRDefault="00E70C88"/>
                    <w:p w14:paraId="2D0919E0" w14:textId="51327BDE" w:rsidR="00E70C88" w:rsidRDefault="00E70C88"/>
                    <w:p w14:paraId="18C6D728" w14:textId="1F38D567" w:rsidR="00E70C88" w:rsidRDefault="00E70C88"/>
                    <w:p w14:paraId="625F88EA" w14:textId="06145134" w:rsidR="00E70C88" w:rsidRDefault="00E70C88"/>
                    <w:p w14:paraId="547BE359" w14:textId="2FCDB4A9" w:rsidR="00E70C88" w:rsidRDefault="00E70C88"/>
                    <w:p w14:paraId="01987D62" w14:textId="520EBEBD" w:rsidR="00E70C88" w:rsidRDefault="00E70C88"/>
                    <w:p w14:paraId="1AB843F6" w14:textId="2A13F781" w:rsidR="00E70C88" w:rsidRDefault="00E70C88"/>
                    <w:p w14:paraId="5B0AE01C" w14:textId="4B44809E" w:rsidR="00E70C88" w:rsidRDefault="00E70C88"/>
                    <w:p w14:paraId="1E06FD33" w14:textId="0D2C522A" w:rsidR="00E70C88" w:rsidRDefault="00E70C88"/>
                    <w:p w14:paraId="7858D76B" w14:textId="034D0CA0" w:rsidR="00E70C88" w:rsidRDefault="00E70C88"/>
                    <w:p w14:paraId="3DEA0734" w14:textId="56232EC2" w:rsidR="00E70C88" w:rsidRDefault="00E70C88"/>
                    <w:p w14:paraId="1EC5A34B" w14:textId="1F162D6B" w:rsidR="00E70C88" w:rsidRDefault="00E70C88"/>
                    <w:p w14:paraId="24C759A0" w14:textId="0EC61BC8" w:rsidR="00E70C88" w:rsidRDefault="00E70C88" w:rsidP="006029AB">
                      <w:pPr>
                        <w:spacing w:line="480" w:lineRule="auto"/>
                        <w:jc w:val="center"/>
                      </w:pPr>
                    </w:p>
                    <w:p w14:paraId="4E89450D" w14:textId="1B3F3A76" w:rsidR="00E70C88" w:rsidRPr="006029AB" w:rsidRDefault="00E70C88" w:rsidP="006029AB">
                      <w:pPr>
                        <w:spacing w:line="480" w:lineRule="auto"/>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61247429" w14:textId="032ADCBE" w:rsidR="00E70C88" w:rsidRDefault="00E70C88"/>
                    <w:p w14:paraId="1E631069" w14:textId="59794624" w:rsidR="00E70C88" w:rsidRDefault="00E70C88"/>
                    <w:p w14:paraId="1C84B430" w14:textId="2A015880" w:rsidR="00E70C88" w:rsidRDefault="00E70C88"/>
                    <w:p w14:paraId="10ACEFC8" w14:textId="557797DB" w:rsidR="00E70C88" w:rsidRDefault="00E70C88"/>
                    <w:p w14:paraId="6809A258" w14:textId="54A5F87D" w:rsidR="00E70C88" w:rsidRDefault="00E70C88"/>
                    <w:p w14:paraId="7E3AAA2C" w14:textId="2B9F673A" w:rsidR="00E70C88" w:rsidRDefault="00E70C88"/>
                    <w:p w14:paraId="1D47DEAF" w14:textId="6936A568" w:rsidR="00E70C88" w:rsidRDefault="00E70C88"/>
                    <w:p w14:paraId="70746BB5" w14:textId="3D54F24B" w:rsidR="00E70C88" w:rsidRDefault="00E70C88"/>
                    <w:p w14:paraId="7EE004AE" w14:textId="73207474" w:rsidR="00E70C88" w:rsidRDefault="00E70C88"/>
                    <w:p w14:paraId="3F20800D" w14:textId="5CDD3A94" w:rsidR="00E70C88" w:rsidRDefault="00E70C88"/>
                    <w:p w14:paraId="2E1D2106" w14:textId="2E88B42E" w:rsidR="00E70C88" w:rsidRDefault="00E70C88"/>
                    <w:p w14:paraId="4EF77DA7" w14:textId="77777777" w:rsidR="00E70C88" w:rsidRDefault="00E70C88" w:rsidP="006029AB">
                      <w:pPr>
                        <w:spacing w:line="276" w:lineRule="auto"/>
                        <w:rPr>
                          <w:b/>
                          <w:color w:val="000000" w:themeColor="text1"/>
                        </w:rPr>
                      </w:pPr>
                    </w:p>
                    <w:p w14:paraId="44C9FB82" w14:textId="5669F727" w:rsidR="00E70C88" w:rsidRPr="006029AB" w:rsidRDefault="00E70C88" w:rsidP="006029AB">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C05C7AD" w14:textId="77777777" w:rsidR="00E70C88" w:rsidRDefault="00E70C88"/>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4D648310" wp14:editId="1EDCA085">
                <wp:simplePos x="0" y="0"/>
                <wp:positionH relativeFrom="margin">
                  <wp:posOffset>200025</wp:posOffset>
                </wp:positionH>
                <wp:positionV relativeFrom="paragraph">
                  <wp:posOffset>3458698</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E70C88" w:rsidRPr="00F93974" w14:paraId="55A22C45" w14:textId="73C0E389" w:rsidTr="00244720">
                              <w:trPr>
                                <w:trHeight w:val="226"/>
                              </w:trPr>
                              <w:tc>
                                <w:tcPr>
                                  <w:tcW w:w="889" w:type="dxa"/>
                                  <w:vAlign w:val="center"/>
                                </w:tcPr>
                                <w:p w14:paraId="6C5B2954" w14:textId="77777777"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E70C88" w:rsidRPr="00F93974" w:rsidRDefault="00E70C88"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096" type="#_x0000_t202" style="position:absolute;left:0;text-align:left;margin-left:15.75pt;margin-top:272.35pt;width:424.8pt;height:26.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1KY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E70C88" w:rsidRPr="00F93974" w14:paraId="55A22C45" w14:textId="73C0E389" w:rsidTr="00244720">
                        <w:trPr>
                          <w:trHeight w:val="226"/>
                        </w:trPr>
                        <w:tc>
                          <w:tcPr>
                            <w:tcW w:w="889" w:type="dxa"/>
                            <w:vAlign w:val="center"/>
                          </w:tcPr>
                          <w:p w14:paraId="6C5B2954" w14:textId="77777777"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E70C88" w:rsidRPr="00F93974" w:rsidRDefault="00E70C88"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E70C88" w:rsidRPr="00F93974" w:rsidRDefault="00E70C88" w:rsidP="00A52C83"/>
                  </w:txbxContent>
                </v:textbox>
                <w10:wrap anchorx="margin"/>
              </v:shape>
            </w:pict>
          </mc:Fallback>
        </mc:AlternateContent>
      </w:r>
      <w:r>
        <w:rPr>
          <w:noProof/>
        </w:rPr>
        <w:drawing>
          <wp:anchor distT="0" distB="0" distL="114300" distR="114300" simplePos="0" relativeHeight="251641856" behindDoc="0" locked="0" layoutInCell="1" allowOverlap="1" wp14:anchorId="2578349E" wp14:editId="4996683C">
            <wp:simplePos x="0" y="0"/>
            <wp:positionH relativeFrom="margin">
              <wp:posOffset>103505</wp:posOffset>
            </wp:positionH>
            <wp:positionV relativeFrom="paragraph">
              <wp:posOffset>194310</wp:posOffset>
            </wp:positionV>
            <wp:extent cx="5250180" cy="3676015"/>
            <wp:effectExtent l="0" t="0" r="7620" b="63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99EF537" w14:textId="4F34FD93" w:rsidR="00336469" w:rsidRDefault="006029AB" w:rsidP="006029AB">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78CEB7CE" wp14:editId="7008D270">
                <wp:simplePos x="0" y="0"/>
                <wp:positionH relativeFrom="margin">
                  <wp:posOffset>32385</wp:posOffset>
                </wp:positionH>
                <wp:positionV relativeFrom="paragraph">
                  <wp:posOffset>7007518</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E70C88" w14:paraId="74F9AE14" w14:textId="77777777" w:rsidTr="001462BA">
                              <w:trPr>
                                <w:trHeight w:val="143"/>
                              </w:trPr>
                              <w:tc>
                                <w:tcPr>
                                  <w:tcW w:w="823" w:type="dxa"/>
                                  <w:vAlign w:val="center"/>
                                </w:tcPr>
                                <w:p w14:paraId="22A72E3B" w14:textId="77777777"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E70C88" w:rsidRDefault="00E70C88"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097" type="#_x0000_t202" style="position:absolute;margin-left:2.55pt;margin-top:551.75pt;width:469.2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E70C88" w14:paraId="74F9AE14" w14:textId="77777777" w:rsidTr="001462BA">
                        <w:trPr>
                          <w:trHeight w:val="143"/>
                        </w:trPr>
                        <w:tc>
                          <w:tcPr>
                            <w:tcW w:w="823" w:type="dxa"/>
                            <w:vAlign w:val="center"/>
                          </w:tcPr>
                          <w:p w14:paraId="22A72E3B" w14:textId="77777777"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E70C88" w:rsidRPr="001462BA" w:rsidRDefault="00E70C88"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E70C88" w:rsidRDefault="00E70C88" w:rsidP="000A35DA"/>
                  </w:txbxContent>
                </v:textbox>
                <w10:wrap anchorx="margin"/>
              </v:shape>
            </w:pict>
          </mc:Fallback>
        </mc:AlternateContent>
      </w:r>
      <w:r>
        <w:rPr>
          <w:noProof/>
        </w:rPr>
        <w:drawing>
          <wp:anchor distT="0" distB="0" distL="114300" distR="114300" simplePos="0" relativeHeight="251680768" behindDoc="0" locked="0" layoutInCell="1" allowOverlap="1" wp14:anchorId="0154429F" wp14:editId="4CA77BCA">
            <wp:simplePos x="0" y="0"/>
            <wp:positionH relativeFrom="column">
              <wp:posOffset>103505</wp:posOffset>
            </wp:positionH>
            <wp:positionV relativeFrom="paragraph">
              <wp:posOffset>3750945</wp:posOffset>
            </wp:positionV>
            <wp:extent cx="5250180" cy="3616325"/>
            <wp:effectExtent l="0" t="0" r="7620" b="3175"/>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2B99AE3A" w14:textId="77777777" w:rsidR="006029AB" w:rsidRDefault="006029AB" w:rsidP="00244720">
      <w:pPr>
        <w:spacing w:line="276" w:lineRule="auto"/>
        <w:rPr>
          <w:rFonts w:ascii="Times New Roman" w:hAnsi="Times New Roman" w:cs="Times New Roman"/>
          <w:b/>
          <w:color w:val="000000" w:themeColor="text1"/>
          <w:sz w:val="24"/>
          <w:szCs w:val="24"/>
        </w:rPr>
      </w:pPr>
    </w:p>
    <w:p w14:paraId="175BC6EA" w14:textId="1AC910B9" w:rsidR="00244720" w:rsidRPr="006029AB" w:rsidRDefault="00244720" w:rsidP="006029AB">
      <w:pPr>
        <w:spacing w:line="360" w:lineRule="auto"/>
        <w:rPr>
          <w:rFonts w:ascii="Times New Roman" w:hAnsi="Times New Roman" w:cs="Times New Roman"/>
          <w:color w:val="000000" w:themeColor="text1"/>
          <w:sz w:val="24"/>
          <w:szCs w:val="24"/>
        </w:rPr>
      </w:pPr>
      <w:bookmarkStart w:id="122" w:name="_Toc53631490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03CF0">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w:t>
      </w:r>
      <w:r w:rsidRPr="006029AB">
        <w:rPr>
          <w:rFonts w:ascii="Times New Roman" w:hAnsi="Times New Roman" w:cs="Times New Roman"/>
          <w:color w:val="000000" w:themeColor="text1"/>
          <w:sz w:val="24"/>
          <w:szCs w:val="24"/>
        </w:rPr>
        <w:t xml:space="preserve">Mean Plant height </w:t>
      </w:r>
      <w:r w:rsidR="006029AB">
        <w:rPr>
          <w:rFonts w:ascii="Times New Roman" w:hAnsi="Times New Roman" w:cs="Times New Roman"/>
          <w:color w:val="000000" w:themeColor="text1"/>
          <w:sz w:val="24"/>
          <w:szCs w:val="24"/>
        </w:rPr>
        <w:t>of</w:t>
      </w:r>
      <w:r w:rsidRPr="006029AB">
        <w:rPr>
          <w:rFonts w:ascii="Times New Roman" w:hAnsi="Times New Roman" w:cs="Times New Roman"/>
          <w:color w:val="000000" w:themeColor="text1"/>
          <w:sz w:val="24"/>
          <w:szCs w:val="24"/>
        </w:rPr>
        <w:t xml:space="preserve"> </w:t>
      </w:r>
      <w:r w:rsidRPr="006029AB">
        <w:rPr>
          <w:rFonts w:ascii="Times New Roman" w:hAnsi="Times New Roman" w:cs="Times New Roman"/>
          <w:sz w:val="24"/>
          <w:szCs w:val="24"/>
        </w:rPr>
        <w:t>(a) Bg 360 and (b) Bg 374</w:t>
      </w:r>
      <w:r w:rsidR="00D435D1" w:rsidRPr="006029AB">
        <w:rPr>
          <w:rFonts w:ascii="Times New Roman" w:hAnsi="Times New Roman" w:cs="Times New Roman"/>
          <w:color w:val="000000" w:themeColor="text1"/>
          <w:sz w:val="24"/>
          <w:szCs w:val="24"/>
        </w:rPr>
        <w:t xml:space="preserve"> at 7, 14, 21, 28, 35 and 42 DAE</w:t>
      </w:r>
      <w:bookmarkEnd w:id="122"/>
    </w:p>
    <w:p w14:paraId="69E2DA96" w14:textId="5907292E" w:rsidR="00D435D1" w:rsidRPr="006029AB" w:rsidRDefault="00D435D1"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5F91416" w14:textId="5F633B48"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3" w:name="_Toc536292092"/>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 xml:space="preserve">.2.2.2 Ground </w:t>
      </w:r>
      <w:r w:rsidR="00CF67C6">
        <w:rPr>
          <w:rFonts w:ascii="Times New Roman" w:hAnsi="Times New Roman" w:cs="Times New Roman"/>
          <w:b/>
          <w:i w:val="0"/>
          <w:color w:val="auto"/>
          <w:sz w:val="24"/>
          <w:szCs w:val="24"/>
        </w:rPr>
        <w:t>C</w:t>
      </w:r>
      <w:r w:rsidRPr="00F93974">
        <w:rPr>
          <w:rFonts w:ascii="Times New Roman" w:hAnsi="Times New Roman" w:cs="Times New Roman"/>
          <w:b/>
          <w:i w:val="0"/>
          <w:color w:val="auto"/>
          <w:sz w:val="24"/>
          <w:szCs w:val="24"/>
        </w:rPr>
        <w:t xml:space="preserve">over </w:t>
      </w:r>
      <w:r w:rsidR="00CF67C6">
        <w:rPr>
          <w:rFonts w:ascii="Times New Roman" w:hAnsi="Times New Roman" w:cs="Times New Roman"/>
          <w:b/>
          <w:i w:val="0"/>
          <w:color w:val="auto"/>
          <w:sz w:val="24"/>
          <w:szCs w:val="24"/>
        </w:rPr>
        <w:t>P</w:t>
      </w:r>
      <w:r w:rsidRPr="00F93974">
        <w:rPr>
          <w:rFonts w:ascii="Times New Roman" w:hAnsi="Times New Roman" w:cs="Times New Roman"/>
          <w:b/>
          <w:i w:val="0"/>
          <w:color w:val="auto"/>
          <w:sz w:val="24"/>
          <w:szCs w:val="24"/>
        </w:rPr>
        <w:t>ercentage</w:t>
      </w:r>
      <w:bookmarkEnd w:id="123"/>
    </w:p>
    <w:p w14:paraId="695181C8" w14:textId="53B50933"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w:t>
      </w:r>
      <w:r w:rsidR="00B633B7">
        <w:rPr>
          <w:rFonts w:ascii="Times New Roman" w:hAnsi="Times New Roman" w:cs="Times New Roman"/>
          <w:i w:val="0"/>
          <w:color w:val="auto"/>
          <w:sz w:val="24"/>
          <w:szCs w:val="24"/>
        </w:rPr>
        <w:t>c</w:t>
      </w:r>
      <w:r w:rsidRPr="00770677">
        <w:rPr>
          <w:rFonts w:ascii="Times New Roman" w:hAnsi="Times New Roman" w:cs="Times New Roman"/>
          <w:i w:val="0"/>
          <w:color w:val="auto"/>
          <w:sz w:val="24"/>
          <w:szCs w:val="24"/>
        </w:rPr>
        <w:t xml:space="preserve">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4" w:name="_Toc533923426"/>
    </w:p>
    <w:bookmarkEnd w:id="124"/>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402E71B0" w:rsidR="00D16D14" w:rsidRDefault="00E7639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620352" behindDoc="1" locked="0" layoutInCell="1" allowOverlap="1" wp14:anchorId="5F756DA9" wp14:editId="0E05850A">
                <wp:simplePos x="0" y="0"/>
                <wp:positionH relativeFrom="column">
                  <wp:posOffset>7447</wp:posOffset>
                </wp:positionH>
                <wp:positionV relativeFrom="paragraph">
                  <wp:posOffset>55765</wp:posOffset>
                </wp:positionV>
                <wp:extent cx="5461000" cy="8125690"/>
                <wp:effectExtent l="0" t="0" r="25400" b="27940"/>
                <wp:wrapNone/>
                <wp:docPr id="43" name="Text Box 43"/>
                <wp:cNvGraphicFramePr/>
                <a:graphic xmlns:a="http://schemas.openxmlformats.org/drawingml/2006/main">
                  <a:graphicData uri="http://schemas.microsoft.com/office/word/2010/wordprocessingShape">
                    <wps:wsp>
                      <wps:cNvSpPr txBox="1"/>
                      <wps:spPr>
                        <a:xfrm>
                          <a:off x="0" y="0"/>
                          <a:ext cx="5461000" cy="8125690"/>
                        </a:xfrm>
                        <a:prstGeom prst="rect">
                          <a:avLst/>
                        </a:prstGeom>
                        <a:solidFill>
                          <a:schemeClr val="lt1"/>
                        </a:solidFill>
                        <a:ln w="19050">
                          <a:solidFill>
                            <a:prstClr val="black"/>
                          </a:solidFill>
                        </a:ln>
                      </wps:spPr>
                      <wps:txbx>
                        <w:txbxContent>
                          <w:p w14:paraId="5F20D9C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1A531734" w:rsidR="00E70C88" w:rsidRPr="006029AB" w:rsidRDefault="00E70C88" w:rsidP="006029AB">
                            <w:pPr>
                              <w:widowControl w:val="0"/>
                              <w:autoSpaceDE w:val="0"/>
                              <w:autoSpaceDN w:val="0"/>
                              <w:adjustRightInd w:val="0"/>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22F959F9" w14:textId="2B686904"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29051E2C"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635041" w14:textId="77777777" w:rsidR="00E70C88" w:rsidRDefault="00E70C88" w:rsidP="006029AB">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6EC1892B" w14:textId="5AC01BD9" w:rsidR="00E70C88" w:rsidRPr="00E76394" w:rsidRDefault="00E70C88" w:rsidP="00E76394">
                            <w:pPr>
                              <w:widowControl w:val="0"/>
                              <w:autoSpaceDE w:val="0"/>
                              <w:autoSpaceDN w:val="0"/>
                              <w:adjustRightInd w:val="0"/>
                              <w:spacing w:line="276"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D0B38D3" w14:textId="728FC4A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098" type="#_x0000_t202" style="position:absolute;margin-left:.6pt;margin-top:4.4pt;width:430pt;height:639.8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" fillcolor="white [3201]" strokeweight="1.5pt">
                <v:textbox>
                  <w:txbxContent>
                    <w:p w14:paraId="5F20D9C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1A531734" w:rsidR="00E70C88" w:rsidRPr="006029AB" w:rsidRDefault="00E70C88" w:rsidP="006029AB">
                      <w:pPr>
                        <w:widowControl w:val="0"/>
                        <w:autoSpaceDE w:val="0"/>
                        <w:autoSpaceDN w:val="0"/>
                        <w:adjustRightInd w:val="0"/>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22F959F9" w14:textId="2B686904"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29051E2C"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635041" w14:textId="77777777" w:rsidR="00E70C88" w:rsidRDefault="00E70C88" w:rsidP="006029AB">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6EC1892B" w14:textId="5AC01BD9" w:rsidR="00E70C88" w:rsidRPr="00E76394" w:rsidRDefault="00E70C88" w:rsidP="00E76394">
                      <w:pPr>
                        <w:widowControl w:val="0"/>
                        <w:autoSpaceDE w:val="0"/>
                        <w:autoSpaceDN w:val="0"/>
                        <w:adjustRightInd w:val="0"/>
                        <w:spacing w:line="276"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D0B38D3" w14:textId="728FC4A6"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E70C88" w:rsidRDefault="00E70C88"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E70C88" w:rsidRDefault="00E70C88"/>
                  </w:txbxContent>
                </v:textbox>
              </v:shape>
            </w:pict>
          </mc:Fallback>
        </mc:AlternateContent>
      </w:r>
      <w:r w:rsidR="00616F0A">
        <w:rPr>
          <w:noProof/>
        </w:rPr>
        <mc:AlternateContent>
          <mc:Choice Requires="wps">
            <w:drawing>
              <wp:anchor distT="0" distB="0" distL="114300" distR="114300" simplePos="0" relativeHeight="251645952" behindDoc="0" locked="0" layoutInCell="1" allowOverlap="1" wp14:anchorId="67B8A72D" wp14:editId="22A4EAAD">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E70C88" w:rsidRPr="00CC4918" w14:paraId="40E910C5" w14:textId="77777777" w:rsidTr="00CC4918">
                              <w:trPr>
                                <w:trHeight w:val="124"/>
                              </w:trPr>
                              <w:tc>
                                <w:tcPr>
                                  <w:tcW w:w="824" w:type="dxa"/>
                                  <w:vAlign w:val="center"/>
                                </w:tcPr>
                                <w:p w14:paraId="6B903070" w14:textId="77777777"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E70C88" w:rsidRPr="00CC4918" w:rsidRDefault="00E70C88"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E70C88" w:rsidRPr="00CC4918" w:rsidRDefault="00E70C88"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E70C88" w:rsidRDefault="00E70C88"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099" type="#_x0000_t202" style="position:absolute;margin-left:113pt;margin-top:259.7pt;width:458pt;height:38.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PerMwIAAF0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E70C88" w:rsidRPr="00CC4918" w14:paraId="40E910C5" w14:textId="77777777" w:rsidTr="00CC4918">
                        <w:trPr>
                          <w:trHeight w:val="124"/>
                        </w:trPr>
                        <w:tc>
                          <w:tcPr>
                            <w:tcW w:w="824" w:type="dxa"/>
                            <w:vAlign w:val="center"/>
                          </w:tcPr>
                          <w:p w14:paraId="6B903070" w14:textId="77777777"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E70C88" w:rsidRPr="00CC4918" w:rsidRDefault="00E70C88"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E70C88" w:rsidRPr="00CC4918" w:rsidRDefault="00E70C88"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E70C88" w:rsidRPr="00CC4918" w:rsidRDefault="00E70C88"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E70C88" w:rsidRDefault="00E70C88" w:rsidP="00623BD5"/>
                  </w:txbxContent>
                </v:textbox>
                <w10:wrap anchorx="page"/>
              </v:shape>
            </w:pict>
          </mc:Fallback>
        </mc:AlternateContent>
      </w:r>
      <w:r w:rsidR="00C30D26">
        <w:rPr>
          <w:noProof/>
        </w:rPr>
        <w:drawing>
          <wp:anchor distT="0" distB="0" distL="114300" distR="114300" simplePos="0" relativeHeight="251684864" behindDoc="1" locked="0" layoutInCell="1" allowOverlap="1" wp14:anchorId="00405BCC" wp14:editId="1F598D79">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2A0DA476" w:rsidR="00D16D14" w:rsidRDefault="006029AB"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3840" behindDoc="0" locked="0" layoutInCell="1" allowOverlap="1" wp14:anchorId="2A99B083" wp14:editId="689B4DD0">
                <wp:simplePos x="0" y="0"/>
                <wp:positionH relativeFrom="page">
                  <wp:posOffset>1227455</wp:posOffset>
                </wp:positionH>
                <wp:positionV relativeFrom="paragraph">
                  <wp:posOffset>3175147</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E70C88" w:rsidRPr="00CC4918" w14:paraId="186EE8B9" w14:textId="77777777" w:rsidTr="00CC4918">
                              <w:trPr>
                                <w:trHeight w:val="137"/>
                              </w:trPr>
                              <w:tc>
                                <w:tcPr>
                                  <w:tcW w:w="1139" w:type="dxa"/>
                                  <w:vAlign w:val="center"/>
                                </w:tcPr>
                                <w:p w14:paraId="6D52A776" w14:textId="77777777"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E70C88" w:rsidRDefault="00E70C88"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00" type="#_x0000_t202" style="position:absolute;margin-left:96.65pt;margin-top:250pt;width:469.2pt;height:38.4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E70C88" w:rsidRPr="00CC4918" w14:paraId="186EE8B9" w14:textId="77777777" w:rsidTr="00CC4918">
                        <w:trPr>
                          <w:trHeight w:val="137"/>
                        </w:trPr>
                        <w:tc>
                          <w:tcPr>
                            <w:tcW w:w="1139" w:type="dxa"/>
                            <w:vAlign w:val="center"/>
                          </w:tcPr>
                          <w:p w14:paraId="6D52A776" w14:textId="77777777"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E70C88" w:rsidRPr="00CC4918" w:rsidRDefault="00E70C88"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E70C88" w:rsidRDefault="00E70C88" w:rsidP="00623BD5"/>
                  </w:txbxContent>
                </v:textbox>
                <w10:wrap anchorx="page"/>
              </v:shape>
            </w:pict>
          </mc:Fallback>
        </mc:AlternateContent>
      </w:r>
      <w:r w:rsidRPr="005C7D57">
        <w:rPr>
          <w:noProof/>
          <w:shd w:val="clear" w:color="auto" w:fill="000000" w:themeFill="text1"/>
        </w:rPr>
        <w:drawing>
          <wp:anchor distT="0" distB="0" distL="114300" distR="114300" simplePos="0" relativeHeight="251682816" behindDoc="0" locked="0" layoutInCell="1" allowOverlap="1" wp14:anchorId="270E4D66" wp14:editId="14B6B445">
            <wp:simplePos x="0" y="0"/>
            <wp:positionH relativeFrom="column">
              <wp:posOffset>189865</wp:posOffset>
            </wp:positionH>
            <wp:positionV relativeFrom="paragraph">
              <wp:posOffset>233094</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E76394">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088824D6" w14:textId="77777777" w:rsidR="00711DCE" w:rsidRDefault="00711DCE" w:rsidP="00E76394">
      <w:pPr>
        <w:pStyle w:val="Caption"/>
        <w:spacing w:line="276" w:lineRule="auto"/>
        <w:rPr>
          <w:rFonts w:ascii="Times New Roman" w:hAnsi="Times New Roman" w:cs="Times New Roman"/>
          <w:b/>
          <w:i w:val="0"/>
          <w:color w:val="auto"/>
          <w:sz w:val="24"/>
          <w:szCs w:val="24"/>
        </w:rPr>
      </w:pPr>
      <w:bookmarkStart w:id="126" w:name="_Toc536314904"/>
    </w:p>
    <w:p w14:paraId="40F3DF9F" w14:textId="6971AD48" w:rsidR="00F546D3" w:rsidRPr="00E76394" w:rsidRDefault="00F546D3" w:rsidP="00E76394">
      <w:pPr>
        <w:pStyle w:val="Caption"/>
        <w:spacing w:line="276" w:lineRule="auto"/>
        <w:rPr>
          <w:rFonts w:ascii="Times New Roman" w:hAnsi="Times New Roman" w:cs="Times New Roman"/>
          <w:i w:val="0"/>
          <w:color w:val="000000" w:themeColor="text1"/>
          <w:sz w:val="24"/>
          <w:szCs w:val="24"/>
        </w:rPr>
      </w:pPr>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sidRPr="00E76394">
        <w:rPr>
          <w:rFonts w:ascii="Times New Roman" w:hAnsi="Times New Roman" w:cs="Times New Roman"/>
          <w:i w:val="0"/>
          <w:color w:val="auto"/>
          <w:sz w:val="24"/>
          <w:szCs w:val="24"/>
        </w:rPr>
        <w:t>G</w:t>
      </w:r>
      <w:r w:rsidRPr="00E76394">
        <w:rPr>
          <w:rFonts w:ascii="Times New Roman" w:hAnsi="Times New Roman" w:cs="Times New Roman"/>
          <w:i w:val="0"/>
          <w:color w:val="auto"/>
          <w:sz w:val="24"/>
          <w:szCs w:val="24"/>
        </w:rPr>
        <w:t>round cover %</w:t>
      </w:r>
      <w:r w:rsidR="00E76394" w:rsidRPr="00E76394">
        <w:rPr>
          <w:rFonts w:ascii="Times New Roman" w:hAnsi="Times New Roman" w:cs="Times New Roman"/>
          <w:i w:val="0"/>
          <w:color w:val="auto"/>
          <w:sz w:val="24"/>
          <w:szCs w:val="24"/>
        </w:rPr>
        <w:t xml:space="preserve"> of</w:t>
      </w:r>
      <w:r w:rsidRPr="00E76394">
        <w:rPr>
          <w:rFonts w:ascii="Times New Roman" w:hAnsi="Times New Roman" w:cs="Times New Roman"/>
          <w:i w:val="0"/>
          <w:color w:val="auto"/>
          <w:sz w:val="24"/>
          <w:szCs w:val="24"/>
        </w:rPr>
        <w:t xml:space="preserve"> (a) Bg 360 and (b) Bg 374</w:t>
      </w:r>
      <w:r w:rsidR="00E76394" w:rsidRPr="00E76394">
        <w:rPr>
          <w:rFonts w:ascii="Times New Roman" w:hAnsi="Times New Roman" w:cs="Times New Roman"/>
          <w:i w:val="0"/>
          <w:color w:val="auto"/>
          <w:sz w:val="24"/>
          <w:szCs w:val="24"/>
        </w:rPr>
        <w:t xml:space="preserve"> </w:t>
      </w:r>
      <w:r w:rsidR="00E76394" w:rsidRPr="00E76394">
        <w:rPr>
          <w:rFonts w:ascii="Times New Roman" w:hAnsi="Times New Roman" w:cs="Times New Roman"/>
          <w:i w:val="0"/>
          <w:color w:val="000000" w:themeColor="text1"/>
          <w:sz w:val="24"/>
          <w:szCs w:val="24"/>
        </w:rPr>
        <w:t>at 7, 14, 21, 28, 35 and 42 DAE</w:t>
      </w:r>
      <w:bookmarkEnd w:id="126"/>
    </w:p>
    <w:p w14:paraId="01AEB3EE" w14:textId="45800062" w:rsidR="00E76394" w:rsidRPr="00E76394" w:rsidRDefault="00E76394" w:rsidP="00E76394">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775F6A9" w14:textId="507E25B0" w:rsidR="00515378" w:rsidRDefault="007B173F" w:rsidP="008F49AA">
      <w:pPr>
        <w:pStyle w:val="Heading4"/>
        <w:rPr>
          <w:rFonts w:ascii="Times New Roman" w:hAnsi="Times New Roman" w:cs="Times New Roman"/>
          <w:b/>
          <w:i w:val="0"/>
          <w:color w:val="000000" w:themeColor="text1"/>
          <w:sz w:val="24"/>
          <w:szCs w:val="24"/>
        </w:rPr>
      </w:pPr>
      <w:bookmarkStart w:id="127" w:name="_Toc536292093"/>
      <w:bookmarkEnd w:id="125"/>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w:t>
      </w:r>
      <w:r w:rsidR="00CF67C6">
        <w:rPr>
          <w:rFonts w:ascii="Times New Roman" w:hAnsi="Times New Roman" w:cs="Times New Roman"/>
          <w:b/>
          <w:i w:val="0"/>
          <w:color w:val="000000" w:themeColor="text1"/>
          <w:sz w:val="24"/>
          <w:szCs w:val="24"/>
        </w:rPr>
        <w:t>P</w:t>
      </w:r>
      <w:r>
        <w:rPr>
          <w:rFonts w:ascii="Times New Roman" w:hAnsi="Times New Roman" w:cs="Times New Roman"/>
          <w:b/>
          <w:i w:val="0"/>
          <w:color w:val="000000" w:themeColor="text1"/>
          <w:sz w:val="24"/>
          <w:szCs w:val="24"/>
        </w:rPr>
        <w:t xml:space="preserve">lants per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CF67C6">
        <w:rPr>
          <w:rFonts w:ascii="Times New Roman" w:hAnsi="Times New Roman" w:cs="Times New Roman"/>
          <w:b/>
          <w:i w:val="0"/>
          <w:color w:val="000000" w:themeColor="text1"/>
          <w:sz w:val="24"/>
          <w:szCs w:val="24"/>
        </w:rPr>
        <w:t>M</w:t>
      </w:r>
      <w:r w:rsidR="00080D0E">
        <w:rPr>
          <w:rFonts w:ascii="Times New Roman" w:hAnsi="Times New Roman" w:cs="Times New Roman"/>
          <w:b/>
          <w:i w:val="0"/>
          <w:color w:val="000000" w:themeColor="text1"/>
          <w:sz w:val="24"/>
          <w:szCs w:val="24"/>
        </w:rPr>
        <w:t>eter</w:t>
      </w:r>
      <w:bookmarkEnd w:id="127"/>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5FACF4C1" w:rsidR="00990EEE" w:rsidRDefault="009376AA" w:rsidP="00A47469">
      <w:pPr>
        <w:pStyle w:val="Caption"/>
      </w:pPr>
      <w:r>
        <w:rPr>
          <w:noProof/>
        </w:rPr>
        <w:lastRenderedPageBreak/>
        <mc:AlternateContent>
          <mc:Choice Requires="wps">
            <w:drawing>
              <wp:anchor distT="0" distB="0" distL="114300" distR="114300" simplePos="0" relativeHeight="251619328" behindDoc="1" locked="0" layoutInCell="1" allowOverlap="1" wp14:anchorId="3763BF8F" wp14:editId="09041660">
                <wp:simplePos x="0" y="0"/>
                <wp:positionH relativeFrom="column">
                  <wp:posOffset>-2449</wp:posOffset>
                </wp:positionH>
                <wp:positionV relativeFrom="paragraph">
                  <wp:posOffset>20139</wp:posOffset>
                </wp:positionV>
                <wp:extent cx="5549900" cy="8011885"/>
                <wp:effectExtent l="0" t="0" r="12700" b="27305"/>
                <wp:wrapNone/>
                <wp:docPr id="8" name="Text Box 8"/>
                <wp:cNvGraphicFramePr/>
                <a:graphic xmlns:a="http://schemas.openxmlformats.org/drawingml/2006/main">
                  <a:graphicData uri="http://schemas.microsoft.com/office/word/2010/wordprocessingShape">
                    <wps:wsp>
                      <wps:cNvSpPr txBox="1"/>
                      <wps:spPr>
                        <a:xfrm>
                          <a:off x="0" y="0"/>
                          <a:ext cx="5549900" cy="8011885"/>
                        </a:xfrm>
                        <a:prstGeom prst="rect">
                          <a:avLst/>
                        </a:prstGeom>
                        <a:solidFill>
                          <a:schemeClr val="lt1"/>
                        </a:solidFill>
                        <a:ln w="19050">
                          <a:solidFill>
                            <a:prstClr val="black"/>
                          </a:solidFill>
                        </a:ln>
                      </wps:spPr>
                      <wps:txbx>
                        <w:txbxContent>
                          <w:p w14:paraId="2CF61628" w14:textId="269D3A43" w:rsidR="00E70C88" w:rsidRDefault="00E70C88"/>
                          <w:p w14:paraId="78D0DCDA" w14:textId="7FB59718" w:rsidR="00E70C88" w:rsidRDefault="00E70C88"/>
                          <w:p w14:paraId="74727651" w14:textId="6631F257" w:rsidR="00E70C88" w:rsidRDefault="00E70C88"/>
                          <w:p w14:paraId="252AE99F" w14:textId="7A512F75" w:rsidR="00E70C88" w:rsidRDefault="00E70C88"/>
                          <w:p w14:paraId="17968C46" w14:textId="05901B25" w:rsidR="00E70C88" w:rsidRDefault="00E70C88"/>
                          <w:p w14:paraId="046E1963" w14:textId="0ED08E42" w:rsidR="00E70C88" w:rsidRDefault="00E70C88"/>
                          <w:p w14:paraId="71EE42A7" w14:textId="5C800836" w:rsidR="00E70C88" w:rsidRDefault="00E70C88"/>
                          <w:p w14:paraId="36C7F016" w14:textId="2F52481F" w:rsidR="00E70C88" w:rsidRDefault="00E70C88"/>
                          <w:p w14:paraId="02A595B9" w14:textId="256D801F" w:rsidR="00E70C88" w:rsidRDefault="00E70C88"/>
                          <w:p w14:paraId="74D8FBA7" w14:textId="433B3712" w:rsidR="00E70C88" w:rsidRDefault="00E70C88"/>
                          <w:p w14:paraId="51BC7BB0" w14:textId="46E1FA16" w:rsidR="00E70C88" w:rsidRDefault="00E70C88"/>
                          <w:p w14:paraId="6643EE17" w14:textId="5711C8DD" w:rsidR="00E70C88" w:rsidRDefault="00E70C88"/>
                          <w:p w14:paraId="60539E53" w14:textId="02EDC068" w:rsidR="00E70C88" w:rsidRDefault="00E70C88"/>
                          <w:p w14:paraId="23FDC50B" w14:textId="6061B6EF" w:rsidR="00E70C88" w:rsidRPr="00E76394" w:rsidRDefault="00E70C88" w:rsidP="00E7639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w:t>
                            </w:r>
                          </w:p>
                          <w:p w14:paraId="040978D8" w14:textId="7A6DA931" w:rsidR="00E70C88" w:rsidRDefault="00E70C88" w:rsidP="009373A5">
                            <w:pPr>
                              <w:spacing w:line="480" w:lineRule="auto"/>
                              <w:rPr>
                                <w:rFonts w:ascii="Times New Roman" w:hAnsi="Times New Roman" w:cs="Times New Roman"/>
                                <w:b/>
                                <w:sz w:val="24"/>
                                <w:szCs w:val="24"/>
                              </w:rPr>
                            </w:pPr>
                          </w:p>
                          <w:p w14:paraId="5C00BBE1" w14:textId="233482FA" w:rsidR="00E70C88" w:rsidRDefault="00E70C88" w:rsidP="009373A5">
                            <w:pPr>
                              <w:spacing w:line="480" w:lineRule="auto"/>
                              <w:rPr>
                                <w:rFonts w:ascii="Times New Roman" w:hAnsi="Times New Roman" w:cs="Times New Roman"/>
                                <w:b/>
                                <w:sz w:val="24"/>
                                <w:szCs w:val="24"/>
                              </w:rPr>
                            </w:pPr>
                          </w:p>
                          <w:p w14:paraId="30917B4D" w14:textId="58340194" w:rsidR="00E70C88" w:rsidRDefault="00E70C88" w:rsidP="009373A5">
                            <w:pPr>
                              <w:spacing w:line="480" w:lineRule="auto"/>
                              <w:rPr>
                                <w:rFonts w:ascii="Times New Roman" w:hAnsi="Times New Roman" w:cs="Times New Roman"/>
                                <w:b/>
                                <w:sz w:val="24"/>
                                <w:szCs w:val="24"/>
                              </w:rPr>
                            </w:pPr>
                          </w:p>
                          <w:p w14:paraId="5E2D64FA" w14:textId="0E87BF56" w:rsidR="00E70C88" w:rsidRDefault="00E70C88" w:rsidP="009373A5">
                            <w:pPr>
                              <w:spacing w:line="480" w:lineRule="auto"/>
                              <w:rPr>
                                <w:rFonts w:ascii="Times New Roman" w:hAnsi="Times New Roman" w:cs="Times New Roman"/>
                                <w:b/>
                                <w:sz w:val="24"/>
                                <w:szCs w:val="24"/>
                              </w:rPr>
                            </w:pPr>
                          </w:p>
                          <w:p w14:paraId="08C40B08" w14:textId="63E7DBA4" w:rsidR="00E70C88" w:rsidRDefault="00E70C88" w:rsidP="009373A5">
                            <w:pPr>
                              <w:spacing w:line="480" w:lineRule="auto"/>
                              <w:rPr>
                                <w:rFonts w:ascii="Times New Roman" w:hAnsi="Times New Roman" w:cs="Times New Roman"/>
                                <w:b/>
                                <w:sz w:val="24"/>
                                <w:szCs w:val="24"/>
                              </w:rPr>
                            </w:pPr>
                          </w:p>
                          <w:p w14:paraId="50E20316" w14:textId="099D3B09" w:rsidR="00E70C88" w:rsidRDefault="00E70C88" w:rsidP="009373A5">
                            <w:pPr>
                              <w:spacing w:line="480" w:lineRule="auto"/>
                              <w:rPr>
                                <w:rFonts w:ascii="Times New Roman" w:hAnsi="Times New Roman" w:cs="Times New Roman"/>
                                <w:b/>
                                <w:sz w:val="24"/>
                                <w:szCs w:val="24"/>
                              </w:rPr>
                            </w:pPr>
                          </w:p>
                          <w:p w14:paraId="6FEE8C27" w14:textId="2D83A3BD" w:rsidR="00E70C88" w:rsidRDefault="00E70C88" w:rsidP="009373A5">
                            <w:pPr>
                              <w:spacing w:line="480" w:lineRule="auto"/>
                              <w:rPr>
                                <w:rFonts w:ascii="Times New Roman" w:hAnsi="Times New Roman" w:cs="Times New Roman"/>
                                <w:b/>
                                <w:sz w:val="24"/>
                                <w:szCs w:val="24"/>
                              </w:rPr>
                            </w:pPr>
                          </w:p>
                          <w:p w14:paraId="03D4560D" w14:textId="77777777" w:rsidR="00E70C88" w:rsidRDefault="00E70C88" w:rsidP="00E76394">
                            <w:pPr>
                              <w:spacing w:line="240" w:lineRule="auto"/>
                              <w:jc w:val="center"/>
                              <w:rPr>
                                <w:rFonts w:ascii="Times New Roman" w:hAnsi="Times New Roman" w:cs="Times New Roman"/>
                                <w:b/>
                                <w:sz w:val="24"/>
                                <w:szCs w:val="24"/>
                              </w:rPr>
                            </w:pPr>
                          </w:p>
                          <w:p w14:paraId="2D9E558B" w14:textId="716326CC" w:rsidR="00E70C88" w:rsidRPr="00E76394" w:rsidRDefault="00E70C88" w:rsidP="00E7639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w:t>
                            </w:r>
                          </w:p>
                          <w:p w14:paraId="4F0FD655" w14:textId="77777777" w:rsidR="00E70C88" w:rsidRDefault="00E70C88" w:rsidP="009373A5">
                            <w:pPr>
                              <w:spacing w:line="480" w:lineRule="auto"/>
                              <w:rPr>
                                <w:rFonts w:ascii="Times New Roman" w:hAnsi="Times New Roman" w:cs="Times New Roman"/>
                                <w:b/>
                                <w:sz w:val="24"/>
                                <w:szCs w:val="24"/>
                              </w:rPr>
                            </w:pPr>
                          </w:p>
                          <w:p w14:paraId="5EF2CF0B" w14:textId="77777777"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01" type="#_x0000_t202" style="position:absolute;margin-left:-.2pt;margin-top:1.6pt;width:437pt;height:630.8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" fillcolor="white [3201]" strokeweight="1.5pt">
                <v:textbox>
                  <w:txbxContent>
                    <w:p w14:paraId="2CF61628" w14:textId="269D3A43" w:rsidR="00E70C88" w:rsidRDefault="00E70C88"/>
                    <w:p w14:paraId="78D0DCDA" w14:textId="7FB59718" w:rsidR="00E70C88" w:rsidRDefault="00E70C88"/>
                    <w:p w14:paraId="74727651" w14:textId="6631F257" w:rsidR="00E70C88" w:rsidRDefault="00E70C88"/>
                    <w:p w14:paraId="252AE99F" w14:textId="7A512F75" w:rsidR="00E70C88" w:rsidRDefault="00E70C88"/>
                    <w:p w14:paraId="17968C46" w14:textId="05901B25" w:rsidR="00E70C88" w:rsidRDefault="00E70C88"/>
                    <w:p w14:paraId="046E1963" w14:textId="0ED08E42" w:rsidR="00E70C88" w:rsidRDefault="00E70C88"/>
                    <w:p w14:paraId="71EE42A7" w14:textId="5C800836" w:rsidR="00E70C88" w:rsidRDefault="00E70C88"/>
                    <w:p w14:paraId="36C7F016" w14:textId="2F52481F" w:rsidR="00E70C88" w:rsidRDefault="00E70C88"/>
                    <w:p w14:paraId="02A595B9" w14:textId="256D801F" w:rsidR="00E70C88" w:rsidRDefault="00E70C88"/>
                    <w:p w14:paraId="74D8FBA7" w14:textId="433B3712" w:rsidR="00E70C88" w:rsidRDefault="00E70C88"/>
                    <w:p w14:paraId="51BC7BB0" w14:textId="46E1FA16" w:rsidR="00E70C88" w:rsidRDefault="00E70C88"/>
                    <w:p w14:paraId="6643EE17" w14:textId="5711C8DD" w:rsidR="00E70C88" w:rsidRDefault="00E70C88"/>
                    <w:p w14:paraId="60539E53" w14:textId="02EDC068" w:rsidR="00E70C88" w:rsidRDefault="00E70C88"/>
                    <w:p w14:paraId="23FDC50B" w14:textId="6061B6EF" w:rsidR="00E70C88" w:rsidRPr="00E76394" w:rsidRDefault="00E70C88" w:rsidP="00E7639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w:t>
                      </w:r>
                    </w:p>
                    <w:p w14:paraId="040978D8" w14:textId="7A6DA931" w:rsidR="00E70C88" w:rsidRDefault="00E70C88" w:rsidP="009373A5">
                      <w:pPr>
                        <w:spacing w:line="480" w:lineRule="auto"/>
                        <w:rPr>
                          <w:rFonts w:ascii="Times New Roman" w:hAnsi="Times New Roman" w:cs="Times New Roman"/>
                          <w:b/>
                          <w:sz w:val="24"/>
                          <w:szCs w:val="24"/>
                        </w:rPr>
                      </w:pPr>
                    </w:p>
                    <w:p w14:paraId="5C00BBE1" w14:textId="233482FA" w:rsidR="00E70C88" w:rsidRDefault="00E70C88" w:rsidP="009373A5">
                      <w:pPr>
                        <w:spacing w:line="480" w:lineRule="auto"/>
                        <w:rPr>
                          <w:rFonts w:ascii="Times New Roman" w:hAnsi="Times New Roman" w:cs="Times New Roman"/>
                          <w:b/>
                          <w:sz w:val="24"/>
                          <w:szCs w:val="24"/>
                        </w:rPr>
                      </w:pPr>
                    </w:p>
                    <w:p w14:paraId="30917B4D" w14:textId="58340194" w:rsidR="00E70C88" w:rsidRDefault="00E70C88" w:rsidP="009373A5">
                      <w:pPr>
                        <w:spacing w:line="480" w:lineRule="auto"/>
                        <w:rPr>
                          <w:rFonts w:ascii="Times New Roman" w:hAnsi="Times New Roman" w:cs="Times New Roman"/>
                          <w:b/>
                          <w:sz w:val="24"/>
                          <w:szCs w:val="24"/>
                        </w:rPr>
                      </w:pPr>
                    </w:p>
                    <w:p w14:paraId="5E2D64FA" w14:textId="0E87BF56" w:rsidR="00E70C88" w:rsidRDefault="00E70C88" w:rsidP="009373A5">
                      <w:pPr>
                        <w:spacing w:line="480" w:lineRule="auto"/>
                        <w:rPr>
                          <w:rFonts w:ascii="Times New Roman" w:hAnsi="Times New Roman" w:cs="Times New Roman"/>
                          <w:b/>
                          <w:sz w:val="24"/>
                          <w:szCs w:val="24"/>
                        </w:rPr>
                      </w:pPr>
                    </w:p>
                    <w:p w14:paraId="08C40B08" w14:textId="63E7DBA4" w:rsidR="00E70C88" w:rsidRDefault="00E70C88" w:rsidP="009373A5">
                      <w:pPr>
                        <w:spacing w:line="480" w:lineRule="auto"/>
                        <w:rPr>
                          <w:rFonts w:ascii="Times New Roman" w:hAnsi="Times New Roman" w:cs="Times New Roman"/>
                          <w:b/>
                          <w:sz w:val="24"/>
                          <w:szCs w:val="24"/>
                        </w:rPr>
                      </w:pPr>
                    </w:p>
                    <w:p w14:paraId="50E20316" w14:textId="099D3B09" w:rsidR="00E70C88" w:rsidRDefault="00E70C88" w:rsidP="009373A5">
                      <w:pPr>
                        <w:spacing w:line="480" w:lineRule="auto"/>
                        <w:rPr>
                          <w:rFonts w:ascii="Times New Roman" w:hAnsi="Times New Roman" w:cs="Times New Roman"/>
                          <w:b/>
                          <w:sz w:val="24"/>
                          <w:szCs w:val="24"/>
                        </w:rPr>
                      </w:pPr>
                    </w:p>
                    <w:p w14:paraId="6FEE8C27" w14:textId="2D83A3BD" w:rsidR="00E70C88" w:rsidRDefault="00E70C88" w:rsidP="009373A5">
                      <w:pPr>
                        <w:spacing w:line="480" w:lineRule="auto"/>
                        <w:rPr>
                          <w:rFonts w:ascii="Times New Roman" w:hAnsi="Times New Roman" w:cs="Times New Roman"/>
                          <w:b/>
                          <w:sz w:val="24"/>
                          <w:szCs w:val="24"/>
                        </w:rPr>
                      </w:pPr>
                    </w:p>
                    <w:p w14:paraId="03D4560D" w14:textId="77777777" w:rsidR="00E70C88" w:rsidRDefault="00E70C88" w:rsidP="00E76394">
                      <w:pPr>
                        <w:spacing w:line="240" w:lineRule="auto"/>
                        <w:jc w:val="center"/>
                        <w:rPr>
                          <w:rFonts w:ascii="Times New Roman" w:hAnsi="Times New Roman" w:cs="Times New Roman"/>
                          <w:b/>
                          <w:sz w:val="24"/>
                          <w:szCs w:val="24"/>
                        </w:rPr>
                      </w:pPr>
                    </w:p>
                    <w:p w14:paraId="2D9E558B" w14:textId="716326CC" w:rsidR="00E70C88" w:rsidRPr="00E76394" w:rsidRDefault="00E70C88" w:rsidP="00E7639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w:t>
                      </w:r>
                    </w:p>
                    <w:p w14:paraId="4F0FD655" w14:textId="77777777" w:rsidR="00E70C88" w:rsidRDefault="00E70C88" w:rsidP="009373A5">
                      <w:pPr>
                        <w:spacing w:line="480" w:lineRule="auto"/>
                        <w:rPr>
                          <w:rFonts w:ascii="Times New Roman" w:hAnsi="Times New Roman" w:cs="Times New Roman"/>
                          <w:b/>
                          <w:sz w:val="24"/>
                          <w:szCs w:val="24"/>
                        </w:rPr>
                      </w:pPr>
                    </w:p>
                    <w:p w14:paraId="5EF2CF0B" w14:textId="77777777" w:rsidR="00E70C88" w:rsidRDefault="00E70C88"/>
                  </w:txbxContent>
                </v:textbox>
              </v:shape>
            </w:pict>
          </mc:Fallback>
        </mc:AlternateContent>
      </w:r>
    </w:p>
    <w:p w14:paraId="7C6E2A0D" w14:textId="645427D2" w:rsidR="00990EEE" w:rsidRDefault="009376AA" w:rsidP="00A47469">
      <w:pPr>
        <w:pStyle w:val="Caption"/>
      </w:pPr>
      <w:r>
        <w:rPr>
          <w:noProof/>
        </w:rPr>
        <w:drawing>
          <wp:anchor distT="0" distB="0" distL="114300" distR="114300" simplePos="0" relativeHeight="251646976" behindDoc="0" locked="0" layoutInCell="1" allowOverlap="1" wp14:anchorId="79A3B55B" wp14:editId="4ABD080E">
            <wp:simplePos x="0" y="0"/>
            <wp:positionH relativeFrom="margin">
              <wp:posOffset>332105</wp:posOffset>
            </wp:positionH>
            <wp:positionV relativeFrom="paragraph">
              <wp:posOffset>38735</wp:posOffset>
            </wp:positionV>
            <wp:extent cx="4851400" cy="3268345"/>
            <wp:effectExtent l="0" t="0" r="6350" b="8255"/>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0EA5D533" w:rsidR="00990EEE" w:rsidRDefault="00990EEE" w:rsidP="00A47469">
      <w:pPr>
        <w:pStyle w:val="Caption"/>
      </w:pPr>
    </w:p>
    <w:p w14:paraId="30C13D86" w14:textId="481D08A8" w:rsidR="00990EEE" w:rsidRDefault="00990EEE" w:rsidP="00A47469">
      <w:pPr>
        <w:pStyle w:val="Caption"/>
      </w:pPr>
    </w:p>
    <w:p w14:paraId="4ECE13BF" w14:textId="5C51C563" w:rsidR="00990EEE" w:rsidRDefault="00990EEE" w:rsidP="00A47469">
      <w:pPr>
        <w:pStyle w:val="Caption"/>
      </w:pPr>
    </w:p>
    <w:p w14:paraId="6755DE53" w14:textId="3F386C5B" w:rsidR="00797C9F" w:rsidRPr="00990EEE" w:rsidRDefault="00797C9F" w:rsidP="00990EEE">
      <w:pPr>
        <w:spacing w:line="480" w:lineRule="auto"/>
        <w:rPr>
          <w:rFonts w:ascii="Times New Roman" w:hAnsi="Times New Roman" w:cs="Times New Roman"/>
          <w:b/>
          <w:sz w:val="24"/>
          <w:szCs w:val="24"/>
        </w:rPr>
      </w:pPr>
    </w:p>
    <w:p w14:paraId="3AD15207" w14:textId="03FC03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71546E2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119A28D3"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70CAD7C7" w:rsidR="009376AA" w:rsidRDefault="00E76394" w:rsidP="00797C9F">
      <w:pPr>
        <w:pStyle w:val="Heading4"/>
        <w:spacing w:line="480" w:lineRule="auto"/>
        <w:rPr>
          <w:rFonts w:ascii="Times New Roman" w:hAnsi="Times New Roman" w:cs="Times New Roman"/>
          <w:b/>
          <w:i w:val="0"/>
          <w:color w:val="000000" w:themeColor="text1"/>
          <w:sz w:val="24"/>
          <w:szCs w:val="24"/>
        </w:rPr>
      </w:pPr>
      <w:bookmarkStart w:id="128" w:name="_Toc536025549"/>
      <w:bookmarkStart w:id="129" w:name="_Toc536028848"/>
      <w:bookmarkStart w:id="130" w:name="_Toc536290907"/>
      <w:bookmarkStart w:id="131" w:name="_Toc536291739"/>
      <w:bookmarkStart w:id="132" w:name="_Toc536292094"/>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7936" behindDoc="0" locked="0" layoutInCell="1" allowOverlap="1" wp14:anchorId="7F2C6DD0" wp14:editId="0A70F9FF">
                <wp:simplePos x="0" y="0"/>
                <wp:positionH relativeFrom="column">
                  <wp:posOffset>1045601</wp:posOffset>
                </wp:positionH>
                <wp:positionV relativeFrom="paragraph">
                  <wp:posOffset>287655</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E70C88" w:rsidRPr="00A21807" w:rsidRDefault="00E70C88">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02" type="#_x0000_t202" style="position:absolute;margin-left:82.35pt;margin-top:22.65pt;width:87.5pt;height: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" filled="f" stroked="f" strokeweight=".5pt">
                <v:textbox>
                  <w:txbxContent>
                    <w:p w14:paraId="7FE45C8A" w14:textId="30B9E04C" w:rsidR="00E70C88" w:rsidRPr="00A21807" w:rsidRDefault="00E70C88">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28"/>
      <w:bookmarkEnd w:id="129"/>
      <w:bookmarkEnd w:id="130"/>
      <w:bookmarkEnd w:id="131"/>
      <w:bookmarkEnd w:id="132"/>
    </w:p>
    <w:p w14:paraId="5B3A4CAC" w14:textId="1D6B94B9"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7327ABE" w14:textId="7F049BB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ED73F1B" w:rsidR="009376AA" w:rsidRDefault="00A36EEA" w:rsidP="00797C9F">
      <w:pPr>
        <w:pStyle w:val="Heading4"/>
        <w:spacing w:line="480" w:lineRule="auto"/>
        <w:rPr>
          <w:rFonts w:ascii="Times New Roman" w:hAnsi="Times New Roman" w:cs="Times New Roman"/>
          <w:b/>
          <w:i w:val="0"/>
          <w:color w:val="000000" w:themeColor="text1"/>
          <w:sz w:val="24"/>
          <w:szCs w:val="24"/>
        </w:rPr>
      </w:pPr>
      <w:bookmarkStart w:id="133" w:name="_Toc536024945"/>
      <w:bookmarkStart w:id="134" w:name="_Toc536025550"/>
      <w:bookmarkStart w:id="135" w:name="_Toc536028849"/>
      <w:bookmarkStart w:id="136" w:name="_Toc536290908"/>
      <w:bookmarkStart w:id="137" w:name="_Toc536291740"/>
      <w:bookmarkStart w:id="138" w:name="_Toc536292095"/>
      <w:r>
        <w:rPr>
          <w:noProof/>
        </w:rPr>
        <w:drawing>
          <wp:anchor distT="0" distB="0" distL="114300" distR="114300" simplePos="0" relativeHeight="251689984" behindDoc="1" locked="0" layoutInCell="1" allowOverlap="1" wp14:anchorId="5F139329" wp14:editId="79B8194D">
            <wp:simplePos x="0" y="0"/>
            <wp:positionH relativeFrom="column">
              <wp:posOffset>332105</wp:posOffset>
            </wp:positionH>
            <wp:positionV relativeFrom="paragraph">
              <wp:posOffset>215207</wp:posOffset>
            </wp:positionV>
            <wp:extent cx="4851400" cy="3293745"/>
            <wp:effectExtent l="0" t="0" r="6350" b="1905"/>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3"/>
      <w:bookmarkEnd w:id="134"/>
      <w:bookmarkEnd w:id="135"/>
      <w:bookmarkEnd w:id="136"/>
      <w:bookmarkEnd w:id="137"/>
      <w:bookmarkEnd w:id="138"/>
    </w:p>
    <w:p w14:paraId="617FFDE3" w14:textId="24407FA5"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3B67DEF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1E1D59AE"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079E62D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028C8EA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3A4A69A3"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5E4D5E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53C355CD" w:rsidR="009376AA" w:rsidRDefault="00E76394" w:rsidP="00797C9F">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8960" behindDoc="1" locked="0" layoutInCell="1" allowOverlap="1" wp14:anchorId="368F94C8" wp14:editId="70B804B1">
                <wp:simplePos x="0" y="0"/>
                <wp:positionH relativeFrom="column">
                  <wp:posOffset>956651</wp:posOffset>
                </wp:positionH>
                <wp:positionV relativeFrom="paragraph">
                  <wp:posOffset>47528</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E70C88" w:rsidRPr="00A21807" w:rsidRDefault="00E70C88"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03" type="#_x0000_t202" style="position:absolute;margin-left:75.35pt;margin-top:3.75pt;width:87.5pt;height:2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" filled="f" stroked="f" strokeweight=".5pt">
                <v:textbox>
                  <w:txbxContent>
                    <w:p w14:paraId="0BDD3842" w14:textId="734DC8DC" w:rsidR="00E70C88" w:rsidRPr="00A21807" w:rsidRDefault="00E70C88"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311EDEE3" w14:textId="4907B976" w:rsidR="009376AA" w:rsidRDefault="009376AA" w:rsidP="009376AA"/>
    <w:p w14:paraId="6E075811" w14:textId="20F7CB51" w:rsidR="009376AA" w:rsidRDefault="009376AA" w:rsidP="009376AA"/>
    <w:p w14:paraId="5D3FAEDA" w14:textId="6F23C586" w:rsidR="009376AA" w:rsidRDefault="009376AA" w:rsidP="009376AA"/>
    <w:p w14:paraId="7FBF0301" w14:textId="42B11699" w:rsidR="00E76394" w:rsidRPr="005107E2" w:rsidRDefault="009373A5" w:rsidP="005107E2">
      <w:pPr>
        <w:pStyle w:val="Caption"/>
        <w:spacing w:line="480" w:lineRule="auto"/>
        <w:rPr>
          <w:rFonts w:ascii="Times New Roman" w:hAnsi="Times New Roman" w:cs="Times New Roman"/>
          <w:b/>
          <w:i w:val="0"/>
          <w:color w:val="auto"/>
          <w:sz w:val="24"/>
          <w:szCs w:val="24"/>
        </w:rPr>
      </w:pPr>
      <w:bookmarkStart w:id="139" w:name="_Toc536314905"/>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9"/>
    </w:p>
    <w:p w14:paraId="35C21472" w14:textId="6050420C" w:rsidR="00E76394" w:rsidRPr="005107E2" w:rsidRDefault="00E76394" w:rsidP="005107E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F9A6C4A" w14:textId="3EA2788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40" w:name="_Toc536292096"/>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w:t>
      </w:r>
      <w:r w:rsidR="00CF67C6">
        <w:rPr>
          <w:rFonts w:ascii="Times New Roman" w:hAnsi="Times New Roman" w:cs="Times New Roman"/>
          <w:b/>
          <w:i w:val="0"/>
          <w:color w:val="000000" w:themeColor="text1"/>
          <w:sz w:val="24"/>
          <w:szCs w:val="24"/>
        </w:rPr>
        <w:t>T</w:t>
      </w:r>
      <w:r>
        <w:rPr>
          <w:rFonts w:ascii="Times New Roman" w:hAnsi="Times New Roman" w:cs="Times New Roman"/>
          <w:b/>
          <w:i w:val="0"/>
          <w:color w:val="000000" w:themeColor="text1"/>
          <w:sz w:val="24"/>
          <w:szCs w:val="24"/>
        </w:rPr>
        <w:t xml:space="preserve">illers per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CF67C6">
        <w:rPr>
          <w:rFonts w:ascii="Times New Roman" w:hAnsi="Times New Roman" w:cs="Times New Roman"/>
          <w:b/>
          <w:i w:val="0"/>
          <w:color w:val="000000" w:themeColor="text1"/>
          <w:sz w:val="24"/>
          <w:szCs w:val="24"/>
        </w:rPr>
        <w:t>M</w:t>
      </w:r>
      <w:r>
        <w:rPr>
          <w:rFonts w:ascii="Times New Roman" w:hAnsi="Times New Roman" w:cs="Times New Roman"/>
          <w:b/>
          <w:i w:val="0"/>
          <w:color w:val="000000" w:themeColor="text1"/>
          <w:sz w:val="24"/>
          <w:szCs w:val="24"/>
        </w:rPr>
        <w:t>eter</w:t>
      </w:r>
      <w:bookmarkEnd w:id="140"/>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71795E34"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w:t>
      </w:r>
      <w:r w:rsidR="00711DCE">
        <w:rPr>
          <w:rFonts w:ascii="Times New Roman" w:hAnsi="Times New Roman" w:cs="Times New Roman"/>
          <w:sz w:val="24"/>
          <w:szCs w:val="24"/>
        </w:rPr>
        <w:t xml:space="preserve"> tillers</w:t>
      </w:r>
      <w:r>
        <w:rPr>
          <w:rFonts w:ascii="Times New Roman" w:hAnsi="Times New Roman" w:cs="Times New Roman"/>
          <w:sz w:val="24"/>
          <w:szCs w:val="24"/>
        </w:rPr>
        <w:t xml:space="preserve">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5E0821F4" w:rsidR="00AD41A6" w:rsidRPr="00AD41A6" w:rsidRDefault="0022361C" w:rsidP="00AD41A6">
      <w:r>
        <w:rPr>
          <w:noProof/>
        </w:rPr>
        <w:lastRenderedPageBreak/>
        <mc:AlternateContent>
          <mc:Choice Requires="wps">
            <w:drawing>
              <wp:anchor distT="0" distB="0" distL="114300" distR="114300" simplePos="0" relativeHeight="251699200" behindDoc="0" locked="0" layoutInCell="1" allowOverlap="1" wp14:anchorId="2DF7D616" wp14:editId="3218D64B">
                <wp:simplePos x="0" y="0"/>
                <wp:positionH relativeFrom="column">
                  <wp:posOffset>794385</wp:posOffset>
                </wp:positionH>
                <wp:positionV relativeFrom="paragraph">
                  <wp:posOffset>3293110</wp:posOffset>
                </wp:positionV>
                <wp:extent cx="944880" cy="272143"/>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944880" cy="272143"/>
                        </a:xfrm>
                        <a:prstGeom prst="rect">
                          <a:avLst/>
                        </a:prstGeom>
                        <a:noFill/>
                        <a:ln w="6350">
                          <a:noFill/>
                        </a:ln>
                      </wps:spPr>
                      <wps:txbx>
                        <w:txbxContent>
                          <w:p w14:paraId="14AC610B" w14:textId="27D15F33" w:rsidR="00E70C88" w:rsidRPr="0022361C" w:rsidRDefault="00E70C88">
                            <w:pPr>
                              <w:rPr>
                                <w:rFonts w:ascii="Times New Roman" w:hAnsi="Times New Roman" w:cs="Times New Roman"/>
                                <w:b/>
                                <w:sz w:val="20"/>
                                <w:szCs w:val="20"/>
                              </w:rPr>
                            </w:pPr>
                            <w:r w:rsidRPr="0022361C">
                              <w:rPr>
                                <w:rFonts w:ascii="Times New Roman" w:hAnsi="Times New Roman" w:cs="Times New Roman"/>
                                <w:b/>
                                <w:sz w:val="20"/>
                                <w:szCs w:val="20"/>
                              </w:rPr>
                              <w:t>CV – 0.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F7D616" id="Text Box 231" o:spid="_x0000_s1104" type="#_x0000_t202" style="position:absolute;margin-left:62.55pt;margin-top:259.3pt;width:74.4pt;height:2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" filled="f" stroked="f" strokeweight=".5pt">
                <v:textbox>
                  <w:txbxContent>
                    <w:p w14:paraId="14AC610B" w14:textId="27D15F33" w:rsidR="00E70C88" w:rsidRPr="0022361C" w:rsidRDefault="00E70C88">
                      <w:pPr>
                        <w:rPr>
                          <w:rFonts w:ascii="Times New Roman" w:hAnsi="Times New Roman" w:cs="Times New Roman"/>
                          <w:b/>
                          <w:sz w:val="20"/>
                          <w:szCs w:val="20"/>
                        </w:rPr>
                      </w:pPr>
                      <w:r w:rsidRPr="0022361C">
                        <w:rPr>
                          <w:rFonts w:ascii="Times New Roman" w:hAnsi="Times New Roman" w:cs="Times New Roman"/>
                          <w:b/>
                          <w:sz w:val="20"/>
                          <w:szCs w:val="20"/>
                        </w:rPr>
                        <w:t>CV – 0.81</w:t>
                      </w:r>
                    </w:p>
                  </w:txbxContent>
                </v:textbox>
              </v:shape>
            </w:pict>
          </mc:Fallback>
        </mc:AlternateContent>
      </w:r>
      <w:r w:rsidR="005107E2">
        <w:rPr>
          <w:noProof/>
        </w:rPr>
        <mc:AlternateContent>
          <mc:Choice Requires="wps">
            <w:drawing>
              <wp:anchor distT="0" distB="0" distL="114300" distR="114300" simplePos="0" relativeHeight="251618304" behindDoc="1" locked="0" layoutInCell="1" allowOverlap="1" wp14:anchorId="61B1A34B" wp14:editId="42D1A930">
                <wp:simplePos x="0" y="0"/>
                <wp:positionH relativeFrom="column">
                  <wp:posOffset>47625</wp:posOffset>
                </wp:positionH>
                <wp:positionV relativeFrom="paragraph">
                  <wp:posOffset>-11430</wp:posOffset>
                </wp:positionV>
                <wp:extent cx="5426710" cy="8275320"/>
                <wp:effectExtent l="0" t="0" r="21590" b="11430"/>
                <wp:wrapNone/>
                <wp:docPr id="230" name="Text Box 230"/>
                <wp:cNvGraphicFramePr/>
                <a:graphic xmlns:a="http://schemas.openxmlformats.org/drawingml/2006/main">
                  <a:graphicData uri="http://schemas.microsoft.com/office/word/2010/wordprocessingShape">
                    <wps:wsp>
                      <wps:cNvSpPr txBox="1"/>
                      <wps:spPr>
                        <a:xfrm>
                          <a:off x="0" y="0"/>
                          <a:ext cx="5426710" cy="8275320"/>
                        </a:xfrm>
                        <a:prstGeom prst="rect">
                          <a:avLst/>
                        </a:prstGeom>
                        <a:solidFill>
                          <a:schemeClr val="lt1"/>
                        </a:solidFill>
                        <a:ln w="19050">
                          <a:solidFill>
                            <a:prstClr val="black"/>
                          </a:solidFill>
                        </a:ln>
                      </wps:spPr>
                      <wps:txbx>
                        <w:txbxContent>
                          <w:p w14:paraId="014BE2A7" w14:textId="4B642B9F" w:rsidR="00E70C88" w:rsidRDefault="00E70C88"/>
                          <w:p w14:paraId="5CEA61BB" w14:textId="5DDC0C7B" w:rsidR="00E70C88" w:rsidRDefault="00E70C88"/>
                          <w:p w14:paraId="5DD7AB31" w14:textId="35CF4ED8" w:rsidR="00E70C88" w:rsidRDefault="00E70C88"/>
                          <w:p w14:paraId="6D10785A" w14:textId="2BE60444" w:rsidR="00E70C88" w:rsidRDefault="00E70C88"/>
                          <w:p w14:paraId="323E6A03" w14:textId="1F75CF9B" w:rsidR="00E70C88" w:rsidRDefault="00E70C88"/>
                          <w:p w14:paraId="05AA30F9" w14:textId="6D2574C1" w:rsidR="00E70C88" w:rsidRDefault="00E70C88"/>
                          <w:p w14:paraId="50FD0813" w14:textId="162B9367" w:rsidR="00E70C88" w:rsidRDefault="00E70C88"/>
                          <w:p w14:paraId="20C2895F" w14:textId="621CC8C4" w:rsidR="00E70C88" w:rsidRDefault="00E70C88"/>
                          <w:p w14:paraId="054EFD72" w14:textId="425DA3A7" w:rsidR="00E70C88" w:rsidRDefault="00E70C88"/>
                          <w:p w14:paraId="1D5C2213" w14:textId="7293F5A9" w:rsidR="00E70C88" w:rsidRDefault="00E70C88"/>
                          <w:p w14:paraId="31444E87" w14:textId="24856DE2" w:rsidR="00E70C88" w:rsidRDefault="00E70C88"/>
                          <w:p w14:paraId="2DD52C9A" w14:textId="661CDDF2" w:rsidR="00E70C88" w:rsidRDefault="00E70C88"/>
                          <w:p w14:paraId="77DED5EF" w14:textId="77777777" w:rsidR="00E70C88" w:rsidRDefault="00E70C88"/>
                          <w:p w14:paraId="1D377044" w14:textId="1E8A722C" w:rsidR="00E70C88" w:rsidRPr="005107E2" w:rsidRDefault="00E70C88" w:rsidP="005107E2">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320E955D" w14:textId="7484ED18" w:rsidR="00E70C88" w:rsidRDefault="00E70C88"/>
                          <w:p w14:paraId="2A88A988" w14:textId="57DC8AF7" w:rsidR="00E70C88" w:rsidRDefault="00E70C88"/>
                          <w:p w14:paraId="42CC074A" w14:textId="28406864" w:rsidR="00E70C88" w:rsidRDefault="00E70C88"/>
                          <w:p w14:paraId="49F19B3F" w14:textId="54DD8E56" w:rsidR="00E70C88" w:rsidRDefault="00E70C88"/>
                          <w:p w14:paraId="52AA59E6" w14:textId="6C47B288" w:rsidR="00E70C88" w:rsidRDefault="00E70C88"/>
                          <w:p w14:paraId="1598ED6A" w14:textId="26D8C577" w:rsidR="00E70C88" w:rsidRDefault="00E70C88"/>
                          <w:p w14:paraId="651C246B" w14:textId="03AE13F0" w:rsidR="00E70C88" w:rsidRDefault="00E70C88"/>
                          <w:p w14:paraId="483F835A" w14:textId="479EF121" w:rsidR="00E70C88" w:rsidRDefault="00E70C88"/>
                          <w:p w14:paraId="37956C3C" w14:textId="7A660D30" w:rsidR="00E70C88" w:rsidRDefault="00E70C88"/>
                          <w:p w14:paraId="3814F102" w14:textId="166EBC43" w:rsidR="00E70C88" w:rsidRDefault="00E70C88"/>
                          <w:p w14:paraId="31390459" w14:textId="73689209" w:rsidR="00E70C88" w:rsidRDefault="00E70C88"/>
                          <w:p w14:paraId="0DB75CF5" w14:textId="4E75D5E1" w:rsidR="00E70C88" w:rsidRDefault="00E70C88"/>
                          <w:p w14:paraId="0CAB254D" w14:textId="77777777" w:rsidR="00E70C88" w:rsidRDefault="00E70C88" w:rsidP="005107E2">
                            <w:pPr>
                              <w:spacing w:line="240" w:lineRule="auto"/>
                              <w:ind w:left="360"/>
                              <w:jc w:val="center"/>
                              <w:rPr>
                                <w:rFonts w:ascii="Times New Roman" w:hAnsi="Times New Roman" w:cs="Times New Roman"/>
                                <w:b/>
                                <w:sz w:val="24"/>
                                <w:szCs w:val="24"/>
                              </w:rPr>
                            </w:pPr>
                          </w:p>
                          <w:p w14:paraId="5E2A372A" w14:textId="22ED8244" w:rsidR="00E70C88" w:rsidRPr="005107E2" w:rsidRDefault="00E70C88" w:rsidP="005107E2">
                            <w:pPr>
                              <w:spacing w:line="240" w:lineRule="auto"/>
                              <w:ind w:left="360"/>
                              <w:jc w:val="center"/>
                              <w:rPr>
                                <w:rFonts w:ascii="Times New Roman" w:hAnsi="Times New Roman" w:cs="Times New Roman"/>
                                <w:b/>
                                <w:sz w:val="24"/>
                                <w:szCs w:val="24"/>
                              </w:rPr>
                            </w:pPr>
                            <w:r w:rsidRPr="005107E2">
                              <w:rPr>
                                <w:rFonts w:ascii="Times New Roman" w:hAnsi="Times New Roman" w:cs="Times New Roman"/>
                                <w:b/>
                                <w:sz w:val="24"/>
                                <w:szCs w:val="24"/>
                              </w:rPr>
                              <w:t>(b)</w:t>
                            </w:r>
                          </w:p>
                          <w:p w14:paraId="5F090261" w14:textId="0B913EFD" w:rsidR="00E70C88" w:rsidRDefault="00E70C88"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05" type="#_x0000_t202" style="position:absolute;margin-left:3.75pt;margin-top:-.9pt;width:427.3pt;height:651.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" fillcolor="white [3201]" strokeweight="1.5pt">
                <v:textbox>
                  <w:txbxContent>
                    <w:p w14:paraId="014BE2A7" w14:textId="4B642B9F" w:rsidR="00E70C88" w:rsidRDefault="00E70C88"/>
                    <w:p w14:paraId="5CEA61BB" w14:textId="5DDC0C7B" w:rsidR="00E70C88" w:rsidRDefault="00E70C88"/>
                    <w:p w14:paraId="5DD7AB31" w14:textId="35CF4ED8" w:rsidR="00E70C88" w:rsidRDefault="00E70C88"/>
                    <w:p w14:paraId="6D10785A" w14:textId="2BE60444" w:rsidR="00E70C88" w:rsidRDefault="00E70C88"/>
                    <w:p w14:paraId="323E6A03" w14:textId="1F75CF9B" w:rsidR="00E70C88" w:rsidRDefault="00E70C88"/>
                    <w:p w14:paraId="05AA30F9" w14:textId="6D2574C1" w:rsidR="00E70C88" w:rsidRDefault="00E70C88"/>
                    <w:p w14:paraId="50FD0813" w14:textId="162B9367" w:rsidR="00E70C88" w:rsidRDefault="00E70C88"/>
                    <w:p w14:paraId="20C2895F" w14:textId="621CC8C4" w:rsidR="00E70C88" w:rsidRDefault="00E70C88"/>
                    <w:p w14:paraId="054EFD72" w14:textId="425DA3A7" w:rsidR="00E70C88" w:rsidRDefault="00E70C88"/>
                    <w:p w14:paraId="1D5C2213" w14:textId="7293F5A9" w:rsidR="00E70C88" w:rsidRDefault="00E70C88"/>
                    <w:p w14:paraId="31444E87" w14:textId="24856DE2" w:rsidR="00E70C88" w:rsidRDefault="00E70C88"/>
                    <w:p w14:paraId="2DD52C9A" w14:textId="661CDDF2" w:rsidR="00E70C88" w:rsidRDefault="00E70C88"/>
                    <w:p w14:paraId="77DED5EF" w14:textId="77777777" w:rsidR="00E70C88" w:rsidRDefault="00E70C88"/>
                    <w:p w14:paraId="1D377044" w14:textId="1E8A722C" w:rsidR="00E70C88" w:rsidRPr="005107E2" w:rsidRDefault="00E70C88" w:rsidP="005107E2">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320E955D" w14:textId="7484ED18" w:rsidR="00E70C88" w:rsidRDefault="00E70C88"/>
                    <w:p w14:paraId="2A88A988" w14:textId="57DC8AF7" w:rsidR="00E70C88" w:rsidRDefault="00E70C88"/>
                    <w:p w14:paraId="42CC074A" w14:textId="28406864" w:rsidR="00E70C88" w:rsidRDefault="00E70C88"/>
                    <w:p w14:paraId="49F19B3F" w14:textId="54DD8E56" w:rsidR="00E70C88" w:rsidRDefault="00E70C88"/>
                    <w:p w14:paraId="52AA59E6" w14:textId="6C47B288" w:rsidR="00E70C88" w:rsidRDefault="00E70C88"/>
                    <w:p w14:paraId="1598ED6A" w14:textId="26D8C577" w:rsidR="00E70C88" w:rsidRDefault="00E70C88"/>
                    <w:p w14:paraId="651C246B" w14:textId="03AE13F0" w:rsidR="00E70C88" w:rsidRDefault="00E70C88"/>
                    <w:p w14:paraId="483F835A" w14:textId="479EF121" w:rsidR="00E70C88" w:rsidRDefault="00E70C88"/>
                    <w:p w14:paraId="37956C3C" w14:textId="7A660D30" w:rsidR="00E70C88" w:rsidRDefault="00E70C88"/>
                    <w:p w14:paraId="3814F102" w14:textId="166EBC43" w:rsidR="00E70C88" w:rsidRDefault="00E70C88"/>
                    <w:p w14:paraId="31390459" w14:textId="73689209" w:rsidR="00E70C88" w:rsidRDefault="00E70C88"/>
                    <w:p w14:paraId="0DB75CF5" w14:textId="4E75D5E1" w:rsidR="00E70C88" w:rsidRDefault="00E70C88"/>
                    <w:p w14:paraId="0CAB254D" w14:textId="77777777" w:rsidR="00E70C88" w:rsidRDefault="00E70C88" w:rsidP="005107E2">
                      <w:pPr>
                        <w:spacing w:line="240" w:lineRule="auto"/>
                        <w:ind w:left="360"/>
                        <w:jc w:val="center"/>
                        <w:rPr>
                          <w:rFonts w:ascii="Times New Roman" w:hAnsi="Times New Roman" w:cs="Times New Roman"/>
                          <w:b/>
                          <w:sz w:val="24"/>
                          <w:szCs w:val="24"/>
                        </w:rPr>
                      </w:pPr>
                    </w:p>
                    <w:p w14:paraId="5E2A372A" w14:textId="22ED8244" w:rsidR="00E70C88" w:rsidRPr="005107E2" w:rsidRDefault="00E70C88" w:rsidP="005107E2">
                      <w:pPr>
                        <w:spacing w:line="240" w:lineRule="auto"/>
                        <w:ind w:left="360"/>
                        <w:jc w:val="center"/>
                        <w:rPr>
                          <w:rFonts w:ascii="Times New Roman" w:hAnsi="Times New Roman" w:cs="Times New Roman"/>
                          <w:b/>
                          <w:sz w:val="24"/>
                          <w:szCs w:val="24"/>
                        </w:rPr>
                      </w:pPr>
                      <w:r w:rsidRPr="005107E2">
                        <w:rPr>
                          <w:rFonts w:ascii="Times New Roman" w:hAnsi="Times New Roman" w:cs="Times New Roman"/>
                          <w:b/>
                          <w:sz w:val="24"/>
                          <w:szCs w:val="24"/>
                        </w:rPr>
                        <w:t>(b)</w:t>
                      </w:r>
                    </w:p>
                    <w:p w14:paraId="5F090261" w14:textId="0B913EFD" w:rsidR="00E70C88" w:rsidRDefault="00E70C88" w:rsidP="00065DC8"/>
                  </w:txbxContent>
                </v:textbox>
              </v:shape>
            </w:pict>
          </mc:Fallback>
        </mc:AlternateContent>
      </w:r>
      <w:r w:rsidR="00065DC8">
        <w:rPr>
          <w:noProof/>
        </w:rPr>
        <w:drawing>
          <wp:anchor distT="0" distB="0" distL="114300" distR="114300" simplePos="0" relativeHeight="251691008" behindDoc="0" locked="0" layoutInCell="1" allowOverlap="1" wp14:anchorId="0C7BC96E" wp14:editId="4E21AA0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7D419DF3" w14:textId="6D5A9FC2" w:rsidR="006D61E9" w:rsidRDefault="006D61E9" w:rsidP="00A47469">
      <w:pPr>
        <w:spacing w:line="480" w:lineRule="auto"/>
        <w:rPr>
          <w:rFonts w:ascii="Times New Roman" w:hAnsi="Times New Roman" w:cs="Times New Roman"/>
          <w:sz w:val="24"/>
          <w:szCs w:val="24"/>
        </w:rPr>
      </w:pPr>
    </w:p>
    <w:p w14:paraId="6DC20EDC" w14:textId="25861857" w:rsidR="0029285A" w:rsidRDefault="006E4AC3" w:rsidP="0029285A">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24608D83" wp14:editId="7E0C9928">
                <wp:simplePos x="0" y="0"/>
                <wp:positionH relativeFrom="column">
                  <wp:posOffset>717608</wp:posOffset>
                </wp:positionH>
                <wp:positionV relativeFrom="paragraph">
                  <wp:posOffset>3238500</wp:posOffset>
                </wp:positionV>
                <wp:extent cx="1036320" cy="238760"/>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1036320" cy="238760"/>
                        </a:xfrm>
                        <a:prstGeom prst="rect">
                          <a:avLst/>
                        </a:prstGeom>
                        <a:noFill/>
                        <a:ln w="6350">
                          <a:noFill/>
                        </a:ln>
                      </wps:spPr>
                      <wps:txbx>
                        <w:txbxContent>
                          <w:p w14:paraId="17050F1D" w14:textId="22030A3D" w:rsidR="00E70C88" w:rsidRPr="006E4AC3" w:rsidRDefault="00E70C88">
                            <w:pPr>
                              <w:rPr>
                                <w:rFonts w:ascii="Times New Roman" w:hAnsi="Times New Roman" w:cs="Times New Roman"/>
                                <w:b/>
                                <w:sz w:val="20"/>
                                <w:szCs w:val="20"/>
                              </w:rPr>
                            </w:pPr>
                            <w:r w:rsidRPr="006E4AC3">
                              <w:rPr>
                                <w:rFonts w:ascii="Times New Roman" w:hAnsi="Times New Roman" w:cs="Times New Roman"/>
                                <w:b/>
                                <w:sz w:val="20"/>
                                <w:szCs w:val="20"/>
                              </w:rPr>
                              <w:t>CV</w:t>
                            </w:r>
                            <w:r>
                              <w:rPr>
                                <w:rFonts w:ascii="Times New Roman" w:hAnsi="Times New Roman" w:cs="Times New Roman"/>
                                <w:b/>
                                <w:sz w:val="20"/>
                                <w:szCs w:val="20"/>
                              </w:rPr>
                              <w:t xml:space="preserve"> – 1.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08D83" id="Text Box 236" o:spid="_x0000_s1106" type="#_x0000_t202" style="position:absolute;margin-left:56.5pt;margin-top:255pt;width:81.6pt;height:18.8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" filled="f" stroked="f" strokeweight=".5pt">
                <v:textbox>
                  <w:txbxContent>
                    <w:p w14:paraId="17050F1D" w14:textId="22030A3D" w:rsidR="00E70C88" w:rsidRPr="006E4AC3" w:rsidRDefault="00E70C88">
                      <w:pPr>
                        <w:rPr>
                          <w:rFonts w:ascii="Times New Roman" w:hAnsi="Times New Roman" w:cs="Times New Roman"/>
                          <w:b/>
                          <w:sz w:val="20"/>
                          <w:szCs w:val="20"/>
                        </w:rPr>
                      </w:pPr>
                      <w:r w:rsidRPr="006E4AC3">
                        <w:rPr>
                          <w:rFonts w:ascii="Times New Roman" w:hAnsi="Times New Roman" w:cs="Times New Roman"/>
                          <w:b/>
                          <w:sz w:val="20"/>
                          <w:szCs w:val="20"/>
                        </w:rPr>
                        <w:t>CV</w:t>
                      </w:r>
                      <w:r>
                        <w:rPr>
                          <w:rFonts w:ascii="Times New Roman" w:hAnsi="Times New Roman" w:cs="Times New Roman"/>
                          <w:b/>
                          <w:sz w:val="20"/>
                          <w:szCs w:val="20"/>
                        </w:rPr>
                        <w:t xml:space="preserve"> – 1.78</w:t>
                      </w:r>
                    </w:p>
                  </w:txbxContent>
                </v:textbox>
              </v:shape>
            </w:pict>
          </mc:Fallback>
        </mc:AlternateContent>
      </w:r>
      <w:r w:rsidR="0022361C">
        <w:rPr>
          <w:noProof/>
        </w:rPr>
        <w:drawing>
          <wp:anchor distT="0" distB="0" distL="114300" distR="114300" simplePos="0" relativeHeight="251692032" behindDoc="0" locked="0" layoutInCell="1" allowOverlap="1" wp14:anchorId="55A6D687" wp14:editId="0E847DEE">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176AD220" w14:textId="77777777" w:rsidR="005107E2" w:rsidRDefault="005107E2" w:rsidP="00065DC8">
      <w:pPr>
        <w:pStyle w:val="Caption"/>
        <w:rPr>
          <w:rFonts w:ascii="Times New Roman" w:hAnsi="Times New Roman" w:cs="Times New Roman"/>
          <w:b/>
          <w:i w:val="0"/>
          <w:color w:val="auto"/>
          <w:sz w:val="24"/>
          <w:szCs w:val="24"/>
        </w:rPr>
      </w:pPr>
    </w:p>
    <w:p w14:paraId="692A9CF0" w14:textId="1E2E8674" w:rsidR="00065DC8" w:rsidRDefault="00065DC8" w:rsidP="005107E2">
      <w:pPr>
        <w:pStyle w:val="Caption"/>
        <w:spacing w:line="480" w:lineRule="auto"/>
        <w:rPr>
          <w:rFonts w:ascii="Times New Roman" w:hAnsi="Times New Roman" w:cs="Times New Roman"/>
          <w:b/>
          <w:i w:val="0"/>
          <w:color w:val="auto"/>
          <w:sz w:val="24"/>
          <w:szCs w:val="24"/>
        </w:rPr>
      </w:pPr>
      <w:bookmarkStart w:id="141" w:name="_Toc536314906"/>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41"/>
    </w:p>
    <w:p w14:paraId="39113E82" w14:textId="41A1259D" w:rsidR="005107E2" w:rsidRPr="005107E2" w:rsidRDefault="005107E2" w:rsidP="005107E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3A54A59" w14:textId="17304610"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42" w:name="_Toc536292097"/>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w:t>
      </w:r>
      <w:r w:rsidR="00CF67C6">
        <w:rPr>
          <w:rFonts w:ascii="Times New Roman" w:hAnsi="Times New Roman" w:cs="Times New Roman"/>
          <w:b/>
          <w:i w:val="0"/>
          <w:color w:val="000000" w:themeColor="text1"/>
          <w:sz w:val="24"/>
          <w:szCs w:val="24"/>
        </w:rPr>
        <w:t>G</w:t>
      </w:r>
      <w:r w:rsidR="00880AD0" w:rsidRPr="00880AD0">
        <w:rPr>
          <w:rFonts w:ascii="Times New Roman" w:hAnsi="Times New Roman" w:cs="Times New Roman"/>
          <w:b/>
          <w:i w:val="0"/>
          <w:color w:val="000000" w:themeColor="text1"/>
          <w:sz w:val="24"/>
          <w:szCs w:val="24"/>
        </w:rPr>
        <w:t xml:space="preserve">reenness of </w:t>
      </w:r>
      <w:r w:rsidR="00CF67C6">
        <w:rPr>
          <w:rFonts w:ascii="Times New Roman" w:hAnsi="Times New Roman" w:cs="Times New Roman"/>
          <w:b/>
          <w:i w:val="0"/>
          <w:color w:val="000000" w:themeColor="text1"/>
          <w:sz w:val="24"/>
          <w:szCs w:val="24"/>
        </w:rPr>
        <w:t>P</w:t>
      </w:r>
      <w:r w:rsidR="00880AD0">
        <w:rPr>
          <w:rFonts w:ascii="Times New Roman" w:hAnsi="Times New Roman" w:cs="Times New Roman"/>
          <w:b/>
          <w:i w:val="0"/>
          <w:color w:val="000000" w:themeColor="text1"/>
          <w:sz w:val="24"/>
          <w:szCs w:val="24"/>
        </w:rPr>
        <w:t>lants</w:t>
      </w:r>
      <w:r w:rsidR="00880AD0" w:rsidRPr="00880AD0">
        <w:rPr>
          <w:rFonts w:ascii="Times New Roman" w:hAnsi="Times New Roman" w:cs="Times New Roman"/>
          <w:b/>
          <w:i w:val="0"/>
          <w:color w:val="000000" w:themeColor="text1"/>
          <w:sz w:val="24"/>
          <w:szCs w:val="24"/>
        </w:rPr>
        <w:t xml:space="preserve"> (SPAD meter)</w:t>
      </w:r>
      <w:bookmarkEnd w:id="142"/>
    </w:p>
    <w:p w14:paraId="117D28FA" w14:textId="57EAC19F"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7280" behindDoc="1" locked="0" layoutInCell="1" allowOverlap="1" wp14:anchorId="7F5532B9" wp14:editId="71ADEBE8">
                <wp:simplePos x="0" y="0"/>
                <wp:positionH relativeFrom="column">
                  <wp:posOffset>62865</wp:posOffset>
                </wp:positionH>
                <wp:positionV relativeFrom="paragraph">
                  <wp:posOffset>2457450</wp:posOffset>
                </wp:positionV>
                <wp:extent cx="4410710" cy="54864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486400"/>
                        </a:xfrm>
                        <a:prstGeom prst="rect">
                          <a:avLst/>
                        </a:prstGeom>
                        <a:solidFill>
                          <a:schemeClr val="lt1"/>
                        </a:solidFill>
                        <a:ln w="19050">
                          <a:solidFill>
                            <a:prstClr val="black"/>
                          </a:solidFill>
                        </a:ln>
                      </wps:spPr>
                      <wps:txbx>
                        <w:txbxContent>
                          <w:p w14:paraId="02277A33" w14:textId="77777777" w:rsidR="00E70C88" w:rsidRDefault="00E70C88"/>
                          <w:p w14:paraId="27DB009C" w14:textId="17B31ECA" w:rsidR="00E70C88" w:rsidRDefault="00E70C88"/>
                          <w:p w14:paraId="4DB0F51D" w14:textId="18B82930" w:rsidR="00E70C88" w:rsidRDefault="00E70C88"/>
                          <w:p w14:paraId="6C10CD22" w14:textId="5B9A821E" w:rsidR="00E70C88" w:rsidRDefault="00E70C88"/>
                          <w:p w14:paraId="517EA0F9" w14:textId="01F255C4" w:rsidR="00E70C88" w:rsidRDefault="00E70C88"/>
                          <w:p w14:paraId="48D0E37F" w14:textId="10B447D3" w:rsidR="00E70C88" w:rsidRDefault="00E70C88"/>
                          <w:p w14:paraId="6F34151C" w14:textId="3C1ABA80" w:rsidR="00E70C88" w:rsidRDefault="00E70C88"/>
                          <w:p w14:paraId="66EDFD99" w14:textId="77777777" w:rsidR="00E70C88" w:rsidRDefault="00E70C88" w:rsidP="005F3A8C">
                            <w:pPr>
                              <w:pStyle w:val="ListParagraph"/>
                              <w:numPr>
                                <w:ilvl w:val="0"/>
                                <w:numId w:val="26"/>
                              </w:numPr>
                              <w:spacing w:line="480" w:lineRule="auto"/>
                              <w:rPr>
                                <w:b/>
                                <w:color w:val="000000" w:themeColor="text1"/>
                              </w:rPr>
                            </w:pPr>
                          </w:p>
                          <w:p w14:paraId="508CBC3F" w14:textId="52909108" w:rsidR="00E70C88" w:rsidRPr="005107E2" w:rsidRDefault="00E70C88" w:rsidP="005107E2">
                            <w:pPr>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7932FDD5" w14:textId="3440DE3F" w:rsidR="00E70C88" w:rsidRDefault="00E70C88" w:rsidP="005F3A8C"/>
                          <w:p w14:paraId="379AF91E" w14:textId="4F53D2C2" w:rsidR="00E70C88" w:rsidRDefault="00E70C88" w:rsidP="005F3A8C"/>
                          <w:p w14:paraId="5DC934AA" w14:textId="0AF655F2" w:rsidR="00E70C88" w:rsidRDefault="00E70C88" w:rsidP="005F3A8C"/>
                          <w:p w14:paraId="274BE5E1" w14:textId="25BEAEB9" w:rsidR="00E70C88" w:rsidRDefault="00E70C88" w:rsidP="005F3A8C"/>
                          <w:p w14:paraId="1F41BBB6" w14:textId="37CAFA0D" w:rsidR="00E70C88" w:rsidRDefault="00E70C88" w:rsidP="005F3A8C"/>
                          <w:p w14:paraId="00E7A2C3" w14:textId="515BC4BE" w:rsidR="00E70C88" w:rsidRDefault="00E70C88" w:rsidP="005F3A8C"/>
                          <w:p w14:paraId="489785D0" w14:textId="77F56B3A" w:rsidR="00E70C88" w:rsidRDefault="00E70C88" w:rsidP="005F3A8C"/>
                          <w:p w14:paraId="4FE28011" w14:textId="77777777" w:rsidR="00E70C88" w:rsidRDefault="00E70C88" w:rsidP="005F3A8C"/>
                          <w:p w14:paraId="0732C3DB" w14:textId="1042D089" w:rsidR="00E70C88" w:rsidRPr="005107E2" w:rsidRDefault="00E70C88" w:rsidP="005107E2">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17893E96" w14:textId="77777777" w:rsidR="00E70C88" w:rsidRDefault="00E70C88" w:rsidP="005F3A8C"/>
                          <w:p w14:paraId="62AE374F" w14:textId="104682EC" w:rsidR="00E70C88" w:rsidRDefault="00E70C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07" type="#_x0000_t202" style="position:absolute;left:0;text-align:left;margin-left:4.95pt;margin-top:193.5pt;width:347.3pt;height:6in;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" fillcolor="white [3201]" strokeweight="1.5pt">
                <v:textbox>
                  <w:txbxContent>
                    <w:p w14:paraId="02277A33" w14:textId="77777777" w:rsidR="00E70C88" w:rsidRDefault="00E70C88"/>
                    <w:p w14:paraId="27DB009C" w14:textId="17B31ECA" w:rsidR="00E70C88" w:rsidRDefault="00E70C88"/>
                    <w:p w14:paraId="4DB0F51D" w14:textId="18B82930" w:rsidR="00E70C88" w:rsidRDefault="00E70C88"/>
                    <w:p w14:paraId="6C10CD22" w14:textId="5B9A821E" w:rsidR="00E70C88" w:rsidRDefault="00E70C88"/>
                    <w:p w14:paraId="517EA0F9" w14:textId="01F255C4" w:rsidR="00E70C88" w:rsidRDefault="00E70C88"/>
                    <w:p w14:paraId="48D0E37F" w14:textId="10B447D3" w:rsidR="00E70C88" w:rsidRDefault="00E70C88"/>
                    <w:p w14:paraId="6F34151C" w14:textId="3C1ABA80" w:rsidR="00E70C88" w:rsidRDefault="00E70C88"/>
                    <w:p w14:paraId="66EDFD99" w14:textId="77777777" w:rsidR="00E70C88" w:rsidRDefault="00E70C88" w:rsidP="005F3A8C">
                      <w:pPr>
                        <w:pStyle w:val="ListParagraph"/>
                        <w:numPr>
                          <w:ilvl w:val="0"/>
                          <w:numId w:val="26"/>
                        </w:numPr>
                        <w:spacing w:line="480" w:lineRule="auto"/>
                        <w:rPr>
                          <w:b/>
                          <w:color w:val="000000" w:themeColor="text1"/>
                        </w:rPr>
                      </w:pPr>
                    </w:p>
                    <w:p w14:paraId="508CBC3F" w14:textId="52909108" w:rsidR="00E70C88" w:rsidRPr="005107E2" w:rsidRDefault="00E70C88" w:rsidP="005107E2">
                      <w:pPr>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7932FDD5" w14:textId="3440DE3F" w:rsidR="00E70C88" w:rsidRDefault="00E70C88" w:rsidP="005F3A8C"/>
                    <w:p w14:paraId="379AF91E" w14:textId="4F53D2C2" w:rsidR="00E70C88" w:rsidRDefault="00E70C88" w:rsidP="005F3A8C"/>
                    <w:p w14:paraId="5DC934AA" w14:textId="0AF655F2" w:rsidR="00E70C88" w:rsidRDefault="00E70C88" w:rsidP="005F3A8C"/>
                    <w:p w14:paraId="274BE5E1" w14:textId="25BEAEB9" w:rsidR="00E70C88" w:rsidRDefault="00E70C88" w:rsidP="005F3A8C"/>
                    <w:p w14:paraId="1F41BBB6" w14:textId="37CAFA0D" w:rsidR="00E70C88" w:rsidRDefault="00E70C88" w:rsidP="005F3A8C"/>
                    <w:p w14:paraId="00E7A2C3" w14:textId="515BC4BE" w:rsidR="00E70C88" w:rsidRDefault="00E70C88" w:rsidP="005F3A8C"/>
                    <w:p w14:paraId="489785D0" w14:textId="77F56B3A" w:rsidR="00E70C88" w:rsidRDefault="00E70C88" w:rsidP="005F3A8C"/>
                    <w:p w14:paraId="4FE28011" w14:textId="77777777" w:rsidR="00E70C88" w:rsidRDefault="00E70C88" w:rsidP="005F3A8C"/>
                    <w:p w14:paraId="0732C3DB" w14:textId="1042D089" w:rsidR="00E70C88" w:rsidRPr="005107E2" w:rsidRDefault="00E70C88" w:rsidP="005107E2">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17893E96" w14:textId="77777777" w:rsidR="00E70C88" w:rsidRDefault="00E70C88" w:rsidP="005F3A8C"/>
                    <w:p w14:paraId="62AE374F" w14:textId="104682EC" w:rsidR="00E70C88" w:rsidRDefault="00E70C88"/>
                  </w:txbxContent>
                </v:textbox>
              </v:shape>
            </w:pict>
          </mc:Fallback>
        </mc:AlternateContent>
      </w:r>
      <w:r>
        <w:rPr>
          <w:noProof/>
        </w:rPr>
        <w:drawing>
          <wp:anchor distT="0" distB="0" distL="114300" distR="114300" simplePos="0" relativeHeight="251685888" behindDoc="0" locked="0" layoutInCell="1" allowOverlap="1" wp14:anchorId="48188790" wp14:editId="1CE3ACD6">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2F60BDCF" w:rsidR="00377E72" w:rsidRPr="00797C9F" w:rsidRDefault="00377E72" w:rsidP="00377E72">
      <w:pPr>
        <w:spacing w:line="480" w:lineRule="auto"/>
      </w:pPr>
    </w:p>
    <w:p w14:paraId="5A3A7893" w14:textId="094C4E6A" w:rsidR="00377E72" w:rsidRPr="00990EEE" w:rsidRDefault="00377E72" w:rsidP="00377E72">
      <w:pPr>
        <w:spacing w:line="480" w:lineRule="auto"/>
        <w:rPr>
          <w:rFonts w:ascii="Times New Roman" w:hAnsi="Times New Roman" w:cs="Times New Roman"/>
          <w:sz w:val="24"/>
          <w:szCs w:val="24"/>
        </w:rPr>
      </w:pPr>
    </w:p>
    <w:p w14:paraId="103092B8" w14:textId="35A85761" w:rsidR="00377E72" w:rsidRDefault="00377E72" w:rsidP="00377E72">
      <w:pPr>
        <w:pStyle w:val="Caption"/>
      </w:pPr>
    </w:p>
    <w:p w14:paraId="3279653A" w14:textId="0A25F236" w:rsidR="00377E72" w:rsidRDefault="00377E72" w:rsidP="00377E72">
      <w:pPr>
        <w:pStyle w:val="Caption"/>
      </w:pPr>
    </w:p>
    <w:p w14:paraId="762D2760" w14:textId="46086D54" w:rsidR="00377E72" w:rsidRDefault="00377E72" w:rsidP="00377E72">
      <w:pPr>
        <w:pStyle w:val="Caption"/>
      </w:pPr>
    </w:p>
    <w:p w14:paraId="3D4C8EC1" w14:textId="3C6CFC57" w:rsidR="00377E72" w:rsidRDefault="005F3A8C" w:rsidP="00377E72">
      <w:pPr>
        <w:pStyle w:val="Caption"/>
      </w:pPr>
      <w:r>
        <w:rPr>
          <w:noProof/>
        </w:rPr>
        <mc:AlternateContent>
          <mc:Choice Requires="wps">
            <w:drawing>
              <wp:anchor distT="0" distB="0" distL="114300" distR="114300" simplePos="0" relativeHeight="251693056" behindDoc="0" locked="0" layoutInCell="1" allowOverlap="1" wp14:anchorId="1A9B8485" wp14:editId="35DE0535">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E70C88" w:rsidRPr="00EF55DD" w:rsidRDefault="00E70C88">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08" type="#_x0000_t202" style="position:absolute;margin-left:31.95pt;margin-top:20.8pt;width:59.4pt;height:2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O+oGxTMCAABcBAAADgAAAAAAAAAAAAAA&#10;AAAuAgAAZHJzL2Uyb0RvYy54bWxQSwECLQAUAAYACAAAACEAK32rweAAAAAIAQAADwAAAAAAAAAA&#10;AAAAAACNBAAAZHJzL2Rvd25yZXYueG1sUEsFBgAAAAAEAAQA8wAAAJoFAAAAAA==&#10;" filled="f" stroked="f" strokeweight=".5pt">
                <v:textbox>
                  <w:txbxContent>
                    <w:p w14:paraId="01D2F7E2" w14:textId="6032E41C" w:rsidR="00E70C88" w:rsidRPr="00EF55DD" w:rsidRDefault="00E70C88">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3F58CB5B" w:rsidR="00377E72" w:rsidRDefault="00377E72" w:rsidP="00377E72">
      <w:pPr>
        <w:pStyle w:val="Caption"/>
      </w:pPr>
    </w:p>
    <w:p w14:paraId="413A9798" w14:textId="3830DF2C" w:rsidR="00377E72" w:rsidRDefault="00377E72" w:rsidP="00377E72">
      <w:pPr>
        <w:pStyle w:val="Caption"/>
      </w:pPr>
    </w:p>
    <w:p w14:paraId="7FD673D0" w14:textId="45EE75A6" w:rsidR="00377E72" w:rsidRDefault="0022361C" w:rsidP="00377E72">
      <w:pPr>
        <w:pStyle w:val="Caption"/>
      </w:pPr>
      <w:r>
        <w:rPr>
          <w:noProof/>
        </w:rPr>
        <w:drawing>
          <wp:anchor distT="0" distB="0" distL="114300" distR="114300" simplePos="0" relativeHeight="251686912" behindDoc="0" locked="0" layoutInCell="1" allowOverlap="1" wp14:anchorId="03CB0237" wp14:editId="356751E4">
            <wp:simplePos x="0" y="0"/>
            <wp:positionH relativeFrom="margin">
              <wp:posOffset>313055</wp:posOffset>
            </wp:positionH>
            <wp:positionV relativeFrom="paragraph">
              <wp:posOffset>85181</wp:posOffset>
            </wp:positionV>
            <wp:extent cx="3870960" cy="223647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1694080"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E70C88" w:rsidRPr="00EF55DD" w:rsidRDefault="00E70C88"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09" type="#_x0000_t202" style="position:absolute;margin-left:31.95pt;margin-top:11.1pt;width:59.4pt;height:2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yhk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bvv+9hDccb2LHQj4gxfV1jEhjn/yizOBNaNc+5fcJEK8DK4WJSUYH/9zR/iUSpEKWlwxnLq&#10;fh6ZFZSo7xpFvB9OJmEo42YynY9wY2+R/S2ij/Uj4BgP8UUZHs0Q71VvSgv1Gz6HVbgVIaY53p1T&#10;35uPvpt8fE5crFYxCMfQML/RW8ND6kBroHjXvjFrLjp4FPAZ+mlk2Qc5uthOkNXRg6yiVoHojtUL&#10;/zjCUcLLcwtv5HYfo95/Csvf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H9yhkMwIAAFwEAAAOAAAAAAAAAAAAAAAA&#10;AC4CAABkcnMvZTJvRG9jLnhtbFBLAQItABQABgAIAAAAIQDTvanj3wAAAAgBAAAPAAAAAAAAAAAA&#10;AAAAAI0EAABkcnMvZG93bnJldi54bWxQSwUGAAAAAAQABADzAAAAmQUAAAAA&#10;" filled="f" stroked="f" strokeweight=".5pt">
                <v:textbox>
                  <w:txbxContent>
                    <w:p w14:paraId="11062AC1" w14:textId="66779E07" w:rsidR="00E70C88" w:rsidRPr="00EF55DD" w:rsidRDefault="00E70C88"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77D944B" w14:textId="77777777" w:rsidR="005107E2" w:rsidRDefault="005107E2" w:rsidP="005107E2">
      <w:pPr>
        <w:pStyle w:val="Caption"/>
        <w:spacing w:line="276" w:lineRule="auto"/>
        <w:rPr>
          <w:rFonts w:ascii="Times New Roman" w:hAnsi="Times New Roman" w:cs="Times New Roman"/>
          <w:b/>
          <w:i w:val="0"/>
          <w:color w:val="auto"/>
          <w:sz w:val="24"/>
          <w:szCs w:val="24"/>
        </w:rPr>
      </w:pPr>
    </w:p>
    <w:p w14:paraId="1628F496" w14:textId="1DB05EF6" w:rsidR="00795C52" w:rsidRDefault="00795C52" w:rsidP="005107E2">
      <w:pPr>
        <w:pStyle w:val="Caption"/>
        <w:spacing w:line="276" w:lineRule="auto"/>
        <w:rPr>
          <w:rFonts w:ascii="Times New Roman" w:hAnsi="Times New Roman" w:cs="Times New Roman"/>
          <w:b/>
          <w:i w:val="0"/>
          <w:color w:val="auto"/>
          <w:sz w:val="24"/>
          <w:szCs w:val="24"/>
        </w:rPr>
      </w:pPr>
      <w:bookmarkStart w:id="143" w:name="_Toc536314907"/>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D03CF0">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43"/>
    </w:p>
    <w:p w14:paraId="63C9F5FD" w14:textId="09336692" w:rsidR="00795C52" w:rsidRPr="005107E2" w:rsidRDefault="005107E2" w:rsidP="005107E2">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247B790A" w14:textId="1871B376" w:rsidR="00AB77E0" w:rsidRDefault="00AB77E0" w:rsidP="00AB77E0">
      <w:pPr>
        <w:pStyle w:val="Heading1"/>
        <w:jc w:val="center"/>
        <w:rPr>
          <w:rFonts w:ascii="Times New Roman" w:hAnsi="Times New Roman" w:cs="Times New Roman"/>
          <w:b/>
          <w:color w:val="auto"/>
          <w:sz w:val="24"/>
          <w:szCs w:val="24"/>
        </w:rPr>
      </w:pPr>
      <w:bookmarkStart w:id="144" w:name="_Toc536292098"/>
      <w:r>
        <w:rPr>
          <w:rFonts w:ascii="Times New Roman" w:hAnsi="Times New Roman" w:cs="Times New Roman"/>
          <w:b/>
          <w:color w:val="auto"/>
          <w:sz w:val="24"/>
          <w:szCs w:val="24"/>
        </w:rPr>
        <w:lastRenderedPageBreak/>
        <w:t>CHAPTER 05</w:t>
      </w:r>
      <w:bookmarkEnd w:id="144"/>
    </w:p>
    <w:p w14:paraId="2515DF98" w14:textId="135AFBD3" w:rsidR="00E4361D" w:rsidRDefault="00D620CA" w:rsidP="00E4361D">
      <w:pPr>
        <w:pStyle w:val="Heading1"/>
        <w:jc w:val="center"/>
        <w:rPr>
          <w:rFonts w:ascii="Times New Roman" w:hAnsi="Times New Roman" w:cs="Times New Roman"/>
          <w:b/>
          <w:color w:val="auto"/>
          <w:sz w:val="24"/>
          <w:szCs w:val="24"/>
        </w:rPr>
      </w:pPr>
      <w:bookmarkStart w:id="145" w:name="_Toc536292099"/>
      <w:r w:rsidRPr="00E4361D">
        <w:rPr>
          <w:rFonts w:ascii="Times New Roman" w:hAnsi="Times New Roman" w:cs="Times New Roman"/>
          <w:b/>
          <w:color w:val="auto"/>
          <w:sz w:val="24"/>
          <w:szCs w:val="24"/>
        </w:rPr>
        <w:t>CONCLUSION</w:t>
      </w:r>
      <w:r>
        <w:rPr>
          <w:rFonts w:ascii="Times New Roman" w:hAnsi="Times New Roman" w:cs="Times New Roman"/>
          <w:b/>
          <w:color w:val="auto"/>
          <w:sz w:val="24"/>
          <w:szCs w:val="24"/>
        </w:rPr>
        <w:t>S</w:t>
      </w:r>
      <w:bookmarkEnd w:id="145"/>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105A310D"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farmers should be given with the technical knowledge about the proper management practices to</w:t>
      </w:r>
      <w:r w:rsidR="006269AF">
        <w:rPr>
          <w:rFonts w:ascii="Times New Roman" w:hAnsi="Times New Roman" w:cs="Times New Roman"/>
          <w:sz w:val="24"/>
          <w:szCs w:val="24"/>
        </w:rPr>
        <w:t xml:space="preserve"> be</w:t>
      </w:r>
      <w:r>
        <w:rPr>
          <w:rFonts w:ascii="Times New Roman" w:hAnsi="Times New Roman" w:cs="Times New Roman"/>
          <w:sz w:val="24"/>
          <w:szCs w:val="24"/>
        </w:rPr>
        <w:t xml:space="preserve"> follow</w:t>
      </w:r>
      <w:r w:rsidR="006269AF">
        <w:rPr>
          <w:rFonts w:ascii="Times New Roman" w:hAnsi="Times New Roman" w:cs="Times New Roman"/>
          <w:sz w:val="24"/>
          <w:szCs w:val="24"/>
        </w:rPr>
        <w:t>ed</w:t>
      </w:r>
      <w:r>
        <w:rPr>
          <w:rFonts w:ascii="Times New Roman" w:hAnsi="Times New Roman" w:cs="Times New Roman"/>
          <w:sz w:val="24"/>
          <w:szCs w:val="24"/>
        </w:rPr>
        <w:t xml:space="preserve">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39A640F7" w14:textId="77777777" w:rsidR="008E402C" w:rsidRDefault="008E402C" w:rsidP="00E4361D">
      <w:pPr>
        <w:spacing w:line="480" w:lineRule="auto"/>
        <w:rPr>
          <w:rFonts w:ascii="Times New Roman" w:hAnsi="Times New Roman" w:cs="Times New Roman"/>
          <w:sz w:val="24"/>
          <w:szCs w:val="24"/>
        </w:rPr>
      </w:pPr>
    </w:p>
    <w:p w14:paraId="46677172" w14:textId="7F750A39" w:rsidR="00C66A76" w:rsidRPr="00C66A76" w:rsidRDefault="00CE1D43" w:rsidP="00C66A76">
      <w:pPr>
        <w:pStyle w:val="Caption"/>
        <w:spacing w:line="600" w:lineRule="auto"/>
        <w:jc w:val="center"/>
        <w:outlineLvl w:val="0"/>
        <w:rPr>
          <w:rFonts w:ascii="Times New Roman" w:hAnsi="Times New Roman" w:cs="Times New Roman"/>
          <w:b/>
          <w:i w:val="0"/>
          <w:color w:val="000000" w:themeColor="text1"/>
          <w:sz w:val="24"/>
          <w:szCs w:val="24"/>
        </w:rPr>
      </w:pPr>
      <w:bookmarkStart w:id="146" w:name="_Toc536292100"/>
      <w:r w:rsidRPr="00491EE8">
        <w:rPr>
          <w:rFonts w:ascii="Times New Roman" w:hAnsi="Times New Roman" w:cs="Times New Roman"/>
          <w:b/>
          <w:i w:val="0"/>
          <w:color w:val="000000" w:themeColor="text1"/>
          <w:sz w:val="24"/>
          <w:szCs w:val="24"/>
        </w:rPr>
        <w:lastRenderedPageBreak/>
        <w:t>REFFERENCES</w:t>
      </w:r>
      <w:bookmarkEnd w:id="146"/>
    </w:p>
    <w:p w14:paraId="155FEA79" w14:textId="2BA5278C" w:rsidR="007C2194" w:rsidRPr="00C335D3" w:rsidRDefault="00FD2C78"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w:t>
      </w:r>
      <w:r w:rsidRPr="00C335D3">
        <w:rPr>
          <w:rFonts w:ascii="Times New Roman" w:hAnsi="Times New Roman" w:cs="Times New Roman"/>
          <w:noProof/>
          <w:sz w:val="24"/>
          <w:szCs w:val="24"/>
        </w:rPr>
        <w:lastRenderedPageBreak/>
        <w:t>Asian J. Plant Sci. 1, 25–27. https://doi.org/10.3923/ajps.2002.25.27</w:t>
      </w:r>
    </w:p>
    <w:p w14:paraId="0B72E1FA" w14:textId="7CC27FCD" w:rsidR="00E07BE1" w:rsidRPr="00C335D3" w:rsidRDefault="00E07BE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61C72203" w14:textId="249D9791" w:rsidR="00E90ED1"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w:t>
      </w:r>
      <w:r w:rsidR="00C66A76">
        <w:rPr>
          <w:rFonts w:ascii="Times New Roman" w:hAnsi="Times New Roman" w:cs="Times New Roman"/>
          <w:noProof/>
          <w:sz w:val="24"/>
          <w:szCs w:val="24"/>
        </w:rPr>
        <w:t>ernational</w:t>
      </w:r>
      <w:r w:rsidRPr="00C335D3">
        <w:rPr>
          <w:rFonts w:ascii="Times New Roman" w:hAnsi="Times New Roman" w:cs="Times New Roman"/>
          <w:noProof/>
          <w:sz w:val="24"/>
          <w:szCs w:val="24"/>
        </w:rPr>
        <w:t xml:space="preserve"> Rice Res</w:t>
      </w:r>
      <w:r w:rsidR="00C4732B">
        <w:rPr>
          <w:rFonts w:ascii="Times New Roman" w:hAnsi="Times New Roman" w:cs="Times New Roman"/>
          <w:noProof/>
          <w:sz w:val="24"/>
          <w:szCs w:val="24"/>
        </w:rPr>
        <w:t>earch</w:t>
      </w:r>
      <w:r w:rsidRPr="00C335D3">
        <w:rPr>
          <w:rFonts w:ascii="Times New Roman" w:hAnsi="Times New Roman" w:cs="Times New Roman"/>
          <w:noProof/>
          <w:sz w:val="24"/>
          <w:szCs w:val="24"/>
        </w:rPr>
        <w:t xml:space="preserve"> Notes 27, 45–46.</w:t>
      </w:r>
    </w:p>
    <w:p w14:paraId="2DF6AB37" w14:textId="4EF02CF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w:t>
      </w:r>
      <w:r w:rsidR="00C66A76">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 Res</w:t>
      </w:r>
      <w:r w:rsidR="00C66A76">
        <w:rPr>
          <w:rFonts w:ascii="Times New Roman" w:hAnsi="Times New Roman" w:cs="Times New Roman"/>
          <w:noProof/>
          <w:sz w:val="24"/>
          <w:szCs w:val="24"/>
        </w:rPr>
        <w:t>earch</w:t>
      </w:r>
      <w:r w:rsidRPr="00C335D3">
        <w:rPr>
          <w:rFonts w:ascii="Times New Roman" w:hAnsi="Times New Roman" w:cs="Times New Roman"/>
          <w:noProof/>
          <w:sz w:val="24"/>
          <w:szCs w:val="24"/>
        </w:rPr>
        <w:t>. 63, 47–61. https://doi.org/10.1016/S0378-4290(99)00026-X</w:t>
      </w:r>
    </w:p>
    <w:p w14:paraId="6B132210" w14:textId="4D729831" w:rsidR="007C2194" w:rsidRPr="0049770A" w:rsidRDefault="0049770A"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t>Central Bank of Sri Lanka</w:t>
      </w:r>
      <w:r w:rsidR="007C2194" w:rsidRPr="0049770A">
        <w:rPr>
          <w:rFonts w:ascii="Times New Roman" w:hAnsi="Times New Roman" w:cs="Times New Roman"/>
          <w:noProof/>
          <w:sz w:val="24"/>
          <w:szCs w:val="24"/>
        </w:rPr>
        <w:t>, 2018. Economics and Social Statistics of Sri Lanka.</w:t>
      </w:r>
    </w:p>
    <w:p w14:paraId="580EABC8" w14:textId="67D22E94" w:rsidR="007C2194" w:rsidRPr="0049770A" w:rsidRDefault="0049770A"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t>Central Bank of Sri Lanka</w:t>
      </w:r>
      <w:r w:rsidR="007C2194" w:rsidRPr="0049770A">
        <w:rPr>
          <w:rFonts w:ascii="Times New Roman" w:hAnsi="Times New Roman" w:cs="Times New Roman"/>
          <w:noProof/>
          <w:sz w:val="24"/>
          <w:szCs w:val="24"/>
        </w:rPr>
        <w:t>, 2017</w:t>
      </w:r>
      <w:r w:rsidR="00474F95">
        <w:rPr>
          <w:rFonts w:ascii="Times New Roman" w:hAnsi="Times New Roman" w:cs="Times New Roman"/>
          <w:noProof/>
          <w:sz w:val="24"/>
          <w:szCs w:val="24"/>
        </w:rPr>
        <w:t>a</w:t>
      </w:r>
      <w:r w:rsidR="007C2194" w:rsidRPr="0049770A">
        <w:rPr>
          <w:rFonts w:ascii="Times New Roman" w:hAnsi="Times New Roman" w:cs="Times New Roman"/>
          <w:noProof/>
          <w:sz w:val="24"/>
          <w:szCs w:val="24"/>
        </w:rPr>
        <w:t>. National Output, Expenditure and Income.</w:t>
      </w:r>
    </w:p>
    <w:p w14:paraId="72761ACE" w14:textId="0551BF42" w:rsidR="0049770A" w:rsidRPr="0049770A" w:rsidRDefault="0049770A" w:rsidP="00370CC5">
      <w:pPr>
        <w:widowControl w:val="0"/>
        <w:autoSpaceDE w:val="0"/>
        <w:autoSpaceDN w:val="0"/>
        <w:adjustRightInd w:val="0"/>
        <w:spacing w:line="480" w:lineRule="auto"/>
        <w:ind w:left="480" w:hanging="480"/>
        <w:rPr>
          <w:rFonts w:ascii="Times New Roman" w:hAnsi="Times New Roman" w:cs="Times New Roman"/>
          <w:noProof/>
          <w:sz w:val="24"/>
          <w:szCs w:val="24"/>
        </w:rPr>
      </w:pPr>
      <w:r w:rsidRPr="0049770A">
        <w:rPr>
          <w:rFonts w:ascii="Times New Roman" w:hAnsi="Times New Roman" w:cs="Times New Roman"/>
          <w:sz w:val="24"/>
          <w:szCs w:val="24"/>
        </w:rPr>
        <w:fldChar w:fldCharType="begin" w:fldLock="1"/>
      </w:r>
      <w:r w:rsidRPr="0049770A">
        <w:rPr>
          <w:rFonts w:ascii="Times New Roman" w:hAnsi="Times New Roman" w:cs="Times New Roman"/>
          <w:sz w:val="24"/>
          <w:szCs w:val="24"/>
        </w:rPr>
        <w:instrText xml:space="preserve">ADDIN Mendeley Bibliography CSL_BIBLIOGRAPHY </w:instrText>
      </w:r>
      <w:r w:rsidRPr="0049770A">
        <w:rPr>
          <w:rFonts w:ascii="Times New Roman" w:hAnsi="Times New Roman" w:cs="Times New Roman"/>
          <w:sz w:val="24"/>
          <w:szCs w:val="24"/>
        </w:rPr>
        <w:fldChar w:fldCharType="separate"/>
      </w:r>
      <w:r w:rsidRPr="0049770A">
        <w:rPr>
          <w:rFonts w:ascii="Times New Roman" w:hAnsi="Times New Roman" w:cs="Times New Roman"/>
          <w:noProof/>
          <w:sz w:val="24"/>
          <w:szCs w:val="24"/>
        </w:rPr>
        <w:t>Central Bank of Sri Lanka, 2017</w:t>
      </w:r>
      <w:r w:rsidR="00474F95">
        <w:rPr>
          <w:rFonts w:ascii="Times New Roman" w:hAnsi="Times New Roman" w:cs="Times New Roman"/>
          <w:noProof/>
          <w:sz w:val="24"/>
          <w:szCs w:val="24"/>
        </w:rPr>
        <w:t>b</w:t>
      </w:r>
      <w:r w:rsidRPr="0049770A">
        <w:rPr>
          <w:rFonts w:ascii="Times New Roman" w:hAnsi="Times New Roman" w:cs="Times New Roman"/>
          <w:noProof/>
          <w:sz w:val="24"/>
          <w:szCs w:val="24"/>
        </w:rPr>
        <w:t>. Second Quarter 2017 Central Bank of Sri Lanka. URL https://www.cbsl.gov.lk (accessed 11.6.18).</w:t>
      </w:r>
    </w:p>
    <w:p w14:paraId="45E10E1E" w14:textId="4F4D7A05" w:rsidR="007C2194" w:rsidRPr="00C335D3" w:rsidRDefault="0049770A" w:rsidP="00370CC5">
      <w:pPr>
        <w:widowControl w:val="0"/>
        <w:autoSpaceDE w:val="0"/>
        <w:autoSpaceDN w:val="0"/>
        <w:adjustRightInd w:val="0"/>
        <w:spacing w:line="480" w:lineRule="auto"/>
        <w:jc w:val="both"/>
        <w:rPr>
          <w:rFonts w:ascii="Times New Roman" w:hAnsi="Times New Roman" w:cs="Times New Roman"/>
          <w:noProof/>
          <w:sz w:val="24"/>
          <w:szCs w:val="24"/>
        </w:rPr>
      </w:pPr>
      <w:r w:rsidRPr="0049770A">
        <w:rPr>
          <w:rFonts w:ascii="Times New Roman" w:hAnsi="Times New Roman" w:cs="Times New Roman"/>
          <w:sz w:val="24"/>
          <w:szCs w:val="24"/>
        </w:rPr>
        <w:lastRenderedPageBreak/>
        <w:fldChar w:fldCharType="end"/>
      </w:r>
      <w:r w:rsidR="007C2194"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 Pandey, S., Mortimer, M., Wade, L., Tuong, T.P., Lopez, K., Hardy, B. (Eds.), D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seding: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 xml:space="preserve">eserach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ssues and </w:t>
      </w:r>
      <w:r w:rsidR="00B633B7">
        <w:rPr>
          <w:rFonts w:ascii="Times New Roman" w:hAnsi="Times New Roman" w:cs="Times New Roman"/>
          <w:noProof/>
          <w:sz w:val="24"/>
          <w:szCs w:val="24"/>
        </w:rPr>
        <w:t>o</w:t>
      </w:r>
      <w:r w:rsidR="007C2194" w:rsidRPr="00C335D3">
        <w:rPr>
          <w:rFonts w:ascii="Times New Roman" w:hAnsi="Times New Roman" w:cs="Times New Roman"/>
          <w:noProof/>
          <w:sz w:val="24"/>
          <w:szCs w:val="24"/>
        </w:rPr>
        <w:t xml:space="preserve">pportunities. Proceedings of the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ternational </w:t>
      </w:r>
      <w:r w:rsidR="00B633B7">
        <w:rPr>
          <w:rFonts w:ascii="Times New Roman" w:hAnsi="Times New Roman" w:cs="Times New Roman"/>
          <w:noProof/>
          <w:sz w:val="24"/>
          <w:szCs w:val="24"/>
        </w:rPr>
        <w:t>w</w:t>
      </w:r>
      <w:r w:rsidR="007C2194" w:rsidRPr="00C335D3">
        <w:rPr>
          <w:rFonts w:ascii="Times New Roman" w:hAnsi="Times New Roman" w:cs="Times New Roman"/>
          <w:noProof/>
          <w:sz w:val="24"/>
          <w:szCs w:val="24"/>
        </w:rPr>
        <w:t xml:space="preserve">orkshop on </w:t>
      </w:r>
      <w:r w:rsidR="00B633B7">
        <w:rPr>
          <w:rFonts w:ascii="Times New Roman" w:hAnsi="Times New Roman" w:cs="Times New Roman"/>
          <w:noProof/>
          <w:sz w:val="24"/>
          <w:szCs w:val="24"/>
        </w:rPr>
        <w:t>d</w:t>
      </w:r>
      <w:r w:rsidR="007C2194" w:rsidRPr="00C335D3">
        <w:rPr>
          <w:rFonts w:ascii="Times New Roman" w:hAnsi="Times New Roman" w:cs="Times New Roman"/>
          <w:noProof/>
          <w:sz w:val="24"/>
          <w:szCs w:val="24"/>
        </w:rPr>
        <w:t xml:space="preserve">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eeding in Asian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ystems: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trategic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esearc</w:t>
      </w:r>
      <w:r w:rsidR="00B633B7">
        <w:rPr>
          <w:rFonts w:ascii="Times New Roman" w:hAnsi="Times New Roman" w:cs="Times New Roman"/>
          <w:noProof/>
          <w:sz w:val="24"/>
          <w:szCs w:val="24"/>
        </w:rPr>
        <w:t>h</w:t>
      </w:r>
      <w:r w:rsidR="007C2194" w:rsidRPr="00C335D3">
        <w:rPr>
          <w:rFonts w:ascii="Times New Roman" w:hAnsi="Times New Roman" w:cs="Times New Roman"/>
          <w:noProof/>
          <w:sz w:val="24"/>
          <w:szCs w:val="24"/>
        </w:rPr>
        <w:t xml:space="preserve"> Issues and Opportunities. International Rice Research Institute, Philippines., Los Banos, pp. 21–24.</w:t>
      </w:r>
    </w:p>
    <w:p w14:paraId="65E77567" w14:textId="79692BA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layton, S., 2010. 50 years of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cience for a better world-and it’s just the start. Rice Today,IRRI pp.12.</w:t>
      </w:r>
    </w:p>
    <w:p w14:paraId="5BC9D889"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bookmarkStart w:id="147"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7"/>
    <w:p w14:paraId="68758ED8" w14:textId="77777777" w:rsidR="00B72141" w:rsidRPr="00C335D3" w:rsidRDefault="00B7214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275CBAD6"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hanapala, M.P., 2000. Bridging the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y</w:t>
      </w:r>
      <w:r w:rsidRPr="00C335D3">
        <w:rPr>
          <w:rFonts w:ascii="Times New Roman" w:hAnsi="Times New Roman" w:cs="Times New Roman"/>
          <w:noProof/>
          <w:sz w:val="24"/>
          <w:szCs w:val="24"/>
        </w:rPr>
        <w:t>ield gap in Sri Lanka, in: Papademetriou, M.K., Dent, F.J., Herath, E.M. (Eds.), Bridging the Rice Yield Gap in the Asia Pacific Region. FAO, Bangkok, Thailand, pp. 135–146.</w:t>
      </w:r>
    </w:p>
    <w:p w14:paraId="2C523595" w14:textId="718B978D"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lastRenderedPageBreak/>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 xml:space="preserve">Performance of transplanted hybrid rice varieties under different seed </w:t>
      </w:r>
      <w:r w:rsidR="002141EE" w:rsidRPr="00C335D3">
        <w:rPr>
          <w:rFonts w:ascii="Times New Roman" w:hAnsi="Times New Roman" w:cs="Times New Roman"/>
          <w:noProof/>
          <w:sz w:val="24"/>
          <w:szCs w:val="24"/>
        </w:rPr>
        <w:lastRenderedPageBreak/>
        <w:t>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51789ECA" w14:textId="54C9C8FB" w:rsidR="00FF6D41"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0F42DEF" w14:textId="77777777" w:rsidR="00FF6D41" w:rsidRPr="00C335D3" w:rsidRDefault="00FF6D4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7DB6BA7D" w14:textId="3B12F90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57FB7859" w:rsidR="007C2194"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544C685" w14:textId="23B2EC81" w:rsidR="00E90ED1" w:rsidRPr="00C335D3" w:rsidRDefault="00E90ED1"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p w14:paraId="637E6F0D"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38B6CDA1" w14:textId="2227D5CD" w:rsidR="00E90ED1"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527AF6B1" w14:textId="0A7B569F" w:rsidR="00213557" w:rsidRPr="00C335D3" w:rsidRDefault="00213557"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ngeetha, C., Baskar, P., 2015. Influence of different crop establishment methods on </w:t>
      </w:r>
      <w:r w:rsidRPr="00C335D3">
        <w:rPr>
          <w:rFonts w:ascii="Times New Roman" w:hAnsi="Times New Roman" w:cs="Times New Roman"/>
          <w:noProof/>
          <w:sz w:val="24"/>
          <w:szCs w:val="24"/>
        </w:rPr>
        <w:lastRenderedPageBreak/>
        <w:t>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K.N., Hassan, B., Kanday, B.A., Bhat, A.K., 2005. Effect of nursery fertilization on 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L.(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22661349" w14:textId="386D615E" w:rsidR="00C335D3"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1F89DC51" w14:textId="7621FB5D"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370CC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370CC5">
      <w:pPr>
        <w:spacing w:line="48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C33DF31" w14:textId="5FAC7C41" w:rsidR="00AB77E0" w:rsidRDefault="00AB77E0" w:rsidP="00AB77E0">
      <w:pPr>
        <w:pStyle w:val="Heading1"/>
        <w:spacing w:line="480" w:lineRule="auto"/>
        <w:jc w:val="center"/>
        <w:rPr>
          <w:rFonts w:ascii="Times New Roman" w:hAnsi="Times New Roman" w:cs="Times New Roman"/>
          <w:b/>
          <w:color w:val="auto"/>
          <w:sz w:val="24"/>
          <w:szCs w:val="24"/>
        </w:rPr>
      </w:pPr>
      <w:bookmarkStart w:id="148" w:name="_Toc536292101"/>
      <w:r w:rsidRPr="00DA563F">
        <w:rPr>
          <w:rFonts w:ascii="Times New Roman" w:hAnsi="Times New Roman" w:cs="Times New Roman"/>
          <w:b/>
          <w:color w:val="auto"/>
          <w:sz w:val="24"/>
          <w:szCs w:val="24"/>
        </w:rPr>
        <w:lastRenderedPageBreak/>
        <w:t>APPENDIX</w:t>
      </w:r>
      <w:bookmarkEnd w:id="148"/>
    </w:p>
    <w:p w14:paraId="23A1F814" w14:textId="2E1E68F0" w:rsidR="00DA563F" w:rsidRPr="00DA563F" w:rsidRDefault="00AB77E0" w:rsidP="00AB77E0">
      <w:pPr>
        <w:spacing w:line="480" w:lineRule="auto"/>
        <w:jc w:val="center"/>
        <w:rPr>
          <w:rFonts w:ascii="Times New Roman" w:hAnsi="Times New Roman" w:cs="Times New Roman"/>
          <w:b/>
          <w:sz w:val="24"/>
          <w:szCs w:val="24"/>
        </w:rPr>
      </w:pPr>
      <w:r w:rsidRPr="00DA563F">
        <w:rPr>
          <w:rFonts w:ascii="Times New Roman" w:hAnsi="Times New Roman" w:cs="Times New Roman"/>
          <w:b/>
          <w:sz w:val="24"/>
          <w:szCs w:val="24"/>
        </w:rPr>
        <w:t>PLAGIARISM REPORT</w:t>
      </w:r>
    </w:p>
    <w:p w14:paraId="674AF7D5" w14:textId="38CF62AC" w:rsidR="00DA563F" w:rsidRPr="00AB77E0" w:rsidRDefault="00683FCC" w:rsidP="00AB77E0">
      <w:pPr>
        <w:pStyle w:val="Heading1"/>
        <w:spacing w:line="480" w:lineRule="auto"/>
        <w:rPr>
          <w:rFonts w:ascii="Times New Roman" w:hAnsi="Times New Roman" w:cs="Times New Roman"/>
          <w:color w:val="auto"/>
          <w:sz w:val="24"/>
          <w:szCs w:val="24"/>
        </w:rPr>
      </w:pPr>
      <w:bookmarkStart w:id="149" w:name="_Toc536290915"/>
      <w:bookmarkStart w:id="150" w:name="_Toc536291747"/>
      <w:bookmarkStart w:id="151" w:name="_Toc536292102"/>
      <w:r w:rsidRPr="00DA563F">
        <w:rPr>
          <w:rFonts w:ascii="Times New Roman" w:hAnsi="Times New Roman" w:cs="Times New Roman"/>
          <w:color w:val="auto"/>
          <w:sz w:val="24"/>
          <w:szCs w:val="24"/>
        </w:rPr>
        <w:t>Result of analysis</w:t>
      </w:r>
      <w:bookmarkEnd w:id="149"/>
      <w:bookmarkEnd w:id="150"/>
      <w:bookmarkEnd w:id="151"/>
    </w:p>
    <w:p w14:paraId="2DDE00BF" w14:textId="4B039CB3" w:rsidR="00AB77E0" w:rsidRDefault="00683FCC" w:rsidP="00AB77E0">
      <w:pPr>
        <w:spacing w:line="480" w:lineRule="auto"/>
        <w:rPr>
          <w:rFonts w:ascii="Times New Roman" w:hAnsi="Times New Roman" w:cs="Times New Roman"/>
          <w:sz w:val="24"/>
          <w:szCs w:val="24"/>
        </w:rPr>
      </w:pPr>
      <w:r w:rsidRPr="00DA563F">
        <w:rPr>
          <w:rStyle w:val="Strong"/>
          <w:rFonts w:ascii="Times New Roman" w:hAnsi="Times New Roman" w:cs="Times New Roman"/>
          <w:sz w:val="24"/>
          <w:szCs w:val="24"/>
        </w:rPr>
        <w:t>File</w:t>
      </w:r>
      <w:r w:rsidR="00AB77E0">
        <w:rPr>
          <w:rStyle w:val="Strong"/>
          <w:rFonts w:ascii="Times New Roman" w:hAnsi="Times New Roman" w:cs="Times New Roman"/>
          <w:sz w:val="24"/>
          <w:szCs w:val="24"/>
        </w:rPr>
        <w:t xml:space="preserve"> </w:t>
      </w:r>
      <w:r w:rsidRPr="00DA563F">
        <w:rPr>
          <w:rStyle w:val="Strong"/>
          <w:rFonts w:ascii="Times New Roman" w:hAnsi="Times New Roman" w:cs="Times New Roman"/>
          <w:sz w:val="24"/>
          <w:szCs w:val="24"/>
        </w:rPr>
        <w:t>:</w:t>
      </w:r>
      <w:r w:rsidRPr="00DA563F">
        <w:rPr>
          <w:rFonts w:ascii="Times New Roman" w:hAnsi="Times New Roman" w:cs="Times New Roman"/>
          <w:sz w:val="24"/>
          <w:szCs w:val="24"/>
        </w:rPr>
        <w:t xml:space="preserve"> </w:t>
      </w:r>
    </w:p>
    <w:p w14:paraId="7BC1D7F9" w14:textId="08B60C54" w:rsidR="00683FCC" w:rsidRPr="00DA563F" w:rsidRDefault="00AB77E0" w:rsidP="00AB77E0">
      <w:pPr>
        <w:spacing w:line="480" w:lineRule="auto"/>
        <w:rPr>
          <w:rFonts w:ascii="Times New Roman" w:hAnsi="Times New Roman" w:cs="Times New Roman"/>
          <w:sz w:val="24"/>
          <w:szCs w:val="24"/>
          <w:shd w:val="clear" w:color="auto" w:fill="FFFFFF"/>
        </w:rPr>
      </w:pPr>
      <w:r w:rsidRPr="00DA563F">
        <w:rPr>
          <w:rFonts w:ascii="Times New Roman" w:hAnsi="Times New Roman" w:cs="Times New Roman"/>
          <w:sz w:val="24"/>
          <w:szCs w:val="24"/>
          <w:shd w:val="clear" w:color="auto" w:fill="FFFFFF"/>
        </w:rPr>
        <w:t>Evaluation of optimum seeding rate on seedling vigor and early plant growth of mechanicaly transplanted rice</w:t>
      </w:r>
    </w:p>
    <w:p w14:paraId="3B7125AA" w14:textId="5529869A" w:rsidR="00683FCC" w:rsidRPr="00AB77E0" w:rsidRDefault="00683FCC" w:rsidP="00AB77E0">
      <w:pPr>
        <w:spacing w:line="480" w:lineRule="auto"/>
        <w:rPr>
          <w:rFonts w:ascii="Times New Roman" w:hAnsi="Times New Roman" w:cs="Times New Roman"/>
          <w:b/>
          <w:sz w:val="24"/>
          <w:szCs w:val="24"/>
          <w:u w:val="single"/>
        </w:rPr>
      </w:pPr>
      <w:r w:rsidRPr="00AB77E0">
        <w:rPr>
          <w:rFonts w:ascii="Times New Roman" w:hAnsi="Times New Roman" w:cs="Times New Roman"/>
          <w:b/>
          <w:sz w:val="24"/>
          <w:szCs w:val="24"/>
          <w:u w:val="single"/>
        </w:rPr>
        <w:t>Statistics</w:t>
      </w:r>
    </w:p>
    <w:p w14:paraId="7EBEB1DC" w14:textId="77777777" w:rsidR="00683FCC" w:rsidRPr="00DA563F" w:rsidRDefault="00683FCC" w:rsidP="00AB77E0">
      <w:pPr>
        <w:pStyle w:val="fontemedia"/>
        <w:spacing w:before="0" w:beforeAutospacing="0" w:after="0" w:afterAutospacing="0" w:line="480" w:lineRule="auto"/>
        <w:rPr>
          <w:b/>
          <w:bCs/>
        </w:rPr>
      </w:pPr>
      <w:r w:rsidRPr="00DA563F">
        <w:rPr>
          <w:b/>
          <w:bCs/>
        </w:rPr>
        <w:t xml:space="preserve">Suspicions on the Internet: </w:t>
      </w:r>
      <w:r w:rsidRPr="00DA563F">
        <w:rPr>
          <w:rStyle w:val="fontegrande"/>
          <w:b/>
          <w:bCs/>
        </w:rPr>
        <w:t xml:space="preserve">18.8% </w:t>
      </w:r>
    </w:p>
    <w:p w14:paraId="74BA5395" w14:textId="11B826D7" w:rsidR="00683FCC" w:rsidRPr="00E90ED1" w:rsidRDefault="00683FCC" w:rsidP="00AB77E0">
      <w:pPr>
        <w:pStyle w:val="paragrafodetalhe"/>
        <w:spacing w:before="0" w:beforeAutospacing="0" w:after="0" w:afterAutospacing="0" w:line="480" w:lineRule="auto"/>
        <w:rPr>
          <w:iCs/>
        </w:rPr>
      </w:pPr>
      <w:r w:rsidRPr="00E90ED1">
        <w:rPr>
          <w:iCs/>
        </w:rPr>
        <w:t xml:space="preserve">Percentage of text with expressions found on the internet </w:t>
      </w:r>
    </w:p>
    <w:p w14:paraId="571347F8" w14:textId="77777777" w:rsidR="00683FCC" w:rsidRPr="00E90ED1" w:rsidRDefault="00683FCC" w:rsidP="00AB77E0">
      <w:pPr>
        <w:pStyle w:val="fontemedia"/>
        <w:spacing w:before="0" w:beforeAutospacing="0" w:after="0" w:afterAutospacing="0" w:line="480" w:lineRule="auto"/>
        <w:rPr>
          <w:b/>
          <w:bCs/>
        </w:rPr>
      </w:pPr>
      <w:r w:rsidRPr="00E90ED1">
        <w:rPr>
          <w:b/>
          <w:bCs/>
        </w:rPr>
        <w:t xml:space="preserve">Suspicions confirmed: </w:t>
      </w:r>
      <w:r w:rsidRPr="00E90ED1">
        <w:rPr>
          <w:rStyle w:val="Strong"/>
        </w:rPr>
        <w:t>73.07%</w:t>
      </w:r>
      <w:r w:rsidRPr="00E90ED1">
        <w:rPr>
          <w:b/>
          <w:bCs/>
        </w:rPr>
        <w:t xml:space="preserve"> </w:t>
      </w:r>
    </w:p>
    <w:p w14:paraId="19BCEC3B" w14:textId="60B6C917" w:rsidR="00683FCC" w:rsidRPr="00E90ED1" w:rsidRDefault="00683FCC" w:rsidP="00AB77E0">
      <w:pPr>
        <w:pStyle w:val="paragrafodetalhe"/>
        <w:spacing w:before="0" w:beforeAutospacing="0" w:after="0" w:afterAutospacing="0" w:line="480" w:lineRule="auto"/>
        <w:rPr>
          <w:iCs/>
        </w:rPr>
      </w:pPr>
      <w:r w:rsidRPr="00E90ED1">
        <w:rPr>
          <w:iCs/>
        </w:rPr>
        <w:t xml:space="preserve">Confirmed the existence of the sentences in the URLs found </w:t>
      </w:r>
    </w:p>
    <w:p w14:paraId="6CB634C6" w14:textId="77777777" w:rsidR="00683FCC" w:rsidRPr="00E90ED1" w:rsidRDefault="00683FCC" w:rsidP="00AB77E0">
      <w:pPr>
        <w:pStyle w:val="fontepequena"/>
        <w:spacing w:before="0" w:beforeAutospacing="0" w:after="0" w:afterAutospacing="0" w:line="480" w:lineRule="auto"/>
        <w:rPr>
          <w:b/>
          <w:bCs/>
        </w:rPr>
      </w:pPr>
      <w:r w:rsidRPr="00E90ED1">
        <w:rPr>
          <w:b/>
          <w:bCs/>
        </w:rPr>
        <w:t xml:space="preserve">Analyzed text: </w:t>
      </w:r>
      <w:r w:rsidRPr="00E90ED1">
        <w:rPr>
          <w:rStyle w:val="Strong"/>
        </w:rPr>
        <w:t>42.69%</w:t>
      </w:r>
      <w:r w:rsidRPr="00E90ED1">
        <w:rPr>
          <w:b/>
          <w:bCs/>
        </w:rPr>
        <w:t xml:space="preserve"> </w:t>
      </w:r>
    </w:p>
    <w:p w14:paraId="77C45A2B" w14:textId="2F70AD39" w:rsidR="00683FCC" w:rsidRPr="00E90ED1" w:rsidRDefault="00683FCC" w:rsidP="00E90ED1">
      <w:pPr>
        <w:pStyle w:val="paragrafodetalhe"/>
        <w:spacing w:before="0" w:beforeAutospacing="0" w:after="0" w:afterAutospacing="0" w:line="480" w:lineRule="auto"/>
        <w:rPr>
          <w:iCs/>
        </w:rPr>
      </w:pPr>
      <w:r w:rsidRPr="00E90ED1">
        <w:rPr>
          <w:rStyle w:val="Emphasis"/>
          <w:i w:val="0"/>
        </w:rPr>
        <w:t xml:space="preserve">Percentage of text effectively analyzed (short phrases, special characters, broken text are not parsed). </w:t>
      </w:r>
    </w:p>
    <w:p w14:paraId="42C41C8E" w14:textId="77777777" w:rsidR="00683FCC" w:rsidRPr="00E90ED1" w:rsidRDefault="00683FCC" w:rsidP="00AB77E0">
      <w:pPr>
        <w:pStyle w:val="fontepequena"/>
        <w:spacing w:before="0" w:beforeAutospacing="0" w:after="0" w:afterAutospacing="0" w:line="480" w:lineRule="auto"/>
        <w:rPr>
          <w:b/>
          <w:bCs/>
        </w:rPr>
      </w:pPr>
      <w:r w:rsidRPr="00E90ED1">
        <w:rPr>
          <w:b/>
          <w:bCs/>
        </w:rPr>
        <w:t xml:space="preserve">Analysis success: </w:t>
      </w:r>
      <w:r w:rsidRPr="00E90ED1">
        <w:rPr>
          <w:rStyle w:val="Strong"/>
        </w:rPr>
        <w:t>100%</w:t>
      </w:r>
      <w:r w:rsidRPr="00E90ED1">
        <w:rPr>
          <w:b/>
          <w:bCs/>
        </w:rPr>
        <w:t xml:space="preserve"> </w:t>
      </w:r>
    </w:p>
    <w:p w14:paraId="291A3663" w14:textId="1BA8F86F" w:rsidR="005F63DD" w:rsidRDefault="00683FCC" w:rsidP="00E70C88">
      <w:pPr>
        <w:pStyle w:val="paragrafodetalhe"/>
        <w:spacing w:before="0" w:beforeAutospacing="0" w:after="0" w:afterAutospacing="0" w:line="480" w:lineRule="auto"/>
        <w:rPr>
          <w:b/>
          <w:iCs/>
          <w:color w:val="000000" w:themeColor="text1"/>
          <w:highlight w:val="yellow"/>
        </w:rPr>
      </w:pPr>
      <w:r w:rsidRPr="00E90ED1">
        <w:rPr>
          <w:rStyle w:val="Emphasis"/>
          <w:i w:val="0"/>
        </w:rPr>
        <w:t>Percentage of successful searches, indicates the quality of the analysis, bigger is better</w:t>
      </w:r>
      <w:r w:rsidRPr="00DA563F">
        <w:rPr>
          <w:rStyle w:val="Emphasis"/>
        </w:rPr>
        <w:t>.</w:t>
      </w:r>
    </w:p>
    <w:sectPr w:rsidR="005F63DD"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43629" w14:textId="77777777" w:rsidR="00915ECE" w:rsidRDefault="00915ECE" w:rsidP="00A30FFD">
      <w:pPr>
        <w:spacing w:after="0" w:line="240" w:lineRule="auto"/>
      </w:pPr>
      <w:r>
        <w:separator/>
      </w:r>
    </w:p>
  </w:endnote>
  <w:endnote w:type="continuationSeparator" w:id="0">
    <w:p w14:paraId="26260B73" w14:textId="77777777" w:rsidR="00915ECE" w:rsidRDefault="00915ECE"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eamViewer13">
    <w:charset w:val="00"/>
    <w:family w:val="decorative"/>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E70C88" w:rsidRDefault="00E70C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E70C88" w:rsidRDefault="00E70C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E70C88" w:rsidRDefault="00E70C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E70C88" w:rsidRDefault="00E70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B5062" w14:textId="77777777" w:rsidR="00915ECE" w:rsidRDefault="00915ECE" w:rsidP="00A30FFD">
      <w:pPr>
        <w:spacing w:after="0" w:line="240" w:lineRule="auto"/>
      </w:pPr>
      <w:r>
        <w:separator/>
      </w:r>
    </w:p>
  </w:footnote>
  <w:footnote w:type="continuationSeparator" w:id="0">
    <w:p w14:paraId="039D5F18" w14:textId="77777777" w:rsidR="00915ECE" w:rsidRDefault="00915ECE"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722" w:hanging="360"/>
      </w:pPr>
      <w:rPr>
        <w:rFonts w:hint="default"/>
        <w:i w:val="0"/>
      </w:rPr>
    </w:lvl>
    <w:lvl w:ilvl="1" w:tplc="04090019" w:tentative="1">
      <w:start w:val="1"/>
      <w:numFmt w:val="lowerLetter"/>
      <w:lvlText w:val="%2."/>
      <w:lvlJc w:val="left"/>
      <w:pPr>
        <w:ind w:left="5442" w:hanging="360"/>
      </w:pPr>
    </w:lvl>
    <w:lvl w:ilvl="2" w:tplc="0409001B" w:tentative="1">
      <w:start w:val="1"/>
      <w:numFmt w:val="lowerRoman"/>
      <w:lvlText w:val="%3."/>
      <w:lvlJc w:val="right"/>
      <w:pPr>
        <w:ind w:left="6162" w:hanging="180"/>
      </w:pPr>
    </w:lvl>
    <w:lvl w:ilvl="3" w:tplc="0409000F" w:tentative="1">
      <w:start w:val="1"/>
      <w:numFmt w:val="decimal"/>
      <w:lvlText w:val="%4."/>
      <w:lvlJc w:val="left"/>
      <w:pPr>
        <w:ind w:left="6882" w:hanging="360"/>
      </w:pPr>
    </w:lvl>
    <w:lvl w:ilvl="4" w:tplc="04090019" w:tentative="1">
      <w:start w:val="1"/>
      <w:numFmt w:val="lowerLetter"/>
      <w:lvlText w:val="%5."/>
      <w:lvlJc w:val="left"/>
      <w:pPr>
        <w:ind w:left="7602" w:hanging="360"/>
      </w:pPr>
    </w:lvl>
    <w:lvl w:ilvl="5" w:tplc="0409001B" w:tentative="1">
      <w:start w:val="1"/>
      <w:numFmt w:val="lowerRoman"/>
      <w:lvlText w:val="%6."/>
      <w:lvlJc w:val="right"/>
      <w:pPr>
        <w:ind w:left="8322" w:hanging="180"/>
      </w:pPr>
    </w:lvl>
    <w:lvl w:ilvl="6" w:tplc="0409000F" w:tentative="1">
      <w:start w:val="1"/>
      <w:numFmt w:val="decimal"/>
      <w:lvlText w:val="%7."/>
      <w:lvlJc w:val="left"/>
      <w:pPr>
        <w:ind w:left="9042" w:hanging="360"/>
      </w:pPr>
    </w:lvl>
    <w:lvl w:ilvl="7" w:tplc="04090019" w:tentative="1">
      <w:start w:val="1"/>
      <w:numFmt w:val="lowerLetter"/>
      <w:lvlText w:val="%8."/>
      <w:lvlJc w:val="left"/>
      <w:pPr>
        <w:ind w:left="9762" w:hanging="360"/>
      </w:pPr>
    </w:lvl>
    <w:lvl w:ilvl="8" w:tplc="0409001B" w:tentative="1">
      <w:start w:val="1"/>
      <w:numFmt w:val="lowerRoman"/>
      <w:lvlText w:val="%9."/>
      <w:lvlJc w:val="right"/>
      <w:pPr>
        <w:ind w:left="10482"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FF1D97"/>
    <w:multiLevelType w:val="hybridMultilevel"/>
    <w:tmpl w:val="DC58B014"/>
    <w:lvl w:ilvl="0" w:tplc="8BAA916E">
      <w:start w:val="1"/>
      <w:numFmt w:val="bullet"/>
      <w:lvlText w:val="•"/>
      <w:lvlJc w:val="left"/>
      <w:pPr>
        <w:tabs>
          <w:tab w:val="num" w:pos="720"/>
        </w:tabs>
        <w:ind w:left="720" w:hanging="360"/>
      </w:pPr>
      <w:rPr>
        <w:rFonts w:ascii="Arial" w:hAnsi="Arial" w:hint="default"/>
      </w:rPr>
    </w:lvl>
    <w:lvl w:ilvl="1" w:tplc="BC187BA4" w:tentative="1">
      <w:start w:val="1"/>
      <w:numFmt w:val="bullet"/>
      <w:lvlText w:val="•"/>
      <w:lvlJc w:val="left"/>
      <w:pPr>
        <w:tabs>
          <w:tab w:val="num" w:pos="1440"/>
        </w:tabs>
        <w:ind w:left="1440" w:hanging="360"/>
      </w:pPr>
      <w:rPr>
        <w:rFonts w:ascii="Arial" w:hAnsi="Arial" w:hint="default"/>
      </w:rPr>
    </w:lvl>
    <w:lvl w:ilvl="2" w:tplc="C7E4F47E" w:tentative="1">
      <w:start w:val="1"/>
      <w:numFmt w:val="bullet"/>
      <w:lvlText w:val="•"/>
      <w:lvlJc w:val="left"/>
      <w:pPr>
        <w:tabs>
          <w:tab w:val="num" w:pos="2160"/>
        </w:tabs>
        <w:ind w:left="2160" w:hanging="360"/>
      </w:pPr>
      <w:rPr>
        <w:rFonts w:ascii="Arial" w:hAnsi="Arial" w:hint="default"/>
      </w:rPr>
    </w:lvl>
    <w:lvl w:ilvl="3" w:tplc="37B0D6B2" w:tentative="1">
      <w:start w:val="1"/>
      <w:numFmt w:val="bullet"/>
      <w:lvlText w:val="•"/>
      <w:lvlJc w:val="left"/>
      <w:pPr>
        <w:tabs>
          <w:tab w:val="num" w:pos="2880"/>
        </w:tabs>
        <w:ind w:left="2880" w:hanging="360"/>
      </w:pPr>
      <w:rPr>
        <w:rFonts w:ascii="Arial" w:hAnsi="Arial" w:hint="default"/>
      </w:rPr>
    </w:lvl>
    <w:lvl w:ilvl="4" w:tplc="24E6E194" w:tentative="1">
      <w:start w:val="1"/>
      <w:numFmt w:val="bullet"/>
      <w:lvlText w:val="•"/>
      <w:lvlJc w:val="left"/>
      <w:pPr>
        <w:tabs>
          <w:tab w:val="num" w:pos="3600"/>
        </w:tabs>
        <w:ind w:left="3600" w:hanging="360"/>
      </w:pPr>
      <w:rPr>
        <w:rFonts w:ascii="Arial" w:hAnsi="Arial" w:hint="default"/>
      </w:rPr>
    </w:lvl>
    <w:lvl w:ilvl="5" w:tplc="94C6F98A" w:tentative="1">
      <w:start w:val="1"/>
      <w:numFmt w:val="bullet"/>
      <w:lvlText w:val="•"/>
      <w:lvlJc w:val="left"/>
      <w:pPr>
        <w:tabs>
          <w:tab w:val="num" w:pos="4320"/>
        </w:tabs>
        <w:ind w:left="4320" w:hanging="360"/>
      </w:pPr>
      <w:rPr>
        <w:rFonts w:ascii="Arial" w:hAnsi="Arial" w:hint="default"/>
      </w:rPr>
    </w:lvl>
    <w:lvl w:ilvl="6" w:tplc="A5702826">
      <w:start w:val="1"/>
      <w:numFmt w:val="bullet"/>
      <w:lvlText w:val="•"/>
      <w:lvlJc w:val="left"/>
      <w:pPr>
        <w:tabs>
          <w:tab w:val="num" w:pos="360"/>
        </w:tabs>
        <w:ind w:left="360" w:hanging="360"/>
      </w:pPr>
      <w:rPr>
        <w:rFonts w:ascii="Arial" w:hAnsi="Arial" w:hint="default"/>
      </w:rPr>
    </w:lvl>
    <w:lvl w:ilvl="7" w:tplc="9EE0652C" w:tentative="1">
      <w:start w:val="1"/>
      <w:numFmt w:val="bullet"/>
      <w:lvlText w:val="•"/>
      <w:lvlJc w:val="left"/>
      <w:pPr>
        <w:tabs>
          <w:tab w:val="num" w:pos="5760"/>
        </w:tabs>
        <w:ind w:left="5760" w:hanging="360"/>
      </w:pPr>
      <w:rPr>
        <w:rFonts w:ascii="Arial" w:hAnsi="Arial" w:hint="default"/>
      </w:rPr>
    </w:lvl>
    <w:lvl w:ilvl="8" w:tplc="BC8A72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7"/>
  </w:num>
  <w:num w:numId="3">
    <w:abstractNumId w:val="30"/>
  </w:num>
  <w:num w:numId="4">
    <w:abstractNumId w:val="2"/>
  </w:num>
  <w:num w:numId="5">
    <w:abstractNumId w:val="25"/>
  </w:num>
  <w:num w:numId="6">
    <w:abstractNumId w:val="13"/>
  </w:num>
  <w:num w:numId="7">
    <w:abstractNumId w:val="16"/>
  </w:num>
  <w:num w:numId="8">
    <w:abstractNumId w:val="27"/>
  </w:num>
  <w:num w:numId="9">
    <w:abstractNumId w:val="0"/>
  </w:num>
  <w:num w:numId="10">
    <w:abstractNumId w:val="11"/>
  </w:num>
  <w:num w:numId="11">
    <w:abstractNumId w:val="15"/>
  </w:num>
  <w:num w:numId="12">
    <w:abstractNumId w:val="14"/>
  </w:num>
  <w:num w:numId="13">
    <w:abstractNumId w:val="28"/>
  </w:num>
  <w:num w:numId="14">
    <w:abstractNumId w:val="21"/>
  </w:num>
  <w:num w:numId="15">
    <w:abstractNumId w:val="18"/>
  </w:num>
  <w:num w:numId="16">
    <w:abstractNumId w:val="29"/>
  </w:num>
  <w:num w:numId="17">
    <w:abstractNumId w:val="20"/>
  </w:num>
  <w:num w:numId="18">
    <w:abstractNumId w:val="24"/>
  </w:num>
  <w:num w:numId="19">
    <w:abstractNumId w:val="1"/>
  </w:num>
  <w:num w:numId="20">
    <w:abstractNumId w:val="4"/>
  </w:num>
  <w:num w:numId="21">
    <w:abstractNumId w:val="23"/>
  </w:num>
  <w:num w:numId="22">
    <w:abstractNumId w:val="5"/>
  </w:num>
  <w:num w:numId="23">
    <w:abstractNumId w:val="9"/>
  </w:num>
  <w:num w:numId="24">
    <w:abstractNumId w:val="6"/>
  </w:num>
  <w:num w:numId="25">
    <w:abstractNumId w:val="12"/>
  </w:num>
  <w:num w:numId="26">
    <w:abstractNumId w:val="7"/>
  </w:num>
  <w:num w:numId="27">
    <w:abstractNumId w:val="19"/>
  </w:num>
  <w:num w:numId="28">
    <w:abstractNumId w:val="22"/>
  </w:num>
  <w:num w:numId="29">
    <w:abstractNumId w:val="10"/>
  </w:num>
  <w:num w:numId="30">
    <w:abstractNumId w:val="3"/>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q4FAMPfag8tAAAA"/>
  </w:docVars>
  <w:rsids>
    <w:rsidRoot w:val="00A30FFD"/>
    <w:rsid w:val="00000DF1"/>
    <w:rsid w:val="000023D1"/>
    <w:rsid w:val="0000360A"/>
    <w:rsid w:val="0000410E"/>
    <w:rsid w:val="000043A7"/>
    <w:rsid w:val="00004684"/>
    <w:rsid w:val="000068AA"/>
    <w:rsid w:val="000128BA"/>
    <w:rsid w:val="00017822"/>
    <w:rsid w:val="00017B65"/>
    <w:rsid w:val="00030DD2"/>
    <w:rsid w:val="00042DF2"/>
    <w:rsid w:val="0004337E"/>
    <w:rsid w:val="00043D29"/>
    <w:rsid w:val="00044296"/>
    <w:rsid w:val="000464AD"/>
    <w:rsid w:val="00046D3A"/>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0E02"/>
    <w:rsid w:val="0009177E"/>
    <w:rsid w:val="00094668"/>
    <w:rsid w:val="0009635B"/>
    <w:rsid w:val="000A2D3C"/>
    <w:rsid w:val="000A35DA"/>
    <w:rsid w:val="000B62C9"/>
    <w:rsid w:val="000B77E0"/>
    <w:rsid w:val="000C316C"/>
    <w:rsid w:val="000C43F3"/>
    <w:rsid w:val="000C7D72"/>
    <w:rsid w:val="000C7F88"/>
    <w:rsid w:val="000D0BE4"/>
    <w:rsid w:val="000D37BA"/>
    <w:rsid w:val="000D3F8C"/>
    <w:rsid w:val="000D7E11"/>
    <w:rsid w:val="000E130E"/>
    <w:rsid w:val="000F59AF"/>
    <w:rsid w:val="000F66B3"/>
    <w:rsid w:val="00101CDA"/>
    <w:rsid w:val="00102D2C"/>
    <w:rsid w:val="00107AEE"/>
    <w:rsid w:val="001106F0"/>
    <w:rsid w:val="00113194"/>
    <w:rsid w:val="00115739"/>
    <w:rsid w:val="00121D63"/>
    <w:rsid w:val="00124CBC"/>
    <w:rsid w:val="00127195"/>
    <w:rsid w:val="001304DF"/>
    <w:rsid w:val="0013253E"/>
    <w:rsid w:val="00140353"/>
    <w:rsid w:val="001417D1"/>
    <w:rsid w:val="001462BA"/>
    <w:rsid w:val="00150636"/>
    <w:rsid w:val="00151994"/>
    <w:rsid w:val="001565BA"/>
    <w:rsid w:val="00157341"/>
    <w:rsid w:val="00161998"/>
    <w:rsid w:val="00165941"/>
    <w:rsid w:val="00165AC1"/>
    <w:rsid w:val="0016649F"/>
    <w:rsid w:val="0016664B"/>
    <w:rsid w:val="00170F50"/>
    <w:rsid w:val="001716A5"/>
    <w:rsid w:val="0017207A"/>
    <w:rsid w:val="0017490B"/>
    <w:rsid w:val="00183A42"/>
    <w:rsid w:val="00186664"/>
    <w:rsid w:val="00186B45"/>
    <w:rsid w:val="00187B77"/>
    <w:rsid w:val="0019250F"/>
    <w:rsid w:val="001962A2"/>
    <w:rsid w:val="001A538A"/>
    <w:rsid w:val="001A552C"/>
    <w:rsid w:val="001A60C3"/>
    <w:rsid w:val="001B3C78"/>
    <w:rsid w:val="001B4291"/>
    <w:rsid w:val="001B5622"/>
    <w:rsid w:val="001C209C"/>
    <w:rsid w:val="001C3EB3"/>
    <w:rsid w:val="001C439E"/>
    <w:rsid w:val="001D07DD"/>
    <w:rsid w:val="001D3DE2"/>
    <w:rsid w:val="001E0A53"/>
    <w:rsid w:val="001E1FCF"/>
    <w:rsid w:val="001E2AE1"/>
    <w:rsid w:val="001E7015"/>
    <w:rsid w:val="001E74F1"/>
    <w:rsid w:val="001F0CC0"/>
    <w:rsid w:val="001F1C82"/>
    <w:rsid w:val="001F6BD9"/>
    <w:rsid w:val="002062F2"/>
    <w:rsid w:val="00206C83"/>
    <w:rsid w:val="00211F3B"/>
    <w:rsid w:val="00213557"/>
    <w:rsid w:val="002141EE"/>
    <w:rsid w:val="00217BB7"/>
    <w:rsid w:val="002208CE"/>
    <w:rsid w:val="00222D67"/>
    <w:rsid w:val="0022361C"/>
    <w:rsid w:val="00223CB2"/>
    <w:rsid w:val="00227CAF"/>
    <w:rsid w:val="00230F45"/>
    <w:rsid w:val="0023186A"/>
    <w:rsid w:val="002333D6"/>
    <w:rsid w:val="00233ED2"/>
    <w:rsid w:val="00236A04"/>
    <w:rsid w:val="00240340"/>
    <w:rsid w:val="00242386"/>
    <w:rsid w:val="002442F9"/>
    <w:rsid w:val="00244720"/>
    <w:rsid w:val="00245E37"/>
    <w:rsid w:val="00257FD4"/>
    <w:rsid w:val="0026400E"/>
    <w:rsid w:val="00266956"/>
    <w:rsid w:val="002672A8"/>
    <w:rsid w:val="00272FDA"/>
    <w:rsid w:val="00273B16"/>
    <w:rsid w:val="00286CE8"/>
    <w:rsid w:val="00287100"/>
    <w:rsid w:val="002920FA"/>
    <w:rsid w:val="0029285A"/>
    <w:rsid w:val="0029356E"/>
    <w:rsid w:val="002937D5"/>
    <w:rsid w:val="002945A7"/>
    <w:rsid w:val="002948C0"/>
    <w:rsid w:val="002A07BA"/>
    <w:rsid w:val="002A74A8"/>
    <w:rsid w:val="002B0C1C"/>
    <w:rsid w:val="002B106D"/>
    <w:rsid w:val="002B2352"/>
    <w:rsid w:val="002B28AC"/>
    <w:rsid w:val="002B2CD5"/>
    <w:rsid w:val="002B5C4D"/>
    <w:rsid w:val="002B6490"/>
    <w:rsid w:val="002C00E1"/>
    <w:rsid w:val="002C4F04"/>
    <w:rsid w:val="002C527E"/>
    <w:rsid w:val="002C5512"/>
    <w:rsid w:val="002C6ECD"/>
    <w:rsid w:val="002D0C0A"/>
    <w:rsid w:val="002D11C0"/>
    <w:rsid w:val="002D488F"/>
    <w:rsid w:val="002D7184"/>
    <w:rsid w:val="002D71F0"/>
    <w:rsid w:val="002E16DE"/>
    <w:rsid w:val="002E2C6F"/>
    <w:rsid w:val="002E45C9"/>
    <w:rsid w:val="002F2C69"/>
    <w:rsid w:val="002F356D"/>
    <w:rsid w:val="003043C8"/>
    <w:rsid w:val="0030644A"/>
    <w:rsid w:val="00307099"/>
    <w:rsid w:val="00310187"/>
    <w:rsid w:val="00311AFC"/>
    <w:rsid w:val="00311D25"/>
    <w:rsid w:val="00311FC6"/>
    <w:rsid w:val="00313507"/>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6C50"/>
    <w:rsid w:val="00337492"/>
    <w:rsid w:val="00341DD2"/>
    <w:rsid w:val="003423E1"/>
    <w:rsid w:val="00345BBC"/>
    <w:rsid w:val="00347166"/>
    <w:rsid w:val="003475E8"/>
    <w:rsid w:val="00354A4F"/>
    <w:rsid w:val="0036770F"/>
    <w:rsid w:val="00370CC5"/>
    <w:rsid w:val="00371DD0"/>
    <w:rsid w:val="00373960"/>
    <w:rsid w:val="00373967"/>
    <w:rsid w:val="00377E72"/>
    <w:rsid w:val="00380951"/>
    <w:rsid w:val="0038468A"/>
    <w:rsid w:val="00384EFD"/>
    <w:rsid w:val="00393ACA"/>
    <w:rsid w:val="003A5332"/>
    <w:rsid w:val="003A5CC3"/>
    <w:rsid w:val="003B194F"/>
    <w:rsid w:val="003B238A"/>
    <w:rsid w:val="003C15EA"/>
    <w:rsid w:val="003C537A"/>
    <w:rsid w:val="003D51AE"/>
    <w:rsid w:val="003E0648"/>
    <w:rsid w:val="003E205C"/>
    <w:rsid w:val="003E51CB"/>
    <w:rsid w:val="003E6B5A"/>
    <w:rsid w:val="003E7AA6"/>
    <w:rsid w:val="003F008F"/>
    <w:rsid w:val="003F2718"/>
    <w:rsid w:val="003F31D8"/>
    <w:rsid w:val="003F3502"/>
    <w:rsid w:val="003F39C4"/>
    <w:rsid w:val="003F465B"/>
    <w:rsid w:val="003F51DE"/>
    <w:rsid w:val="003F5884"/>
    <w:rsid w:val="003F71FD"/>
    <w:rsid w:val="003F75F7"/>
    <w:rsid w:val="00402D81"/>
    <w:rsid w:val="00404B5E"/>
    <w:rsid w:val="00405758"/>
    <w:rsid w:val="00406564"/>
    <w:rsid w:val="00413CA5"/>
    <w:rsid w:val="00413E02"/>
    <w:rsid w:val="00414679"/>
    <w:rsid w:val="00423FB3"/>
    <w:rsid w:val="00426026"/>
    <w:rsid w:val="00426DAF"/>
    <w:rsid w:val="0042705B"/>
    <w:rsid w:val="0043120C"/>
    <w:rsid w:val="0043344C"/>
    <w:rsid w:val="00436F8E"/>
    <w:rsid w:val="00437897"/>
    <w:rsid w:val="00440FAB"/>
    <w:rsid w:val="00444C91"/>
    <w:rsid w:val="00452C84"/>
    <w:rsid w:val="0045524B"/>
    <w:rsid w:val="00455A80"/>
    <w:rsid w:val="00460281"/>
    <w:rsid w:val="004603B3"/>
    <w:rsid w:val="0046152A"/>
    <w:rsid w:val="00462B82"/>
    <w:rsid w:val="00462BA5"/>
    <w:rsid w:val="00462D64"/>
    <w:rsid w:val="0046388B"/>
    <w:rsid w:val="00463D02"/>
    <w:rsid w:val="00471C4B"/>
    <w:rsid w:val="00474AC3"/>
    <w:rsid w:val="00474F95"/>
    <w:rsid w:val="004763DE"/>
    <w:rsid w:val="00476CE3"/>
    <w:rsid w:val="00485DE4"/>
    <w:rsid w:val="00486656"/>
    <w:rsid w:val="00486A7A"/>
    <w:rsid w:val="00491EE8"/>
    <w:rsid w:val="0049770A"/>
    <w:rsid w:val="004A4EE6"/>
    <w:rsid w:val="004A67FE"/>
    <w:rsid w:val="004B0785"/>
    <w:rsid w:val="004B0C0C"/>
    <w:rsid w:val="004B4973"/>
    <w:rsid w:val="004B6D4D"/>
    <w:rsid w:val="004C524C"/>
    <w:rsid w:val="004C6479"/>
    <w:rsid w:val="004C7351"/>
    <w:rsid w:val="004D0D89"/>
    <w:rsid w:val="004D4AE5"/>
    <w:rsid w:val="004E2496"/>
    <w:rsid w:val="004E265F"/>
    <w:rsid w:val="004E77B0"/>
    <w:rsid w:val="004F038D"/>
    <w:rsid w:val="004F3AD6"/>
    <w:rsid w:val="00500C84"/>
    <w:rsid w:val="0050332E"/>
    <w:rsid w:val="005107E2"/>
    <w:rsid w:val="00510D5B"/>
    <w:rsid w:val="00515378"/>
    <w:rsid w:val="005206C5"/>
    <w:rsid w:val="00523200"/>
    <w:rsid w:val="00527186"/>
    <w:rsid w:val="00527CC8"/>
    <w:rsid w:val="00534103"/>
    <w:rsid w:val="005342BD"/>
    <w:rsid w:val="00534E88"/>
    <w:rsid w:val="0053677A"/>
    <w:rsid w:val="0053765B"/>
    <w:rsid w:val="00544CBA"/>
    <w:rsid w:val="0054616E"/>
    <w:rsid w:val="00555D89"/>
    <w:rsid w:val="005627EB"/>
    <w:rsid w:val="005665F1"/>
    <w:rsid w:val="00567063"/>
    <w:rsid w:val="0057152E"/>
    <w:rsid w:val="005728ED"/>
    <w:rsid w:val="0057390C"/>
    <w:rsid w:val="005808AB"/>
    <w:rsid w:val="005809DE"/>
    <w:rsid w:val="00582B70"/>
    <w:rsid w:val="005831CC"/>
    <w:rsid w:val="005874BC"/>
    <w:rsid w:val="00587E0C"/>
    <w:rsid w:val="00590B16"/>
    <w:rsid w:val="00591411"/>
    <w:rsid w:val="00591B8D"/>
    <w:rsid w:val="005948DE"/>
    <w:rsid w:val="005A2034"/>
    <w:rsid w:val="005A53C3"/>
    <w:rsid w:val="005A5609"/>
    <w:rsid w:val="005B0B7D"/>
    <w:rsid w:val="005C54BB"/>
    <w:rsid w:val="005C5518"/>
    <w:rsid w:val="005C7D57"/>
    <w:rsid w:val="005D5D7D"/>
    <w:rsid w:val="005D602B"/>
    <w:rsid w:val="005D6A51"/>
    <w:rsid w:val="005D6DE7"/>
    <w:rsid w:val="005E2A56"/>
    <w:rsid w:val="005E5876"/>
    <w:rsid w:val="005E669B"/>
    <w:rsid w:val="005E6A7B"/>
    <w:rsid w:val="005F0A40"/>
    <w:rsid w:val="005F3A8C"/>
    <w:rsid w:val="005F485F"/>
    <w:rsid w:val="005F52B7"/>
    <w:rsid w:val="005F63DD"/>
    <w:rsid w:val="005F70C8"/>
    <w:rsid w:val="00601F33"/>
    <w:rsid w:val="006023BE"/>
    <w:rsid w:val="006029AB"/>
    <w:rsid w:val="00602A18"/>
    <w:rsid w:val="00603AA9"/>
    <w:rsid w:val="00603DC7"/>
    <w:rsid w:val="00607968"/>
    <w:rsid w:val="00610AA3"/>
    <w:rsid w:val="00612611"/>
    <w:rsid w:val="006136BF"/>
    <w:rsid w:val="00614AC7"/>
    <w:rsid w:val="00616F0A"/>
    <w:rsid w:val="00617604"/>
    <w:rsid w:val="0061782A"/>
    <w:rsid w:val="006201E3"/>
    <w:rsid w:val="00622AE1"/>
    <w:rsid w:val="00623B99"/>
    <w:rsid w:val="00623BD5"/>
    <w:rsid w:val="0062622C"/>
    <w:rsid w:val="006269AF"/>
    <w:rsid w:val="00627E28"/>
    <w:rsid w:val="00633807"/>
    <w:rsid w:val="00637219"/>
    <w:rsid w:val="00642228"/>
    <w:rsid w:val="00643B62"/>
    <w:rsid w:val="00645CA0"/>
    <w:rsid w:val="00650199"/>
    <w:rsid w:val="00655EFF"/>
    <w:rsid w:val="006563BC"/>
    <w:rsid w:val="00657CA5"/>
    <w:rsid w:val="00666666"/>
    <w:rsid w:val="006667D6"/>
    <w:rsid w:val="006744A5"/>
    <w:rsid w:val="00675BEA"/>
    <w:rsid w:val="00676CC7"/>
    <w:rsid w:val="00677525"/>
    <w:rsid w:val="006778C4"/>
    <w:rsid w:val="00683FCC"/>
    <w:rsid w:val="006861F0"/>
    <w:rsid w:val="006877B4"/>
    <w:rsid w:val="00694FC9"/>
    <w:rsid w:val="00695215"/>
    <w:rsid w:val="00695B7E"/>
    <w:rsid w:val="006962B9"/>
    <w:rsid w:val="006A09BE"/>
    <w:rsid w:val="006A19AA"/>
    <w:rsid w:val="006A34BE"/>
    <w:rsid w:val="006A6618"/>
    <w:rsid w:val="006B0317"/>
    <w:rsid w:val="006C07FC"/>
    <w:rsid w:val="006D2F87"/>
    <w:rsid w:val="006D3F4D"/>
    <w:rsid w:val="006D4395"/>
    <w:rsid w:val="006D44AB"/>
    <w:rsid w:val="006D557E"/>
    <w:rsid w:val="006D5CDF"/>
    <w:rsid w:val="006D5F52"/>
    <w:rsid w:val="006D61E9"/>
    <w:rsid w:val="006D678B"/>
    <w:rsid w:val="006E145B"/>
    <w:rsid w:val="006E4AC3"/>
    <w:rsid w:val="006F171C"/>
    <w:rsid w:val="006F2C59"/>
    <w:rsid w:val="006F698B"/>
    <w:rsid w:val="0070297F"/>
    <w:rsid w:val="00702B0C"/>
    <w:rsid w:val="00702F6C"/>
    <w:rsid w:val="00705347"/>
    <w:rsid w:val="00707736"/>
    <w:rsid w:val="00711DCE"/>
    <w:rsid w:val="00717410"/>
    <w:rsid w:val="00721A62"/>
    <w:rsid w:val="00723208"/>
    <w:rsid w:val="00724483"/>
    <w:rsid w:val="00725682"/>
    <w:rsid w:val="0073057D"/>
    <w:rsid w:val="0073289D"/>
    <w:rsid w:val="00737A1D"/>
    <w:rsid w:val="00740A28"/>
    <w:rsid w:val="007420A8"/>
    <w:rsid w:val="00744AD5"/>
    <w:rsid w:val="00745663"/>
    <w:rsid w:val="00750C98"/>
    <w:rsid w:val="00750EC9"/>
    <w:rsid w:val="00751ECE"/>
    <w:rsid w:val="00756D89"/>
    <w:rsid w:val="007572CE"/>
    <w:rsid w:val="00761896"/>
    <w:rsid w:val="00761B34"/>
    <w:rsid w:val="00761D94"/>
    <w:rsid w:val="007630AC"/>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1F52"/>
    <w:rsid w:val="007B2DCF"/>
    <w:rsid w:val="007B46E9"/>
    <w:rsid w:val="007B472A"/>
    <w:rsid w:val="007B60CD"/>
    <w:rsid w:val="007B7753"/>
    <w:rsid w:val="007C0A80"/>
    <w:rsid w:val="007C2194"/>
    <w:rsid w:val="007C43C5"/>
    <w:rsid w:val="007C7D08"/>
    <w:rsid w:val="007D2307"/>
    <w:rsid w:val="007D3CD1"/>
    <w:rsid w:val="007D4BC3"/>
    <w:rsid w:val="007D53C2"/>
    <w:rsid w:val="007D7724"/>
    <w:rsid w:val="007D7E13"/>
    <w:rsid w:val="007E253E"/>
    <w:rsid w:val="007E6375"/>
    <w:rsid w:val="007F2536"/>
    <w:rsid w:val="007F3468"/>
    <w:rsid w:val="007F50E4"/>
    <w:rsid w:val="0080370A"/>
    <w:rsid w:val="008067F1"/>
    <w:rsid w:val="0080733B"/>
    <w:rsid w:val="008138BD"/>
    <w:rsid w:val="00815607"/>
    <w:rsid w:val="0082137D"/>
    <w:rsid w:val="00825239"/>
    <w:rsid w:val="00825563"/>
    <w:rsid w:val="008260B1"/>
    <w:rsid w:val="0082687A"/>
    <w:rsid w:val="00831DDE"/>
    <w:rsid w:val="00845D7C"/>
    <w:rsid w:val="00846E66"/>
    <w:rsid w:val="0084739A"/>
    <w:rsid w:val="008475E0"/>
    <w:rsid w:val="0085072A"/>
    <w:rsid w:val="0085511C"/>
    <w:rsid w:val="00862A04"/>
    <w:rsid w:val="008654AE"/>
    <w:rsid w:val="00870250"/>
    <w:rsid w:val="00871915"/>
    <w:rsid w:val="00871F22"/>
    <w:rsid w:val="00872030"/>
    <w:rsid w:val="008732D4"/>
    <w:rsid w:val="00876083"/>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A6C20"/>
    <w:rsid w:val="008B0A6A"/>
    <w:rsid w:val="008B115C"/>
    <w:rsid w:val="008B305D"/>
    <w:rsid w:val="008B4036"/>
    <w:rsid w:val="008B44F1"/>
    <w:rsid w:val="008B667F"/>
    <w:rsid w:val="008C0315"/>
    <w:rsid w:val="008C0961"/>
    <w:rsid w:val="008C438A"/>
    <w:rsid w:val="008C5E81"/>
    <w:rsid w:val="008D05D8"/>
    <w:rsid w:val="008D324F"/>
    <w:rsid w:val="008D3ECC"/>
    <w:rsid w:val="008E402C"/>
    <w:rsid w:val="008E41D6"/>
    <w:rsid w:val="008F49AA"/>
    <w:rsid w:val="008F4DF4"/>
    <w:rsid w:val="008F5E1E"/>
    <w:rsid w:val="008F735E"/>
    <w:rsid w:val="00900F4B"/>
    <w:rsid w:val="0091428C"/>
    <w:rsid w:val="00915A59"/>
    <w:rsid w:val="00915ECE"/>
    <w:rsid w:val="009244A6"/>
    <w:rsid w:val="009248BC"/>
    <w:rsid w:val="00931841"/>
    <w:rsid w:val="00935A4A"/>
    <w:rsid w:val="009373A5"/>
    <w:rsid w:val="009376AA"/>
    <w:rsid w:val="0094198C"/>
    <w:rsid w:val="00941B9E"/>
    <w:rsid w:val="00941E87"/>
    <w:rsid w:val="00942BF9"/>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94F13"/>
    <w:rsid w:val="009A02B6"/>
    <w:rsid w:val="009A2158"/>
    <w:rsid w:val="009A22A3"/>
    <w:rsid w:val="009A415F"/>
    <w:rsid w:val="009A45B2"/>
    <w:rsid w:val="009A5B81"/>
    <w:rsid w:val="009B0660"/>
    <w:rsid w:val="009B418D"/>
    <w:rsid w:val="009B4471"/>
    <w:rsid w:val="009C284A"/>
    <w:rsid w:val="009C3583"/>
    <w:rsid w:val="009C6C09"/>
    <w:rsid w:val="009C6D2B"/>
    <w:rsid w:val="009C78BD"/>
    <w:rsid w:val="009C7F44"/>
    <w:rsid w:val="009D60A2"/>
    <w:rsid w:val="009E1FD6"/>
    <w:rsid w:val="009E4A5D"/>
    <w:rsid w:val="009E54D9"/>
    <w:rsid w:val="009F3A8E"/>
    <w:rsid w:val="009F5DB3"/>
    <w:rsid w:val="00A019A4"/>
    <w:rsid w:val="00A038B7"/>
    <w:rsid w:val="00A0476D"/>
    <w:rsid w:val="00A10327"/>
    <w:rsid w:val="00A17AF2"/>
    <w:rsid w:val="00A21488"/>
    <w:rsid w:val="00A21807"/>
    <w:rsid w:val="00A21B93"/>
    <w:rsid w:val="00A22915"/>
    <w:rsid w:val="00A24F44"/>
    <w:rsid w:val="00A26E74"/>
    <w:rsid w:val="00A30D58"/>
    <w:rsid w:val="00A30FFD"/>
    <w:rsid w:val="00A31E37"/>
    <w:rsid w:val="00A32E1F"/>
    <w:rsid w:val="00A33EA1"/>
    <w:rsid w:val="00A35954"/>
    <w:rsid w:val="00A36EEA"/>
    <w:rsid w:val="00A37CB4"/>
    <w:rsid w:val="00A411B8"/>
    <w:rsid w:val="00A4341A"/>
    <w:rsid w:val="00A43EF1"/>
    <w:rsid w:val="00A462F0"/>
    <w:rsid w:val="00A47469"/>
    <w:rsid w:val="00A52C83"/>
    <w:rsid w:val="00A53CDD"/>
    <w:rsid w:val="00A53DEF"/>
    <w:rsid w:val="00A5412C"/>
    <w:rsid w:val="00A55ACF"/>
    <w:rsid w:val="00A57B5D"/>
    <w:rsid w:val="00A611CC"/>
    <w:rsid w:val="00A6604B"/>
    <w:rsid w:val="00A66B96"/>
    <w:rsid w:val="00A673CF"/>
    <w:rsid w:val="00A71A28"/>
    <w:rsid w:val="00A744E6"/>
    <w:rsid w:val="00A8139F"/>
    <w:rsid w:val="00A86354"/>
    <w:rsid w:val="00A8640C"/>
    <w:rsid w:val="00A8778D"/>
    <w:rsid w:val="00AA4F10"/>
    <w:rsid w:val="00AA550D"/>
    <w:rsid w:val="00AA5DD3"/>
    <w:rsid w:val="00AB080D"/>
    <w:rsid w:val="00AB77B1"/>
    <w:rsid w:val="00AB77E0"/>
    <w:rsid w:val="00AC1E1E"/>
    <w:rsid w:val="00AC222F"/>
    <w:rsid w:val="00AC37BE"/>
    <w:rsid w:val="00AC477F"/>
    <w:rsid w:val="00AD0A7D"/>
    <w:rsid w:val="00AD29D7"/>
    <w:rsid w:val="00AD3AB6"/>
    <w:rsid w:val="00AD3CBC"/>
    <w:rsid w:val="00AD41A6"/>
    <w:rsid w:val="00AE1FAD"/>
    <w:rsid w:val="00AE644F"/>
    <w:rsid w:val="00AE7F89"/>
    <w:rsid w:val="00AF237C"/>
    <w:rsid w:val="00AF23C9"/>
    <w:rsid w:val="00AF247D"/>
    <w:rsid w:val="00B0440C"/>
    <w:rsid w:val="00B04B81"/>
    <w:rsid w:val="00B04D68"/>
    <w:rsid w:val="00B04E82"/>
    <w:rsid w:val="00B06750"/>
    <w:rsid w:val="00B10E24"/>
    <w:rsid w:val="00B11F44"/>
    <w:rsid w:val="00B305E5"/>
    <w:rsid w:val="00B3164E"/>
    <w:rsid w:val="00B344A4"/>
    <w:rsid w:val="00B34C09"/>
    <w:rsid w:val="00B3648F"/>
    <w:rsid w:val="00B36589"/>
    <w:rsid w:val="00B36D3B"/>
    <w:rsid w:val="00B37BB5"/>
    <w:rsid w:val="00B40778"/>
    <w:rsid w:val="00B41FB4"/>
    <w:rsid w:val="00B424BB"/>
    <w:rsid w:val="00B436BC"/>
    <w:rsid w:val="00B44E84"/>
    <w:rsid w:val="00B51B46"/>
    <w:rsid w:val="00B551BB"/>
    <w:rsid w:val="00B55B40"/>
    <w:rsid w:val="00B60E6C"/>
    <w:rsid w:val="00B633B7"/>
    <w:rsid w:val="00B64975"/>
    <w:rsid w:val="00B64D76"/>
    <w:rsid w:val="00B66239"/>
    <w:rsid w:val="00B70B36"/>
    <w:rsid w:val="00B72141"/>
    <w:rsid w:val="00B7621E"/>
    <w:rsid w:val="00B76351"/>
    <w:rsid w:val="00B807BF"/>
    <w:rsid w:val="00B81675"/>
    <w:rsid w:val="00B82E5A"/>
    <w:rsid w:val="00B83D07"/>
    <w:rsid w:val="00B8607A"/>
    <w:rsid w:val="00B87B52"/>
    <w:rsid w:val="00BA2248"/>
    <w:rsid w:val="00BA5FF1"/>
    <w:rsid w:val="00BB063A"/>
    <w:rsid w:val="00BB5D69"/>
    <w:rsid w:val="00BB7441"/>
    <w:rsid w:val="00BC2E78"/>
    <w:rsid w:val="00BC3460"/>
    <w:rsid w:val="00BD0544"/>
    <w:rsid w:val="00BD3BF0"/>
    <w:rsid w:val="00BD44AA"/>
    <w:rsid w:val="00BD535A"/>
    <w:rsid w:val="00BD68E0"/>
    <w:rsid w:val="00BE1DCB"/>
    <w:rsid w:val="00BE28A2"/>
    <w:rsid w:val="00BF2FA3"/>
    <w:rsid w:val="00C0323A"/>
    <w:rsid w:val="00C03810"/>
    <w:rsid w:val="00C06C34"/>
    <w:rsid w:val="00C078B3"/>
    <w:rsid w:val="00C12C2B"/>
    <w:rsid w:val="00C30D26"/>
    <w:rsid w:val="00C33176"/>
    <w:rsid w:val="00C3358C"/>
    <w:rsid w:val="00C335D3"/>
    <w:rsid w:val="00C35146"/>
    <w:rsid w:val="00C40F00"/>
    <w:rsid w:val="00C45524"/>
    <w:rsid w:val="00C4732B"/>
    <w:rsid w:val="00C5073D"/>
    <w:rsid w:val="00C56034"/>
    <w:rsid w:val="00C56E82"/>
    <w:rsid w:val="00C57077"/>
    <w:rsid w:val="00C63221"/>
    <w:rsid w:val="00C662F9"/>
    <w:rsid w:val="00C66A76"/>
    <w:rsid w:val="00C73317"/>
    <w:rsid w:val="00C73A13"/>
    <w:rsid w:val="00C74ABA"/>
    <w:rsid w:val="00C7607D"/>
    <w:rsid w:val="00C810A5"/>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7C6"/>
    <w:rsid w:val="00CF6BF8"/>
    <w:rsid w:val="00CF7D64"/>
    <w:rsid w:val="00D01327"/>
    <w:rsid w:val="00D0195F"/>
    <w:rsid w:val="00D03CF0"/>
    <w:rsid w:val="00D1229C"/>
    <w:rsid w:val="00D1267F"/>
    <w:rsid w:val="00D1331C"/>
    <w:rsid w:val="00D16D14"/>
    <w:rsid w:val="00D17264"/>
    <w:rsid w:val="00D23510"/>
    <w:rsid w:val="00D240F8"/>
    <w:rsid w:val="00D275B7"/>
    <w:rsid w:val="00D435D1"/>
    <w:rsid w:val="00D44C25"/>
    <w:rsid w:val="00D45A54"/>
    <w:rsid w:val="00D45FDD"/>
    <w:rsid w:val="00D52D7B"/>
    <w:rsid w:val="00D52F0D"/>
    <w:rsid w:val="00D53409"/>
    <w:rsid w:val="00D552E4"/>
    <w:rsid w:val="00D56C09"/>
    <w:rsid w:val="00D57411"/>
    <w:rsid w:val="00D620CA"/>
    <w:rsid w:val="00D63F3F"/>
    <w:rsid w:val="00D640CB"/>
    <w:rsid w:val="00D707C4"/>
    <w:rsid w:val="00D73FA5"/>
    <w:rsid w:val="00D7795E"/>
    <w:rsid w:val="00D81352"/>
    <w:rsid w:val="00D82E5E"/>
    <w:rsid w:val="00D862D6"/>
    <w:rsid w:val="00D92000"/>
    <w:rsid w:val="00D94C76"/>
    <w:rsid w:val="00D95C28"/>
    <w:rsid w:val="00D97E81"/>
    <w:rsid w:val="00DA1695"/>
    <w:rsid w:val="00DA194E"/>
    <w:rsid w:val="00DA3206"/>
    <w:rsid w:val="00DA44F9"/>
    <w:rsid w:val="00DA563F"/>
    <w:rsid w:val="00DA768F"/>
    <w:rsid w:val="00DA7C1F"/>
    <w:rsid w:val="00DB4EAD"/>
    <w:rsid w:val="00DB55D7"/>
    <w:rsid w:val="00DB5C25"/>
    <w:rsid w:val="00DC3DDC"/>
    <w:rsid w:val="00DC5530"/>
    <w:rsid w:val="00DC662E"/>
    <w:rsid w:val="00DC6CE1"/>
    <w:rsid w:val="00DC73D0"/>
    <w:rsid w:val="00DD0D0F"/>
    <w:rsid w:val="00DD0D20"/>
    <w:rsid w:val="00DD2370"/>
    <w:rsid w:val="00DD3F12"/>
    <w:rsid w:val="00DE126D"/>
    <w:rsid w:val="00DE3363"/>
    <w:rsid w:val="00E068C0"/>
    <w:rsid w:val="00E07503"/>
    <w:rsid w:val="00E07BE1"/>
    <w:rsid w:val="00E1423C"/>
    <w:rsid w:val="00E1441E"/>
    <w:rsid w:val="00E2015B"/>
    <w:rsid w:val="00E213BA"/>
    <w:rsid w:val="00E21FAB"/>
    <w:rsid w:val="00E24EDF"/>
    <w:rsid w:val="00E25445"/>
    <w:rsid w:val="00E25ED3"/>
    <w:rsid w:val="00E26AF6"/>
    <w:rsid w:val="00E32CC0"/>
    <w:rsid w:val="00E33B71"/>
    <w:rsid w:val="00E34D7C"/>
    <w:rsid w:val="00E4031A"/>
    <w:rsid w:val="00E4361D"/>
    <w:rsid w:val="00E4490B"/>
    <w:rsid w:val="00E46198"/>
    <w:rsid w:val="00E54BC7"/>
    <w:rsid w:val="00E6021A"/>
    <w:rsid w:val="00E6213E"/>
    <w:rsid w:val="00E632E2"/>
    <w:rsid w:val="00E645F6"/>
    <w:rsid w:val="00E70C88"/>
    <w:rsid w:val="00E73670"/>
    <w:rsid w:val="00E73B8E"/>
    <w:rsid w:val="00E76394"/>
    <w:rsid w:val="00E771B1"/>
    <w:rsid w:val="00E802E1"/>
    <w:rsid w:val="00E85DB3"/>
    <w:rsid w:val="00E87893"/>
    <w:rsid w:val="00E90ED1"/>
    <w:rsid w:val="00E93AA3"/>
    <w:rsid w:val="00E97792"/>
    <w:rsid w:val="00EA3292"/>
    <w:rsid w:val="00EA3C9F"/>
    <w:rsid w:val="00EA5003"/>
    <w:rsid w:val="00EB01BC"/>
    <w:rsid w:val="00EB0AB4"/>
    <w:rsid w:val="00EB0AF0"/>
    <w:rsid w:val="00EB34EA"/>
    <w:rsid w:val="00EB4EA7"/>
    <w:rsid w:val="00ED23FE"/>
    <w:rsid w:val="00ED3F23"/>
    <w:rsid w:val="00ED4039"/>
    <w:rsid w:val="00ED529D"/>
    <w:rsid w:val="00ED6277"/>
    <w:rsid w:val="00EE1D79"/>
    <w:rsid w:val="00EE74C2"/>
    <w:rsid w:val="00EF4A75"/>
    <w:rsid w:val="00EF55DD"/>
    <w:rsid w:val="00EF5CAF"/>
    <w:rsid w:val="00EF670A"/>
    <w:rsid w:val="00EF709A"/>
    <w:rsid w:val="00F007B0"/>
    <w:rsid w:val="00F01AB4"/>
    <w:rsid w:val="00F05F28"/>
    <w:rsid w:val="00F07317"/>
    <w:rsid w:val="00F0751A"/>
    <w:rsid w:val="00F107EC"/>
    <w:rsid w:val="00F125D0"/>
    <w:rsid w:val="00F1514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22CA"/>
    <w:rsid w:val="00F640B6"/>
    <w:rsid w:val="00F6677F"/>
    <w:rsid w:val="00F70FDF"/>
    <w:rsid w:val="00F72C1A"/>
    <w:rsid w:val="00F76167"/>
    <w:rsid w:val="00F82292"/>
    <w:rsid w:val="00F857FB"/>
    <w:rsid w:val="00F91DD1"/>
    <w:rsid w:val="00F91FFD"/>
    <w:rsid w:val="00F93974"/>
    <w:rsid w:val="00F95ABC"/>
    <w:rsid w:val="00FA2636"/>
    <w:rsid w:val="00FA4E90"/>
    <w:rsid w:val="00FA6ECF"/>
    <w:rsid w:val="00FB0033"/>
    <w:rsid w:val="00FB5485"/>
    <w:rsid w:val="00FB6588"/>
    <w:rsid w:val="00FB71DF"/>
    <w:rsid w:val="00FC069A"/>
    <w:rsid w:val="00FC1698"/>
    <w:rsid w:val="00FC2E2A"/>
    <w:rsid w:val="00FC69C5"/>
    <w:rsid w:val="00FD017D"/>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E90ED1"/>
    <w:pPr>
      <w:tabs>
        <w:tab w:val="right" w:leader="dot" w:pos="8777"/>
      </w:tabs>
      <w:spacing w:after="100" w:line="480" w:lineRule="auto"/>
      <w:jc w:val="center"/>
      <w:outlineLvl w:val="0"/>
    </w:pPr>
    <w:rPr>
      <w:rFonts w:ascii="Times New Roman" w:hAnsi="Times New Roman" w:cs="Times New Roman"/>
      <w:b/>
      <w:sz w:val="24"/>
      <w:szCs w:val="24"/>
    </w:r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 w:type="character" w:styleId="Strong">
    <w:name w:val="Strong"/>
    <w:basedOn w:val="DefaultParagraphFont"/>
    <w:uiPriority w:val="22"/>
    <w:qFormat/>
    <w:rsid w:val="00683FCC"/>
    <w:rPr>
      <w:b/>
      <w:bCs/>
    </w:rPr>
  </w:style>
  <w:style w:type="paragraph" w:customStyle="1" w:styleId="fontemedia">
    <w:name w:val="fontemedi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egrande">
    <w:name w:val="fontegrande"/>
    <w:basedOn w:val="DefaultParagraphFont"/>
    <w:rsid w:val="00683FCC"/>
  </w:style>
  <w:style w:type="paragraph" w:customStyle="1" w:styleId="paragrafodetalhe">
    <w:name w:val="paragrafodetalhe"/>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lert-icon">
    <w:name w:val="alert-icon"/>
    <w:basedOn w:val="DefaultParagraphFont"/>
    <w:rsid w:val="00683FCC"/>
  </w:style>
  <w:style w:type="paragraph" w:customStyle="1" w:styleId="fontepequena">
    <w:name w:val="fontepequen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3FCC"/>
    <w:rPr>
      <w:i/>
      <w:iCs/>
    </w:rPr>
  </w:style>
  <w:style w:type="paragraph" w:styleId="BalloonText">
    <w:name w:val="Balloon Text"/>
    <w:basedOn w:val="Normal"/>
    <w:link w:val="BalloonTextChar"/>
    <w:uiPriority w:val="99"/>
    <w:semiHidden/>
    <w:unhideWhenUsed/>
    <w:rsid w:val="00090E02"/>
    <w:pPr>
      <w:spacing w:after="0" w:line="240" w:lineRule="auto"/>
    </w:pPr>
    <w:rPr>
      <w:rFonts w:ascii="TeamViewer13" w:hAnsi="TeamViewer13" w:cs="TeamViewer13"/>
      <w:sz w:val="18"/>
      <w:szCs w:val="18"/>
    </w:rPr>
  </w:style>
  <w:style w:type="character" w:customStyle="1" w:styleId="BalloonTextChar">
    <w:name w:val="Balloon Text Char"/>
    <w:basedOn w:val="DefaultParagraphFont"/>
    <w:link w:val="BalloonText"/>
    <w:uiPriority w:val="99"/>
    <w:semiHidden/>
    <w:rsid w:val="00090E02"/>
    <w:rPr>
      <w:rFonts w:ascii="TeamViewer13" w:hAnsi="TeamViewer13" w:cs="TeamViewer1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23378">
      <w:bodyDiv w:val="1"/>
      <w:marLeft w:val="0"/>
      <w:marRight w:val="0"/>
      <w:marTop w:val="0"/>
      <w:marBottom w:val="0"/>
      <w:divBdr>
        <w:top w:val="none" w:sz="0" w:space="0" w:color="auto"/>
        <w:left w:val="none" w:sz="0" w:space="0" w:color="auto"/>
        <w:bottom w:val="none" w:sz="0" w:space="0" w:color="auto"/>
        <w:right w:val="none" w:sz="0" w:space="0" w:color="auto"/>
      </w:divBdr>
    </w:div>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712584396">
      <w:bodyDiv w:val="1"/>
      <w:marLeft w:val="0"/>
      <w:marRight w:val="0"/>
      <w:marTop w:val="0"/>
      <w:marBottom w:val="0"/>
      <w:divBdr>
        <w:top w:val="none" w:sz="0" w:space="0" w:color="auto"/>
        <w:left w:val="none" w:sz="0" w:space="0" w:color="auto"/>
        <w:bottom w:val="none" w:sz="0" w:space="0" w:color="auto"/>
        <w:right w:val="none" w:sz="0" w:space="0" w:color="auto"/>
      </w:divBdr>
      <w:divsChild>
        <w:div w:id="83260099">
          <w:marLeft w:val="4680"/>
          <w:marRight w:val="0"/>
          <w:marTop w:val="100"/>
          <w:marBottom w:val="0"/>
          <w:divBdr>
            <w:top w:val="none" w:sz="0" w:space="0" w:color="auto"/>
            <w:left w:val="none" w:sz="0" w:space="0" w:color="auto"/>
            <w:bottom w:val="none" w:sz="0" w:space="0" w:color="auto"/>
            <w:right w:val="none" w:sz="0" w:space="0" w:color="auto"/>
          </w:divBdr>
        </w:div>
        <w:div w:id="179782455">
          <w:marLeft w:val="4680"/>
          <w:marRight w:val="0"/>
          <w:marTop w:val="100"/>
          <w:marBottom w:val="0"/>
          <w:divBdr>
            <w:top w:val="none" w:sz="0" w:space="0" w:color="auto"/>
            <w:left w:val="none" w:sz="0" w:space="0" w:color="auto"/>
            <w:bottom w:val="none" w:sz="0" w:space="0" w:color="auto"/>
            <w:right w:val="none" w:sz="0" w:space="0" w:color="auto"/>
          </w:divBdr>
        </w:div>
      </w:divsChild>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779177943">
      <w:bodyDiv w:val="1"/>
      <w:marLeft w:val="0"/>
      <w:marRight w:val="0"/>
      <w:marTop w:val="0"/>
      <w:marBottom w:val="0"/>
      <w:divBdr>
        <w:top w:val="none" w:sz="0" w:space="0" w:color="auto"/>
        <w:left w:val="none" w:sz="0" w:space="0" w:color="auto"/>
        <w:bottom w:val="none" w:sz="0" w:space="0" w:color="auto"/>
        <w:right w:val="none" w:sz="0" w:space="0" w:color="auto"/>
      </w:divBdr>
    </w:div>
    <w:div w:id="1901474847">
      <w:bodyDiv w:val="1"/>
      <w:marLeft w:val="0"/>
      <w:marRight w:val="0"/>
      <w:marTop w:val="0"/>
      <w:marBottom w:val="0"/>
      <w:divBdr>
        <w:top w:val="none" w:sz="0" w:space="0" w:color="auto"/>
        <w:left w:val="none" w:sz="0" w:space="0" w:color="auto"/>
        <w:bottom w:val="none" w:sz="0" w:space="0" w:color="auto"/>
        <w:right w:val="none" w:sz="0" w:space="0" w:color="auto"/>
      </w:divBdr>
      <w:divsChild>
        <w:div w:id="14764099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8222173">
              <w:marLeft w:val="0"/>
              <w:marRight w:val="0"/>
              <w:marTop w:val="0"/>
              <w:marBottom w:val="30"/>
              <w:divBdr>
                <w:top w:val="none" w:sz="0" w:space="0" w:color="auto"/>
                <w:left w:val="none" w:sz="0" w:space="0" w:color="auto"/>
                <w:bottom w:val="single" w:sz="6" w:space="2" w:color="C0C0C0"/>
                <w:right w:val="none" w:sz="0" w:space="0" w:color="auto"/>
              </w:divBdr>
            </w:div>
          </w:divsChild>
        </w:div>
        <w:div w:id="19363554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2094572">
              <w:marLeft w:val="0"/>
              <w:marRight w:val="0"/>
              <w:marTop w:val="0"/>
              <w:marBottom w:val="0"/>
              <w:divBdr>
                <w:top w:val="none" w:sz="0" w:space="0" w:color="auto"/>
                <w:left w:val="none" w:sz="0" w:space="0" w:color="auto"/>
                <w:bottom w:val="none" w:sz="0" w:space="0" w:color="auto"/>
                <w:right w:val="none" w:sz="0" w:space="0" w:color="auto"/>
              </w:divBdr>
            </w:div>
            <w:div w:id="1931305433">
              <w:marLeft w:val="0"/>
              <w:marRight w:val="0"/>
              <w:marTop w:val="0"/>
              <w:marBottom w:val="0"/>
              <w:divBdr>
                <w:top w:val="none" w:sz="0" w:space="0" w:color="auto"/>
                <w:left w:val="none" w:sz="0" w:space="0" w:color="auto"/>
                <w:bottom w:val="none" w:sz="0" w:space="0" w:color="auto"/>
                <w:right w:val="none" w:sz="0" w:space="0" w:color="auto"/>
              </w:divBdr>
            </w:div>
            <w:div w:id="1923445988">
              <w:marLeft w:val="0"/>
              <w:marRight w:val="0"/>
              <w:marTop w:val="0"/>
              <w:marBottom w:val="0"/>
              <w:divBdr>
                <w:top w:val="none" w:sz="0" w:space="0" w:color="auto"/>
                <w:left w:val="none" w:sz="0" w:space="0" w:color="auto"/>
                <w:bottom w:val="none" w:sz="0" w:space="0" w:color="auto"/>
                <w:right w:val="none" w:sz="0" w:space="0" w:color="auto"/>
              </w:divBdr>
            </w:div>
            <w:div w:id="172355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2819211917818778"/>
              <c:y val="0.919519523767757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w="12700">
          <a:solidFill>
            <a:schemeClr val="tx1"/>
          </a:solidFill>
        </a:ln>
        <a:effectLst/>
      </c:spPr>
    </c:plotArea>
    <c:legend>
      <c:legendPos val="r"/>
      <c:layout>
        <c:manualLayout>
          <c:xMode val="edge"/>
          <c:yMode val="edge"/>
          <c:x val="0.86066314664403609"/>
          <c:y val="0.40246234166381378"/>
          <c:w val="0.12402855781817308"/>
          <c:h val="0.2163653999771767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a:t>
                </a:r>
                <a:r>
                  <a:rPr lang="en-US" sz="1100" b="1" i="0" baseline="0">
                    <a:effectLst/>
                    <a:latin typeface="Times New Roman" panose="02020603050405020304" pitchFamily="18" charset="0"/>
                    <a:cs typeface="Times New Roman" panose="02020603050405020304" pitchFamily="18" charset="0"/>
                  </a:rPr>
                  <a:t>height</a:t>
                </a:r>
                <a:r>
                  <a:rPr lang="en-US" sz="1200" b="1" i="0" baseline="0">
                    <a:effectLst/>
                    <a:latin typeface="Times New Roman" panose="02020603050405020304" pitchFamily="18" charset="0"/>
                    <a:cs typeface="Times New Roman" panose="02020603050405020304" pitchFamily="18" charset="0"/>
                  </a:rPr>
                  <a: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w="12700">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w="12700">
          <a:solidFill>
            <a:schemeClr val="tx1"/>
          </a:solidFill>
        </a:ln>
      </c:spPr>
    </c:plotArea>
    <c:plotVisOnly val="1"/>
    <c:dispBlanksAs val="gap"/>
    <c:showDLblsOverMax val="0"/>
  </c:chart>
  <c:spPr>
    <a:noFill/>
    <a:ln w="12700"/>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Establishment</a:t>
                </a:r>
                <a:r>
                  <a:rPr lang="en-US" sz="1200" b="1" i="0" baseline="0">
                    <a:effectLst/>
                    <a:latin typeface="Times New Roman" panose="02020603050405020304" pitchFamily="18" charset="0"/>
                    <a:cs typeface="Times New Roman" panose="02020603050405020304" pitchFamily="18" charset="0"/>
                  </a:rPr>
                  <a: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12700">
          <a:solidFill>
            <a:schemeClr val="tx1"/>
          </a:solidFill>
        </a:ln>
        <a:effectLst/>
      </c:spPr>
    </c:plotArea>
    <c:legend>
      <c:legendPos val="r"/>
      <c:layout>
        <c:manualLayout>
          <c:xMode val="edge"/>
          <c:yMode val="edge"/>
          <c:x val="0.8683705488306499"/>
          <c:y val="0.36785856484920515"/>
          <c:w val="0.11670407803502174"/>
          <c:h val="0.32088664388649529"/>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1305676342695966E-2"/>
              <c:y val="0.241327083345942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w="12700">
          <a:solidFill>
            <a:schemeClr val="tx1"/>
          </a:solidFill>
          <a:miter lim="800000"/>
        </a:ln>
        <a:effectLst/>
      </c:spPr>
    </c:plotArea>
    <c:legend>
      <c:legendPos val="r"/>
      <c:layout>
        <c:manualLayout>
          <c:xMode val="edge"/>
          <c:yMode val="edge"/>
          <c:x val="0.8683705488306499"/>
          <c:y val="0.36542090578416359"/>
          <c:w val="0.11670407803502174"/>
          <c:h val="0.3114333613755621"/>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50958486213"/>
              <c:y val="0.88143356958950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312054252380755"/>
              <c:y val="0.87379047254720688"/>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2335759767189224"/>
              <c:y val="0.911741163933455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072212804385379"/>
              <c:y val="0.9096299804629683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1403346973360605"/>
              <c:y val="0.88082176821019376"/>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2.3491071982143966E-2"/>
              <c:y val="0.25415441807390832"/>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w="12700">
          <a:solidFill>
            <a:schemeClr val="tx1"/>
          </a:solidFill>
        </a:ln>
      </c:spPr>
    </c:plotArea>
    <c:plotVisOnly val="1"/>
    <c:dispBlanksAs val="gap"/>
    <c:showDLblsOverMax val="0"/>
  </c:chart>
  <c:spPr>
    <a:ln w="12700">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0935349370698737"/>
              <c:y val="0.91256079878127128"/>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w="12700">
          <a:solidFill>
            <a:schemeClr val="tx1"/>
          </a:solidFill>
        </a:ln>
      </c:spPr>
    </c:plotArea>
    <c:plotVisOnly val="1"/>
    <c:dispBlanksAs val="gap"/>
    <c:showDLblsOverMax val="0"/>
  </c:chart>
  <c:spPr>
    <a:noFill/>
    <a:ln w="12700">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69296-3935-44C6-8F1C-9648316F4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1</TotalTime>
  <Pages>95</Pages>
  <Words>73490</Words>
  <Characters>418897</Characters>
  <Application>Microsoft Office Word</Application>
  <DocSecurity>0</DocSecurity>
  <Lines>3490</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47</cp:revision>
  <cp:lastPrinted>2019-01-28T08:50:00Z</cp:lastPrinted>
  <dcterms:created xsi:type="dcterms:W3CDTF">2019-01-15T06:32:00Z</dcterms:created>
  <dcterms:modified xsi:type="dcterms:W3CDTF">2019-01-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